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21D817" w14:textId="776DC254" w:rsidR="0089566B" w:rsidRPr="0089566B" w:rsidRDefault="00826FED" w:rsidP="000C5E7E">
      <w:pPr>
        <w:pStyle w:val="YPFSCaseTitle"/>
        <w:rPr>
          <w:b/>
        </w:rPr>
      </w:pPr>
      <w:r>
        <w:t>Switzerland</w:t>
      </w:r>
      <w:r w:rsidR="003271F5">
        <w:t xml:space="preserve">: </w:t>
      </w:r>
      <w:r w:rsidR="0008187E">
        <w:t xml:space="preserve">Schweizerische </w:t>
      </w:r>
      <w:r>
        <w:t>Volksbank</w:t>
      </w:r>
      <w:r w:rsidR="00693107">
        <w:t xml:space="preserve"> (SVB)</w:t>
      </w:r>
      <w:r w:rsidR="003271F5">
        <w:t xml:space="preserve">, </w:t>
      </w:r>
      <w:r w:rsidR="0008187E">
        <w:t>1933</w:t>
      </w:r>
      <w:r w:rsidR="00CC472D" w:rsidRPr="00850CEA">
        <w:rPr>
          <w:rStyle w:val="FootnoteReference"/>
        </w:rPr>
        <w:footnoteReference w:id="2"/>
      </w:r>
    </w:p>
    <w:p w14:paraId="376BAE04" w14:textId="3586F15A" w:rsidR="0022377C" w:rsidRDefault="0008187E" w:rsidP="00387C11">
      <w:pPr>
        <w:pStyle w:val="YPFSBylineSingle"/>
      </w:pPr>
      <w:r>
        <w:t>Anmol Makhija</w:t>
      </w:r>
      <w:r w:rsidR="00CC472D" w:rsidRPr="00850CEA">
        <w:rPr>
          <w:rStyle w:val="FootnoteReference"/>
        </w:rPr>
        <w:footnoteReference w:id="3"/>
      </w:r>
    </w:p>
    <w:p w14:paraId="38FFAA1E" w14:textId="77777777" w:rsidR="00EE223C" w:rsidRPr="00D76DCD" w:rsidRDefault="00EE223C" w:rsidP="00EE223C">
      <w:pPr>
        <w:pStyle w:val="YPFSTagline"/>
      </w:pPr>
      <w:r w:rsidRPr="00D76DCD">
        <w:t>Yale Program on Financial Stability Case Study</w:t>
      </w:r>
    </w:p>
    <w:p w14:paraId="432E127F" w14:textId="77777777" w:rsidR="000D73E3" w:rsidRPr="000D73E3" w:rsidRDefault="00CD4F10" w:rsidP="000D73E3">
      <w:pPr>
        <w:pStyle w:val="YPFSDateline"/>
      </w:pPr>
      <w:r>
        <w:t>Month DD</w:t>
      </w:r>
      <w:r w:rsidR="00CC472D">
        <w:t xml:space="preserve">, </w:t>
      </w:r>
      <w:r w:rsidR="008F79E3">
        <w:t>YY</w:t>
      </w:r>
      <w:r>
        <w:t>YY</w:t>
      </w:r>
    </w:p>
    <w:p w14:paraId="5988648E" w14:textId="77777777" w:rsidR="001C6CAF" w:rsidRPr="00152E6E" w:rsidRDefault="001C6CAF" w:rsidP="00C00B14">
      <w:pPr>
        <w:pStyle w:val="YPFSAbstractHeading"/>
      </w:pPr>
      <w:r w:rsidRPr="00152E6E">
        <w:t>Abstract</w:t>
      </w:r>
    </w:p>
    <w:p w14:paraId="71BDB2FC" w14:textId="37808AD5" w:rsidR="00511254" w:rsidRPr="00511254" w:rsidRDefault="00EC4140" w:rsidP="00511254">
      <w:pPr>
        <w:pStyle w:val="YPFSBodyText"/>
        <w:rPr>
          <w:bCs/>
        </w:rPr>
      </w:pPr>
      <w:r w:rsidRPr="00EC4140">
        <w:rPr>
          <w:bCs/>
        </w:rPr>
        <w:t>Schweizerische Volksbank</w:t>
      </w:r>
      <w:r>
        <w:rPr>
          <w:bCs/>
        </w:rPr>
        <w:t xml:space="preserve"> </w:t>
      </w:r>
      <w:r w:rsidR="004044F0">
        <w:rPr>
          <w:bCs/>
        </w:rPr>
        <w:t xml:space="preserve">(“Swiss People’s Bank”) </w:t>
      </w:r>
      <w:r w:rsidR="00572B1E">
        <w:rPr>
          <w:bCs/>
        </w:rPr>
        <w:t xml:space="preserve">grew to be the second largest bank in Switzerland </w:t>
      </w:r>
      <w:r w:rsidR="004666B6">
        <w:rPr>
          <w:bCs/>
        </w:rPr>
        <w:t>by</w:t>
      </w:r>
      <w:r w:rsidR="00572B1E">
        <w:rPr>
          <w:bCs/>
        </w:rPr>
        <w:t xml:space="preserve"> </w:t>
      </w:r>
      <w:r w:rsidR="008B7D81">
        <w:rPr>
          <w:bCs/>
        </w:rPr>
        <w:t>1930</w:t>
      </w:r>
      <w:r w:rsidR="00531518">
        <w:rPr>
          <w:bCs/>
        </w:rPr>
        <w:t>,</w:t>
      </w:r>
      <w:r w:rsidR="00572B1E">
        <w:rPr>
          <w:bCs/>
        </w:rPr>
        <w:t xml:space="preserve"> when its balance sheet peaked at </w:t>
      </w:r>
      <w:r w:rsidR="00C44BA0">
        <w:rPr>
          <w:bCs/>
        </w:rPr>
        <w:t xml:space="preserve">1.7 billion Swiss </w:t>
      </w:r>
      <w:r w:rsidR="007117A9">
        <w:rPr>
          <w:bCs/>
        </w:rPr>
        <w:t>f</w:t>
      </w:r>
      <w:r w:rsidR="00C44BA0">
        <w:rPr>
          <w:bCs/>
        </w:rPr>
        <w:t>ranc</w:t>
      </w:r>
      <w:r w:rsidR="00306C7F">
        <w:rPr>
          <w:bCs/>
        </w:rPr>
        <w:t xml:space="preserve">s (CHF) </w:t>
      </w:r>
      <w:r w:rsidR="0037166F">
        <w:rPr>
          <w:bCs/>
        </w:rPr>
        <w:fldChar w:fldCharType="begin"/>
      </w:r>
      <w:r w:rsidR="00A53B81">
        <w:rPr>
          <w:bCs/>
        </w:rPr>
        <w:instrText xml:space="preserve"> ADDIN ZOTERO_ITEM CSL_CITATION {"citationID":"Rz1ph0Un","properties":{"formattedCitation":"(Baumann 2007, 319; Swiss Federal Council 1933d, 802)","plainCitation":"(Baumann 2007, 319; Swiss Federal Council 1933d, 802)","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19","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2","label":"page"}],"schema":"https://github.com/citation-style-language/schema/raw/master/csl-citation.json"} </w:instrText>
      </w:r>
      <w:r w:rsidR="0037166F">
        <w:rPr>
          <w:bCs/>
        </w:rPr>
        <w:fldChar w:fldCharType="separate"/>
      </w:r>
      <w:r w:rsidR="00CF7038" w:rsidRPr="00CF7038">
        <w:t>(Baumann 2007, 319; Swiss Federal Council 1933d, 802)</w:t>
      </w:r>
      <w:r w:rsidR="0037166F">
        <w:rPr>
          <w:bCs/>
        </w:rPr>
        <w:fldChar w:fldCharType="end"/>
      </w:r>
      <w:r w:rsidR="00FA1C55">
        <w:rPr>
          <w:bCs/>
        </w:rPr>
        <w:t xml:space="preserve">. </w:t>
      </w:r>
      <w:r w:rsidR="002E7504" w:rsidRPr="002E7504">
        <w:rPr>
          <w:bCs/>
        </w:rPr>
        <w:t>Beginning in 1929, non-performing assets weigh</w:t>
      </w:r>
      <w:r w:rsidR="007117A9">
        <w:rPr>
          <w:bCs/>
        </w:rPr>
        <w:t>ed</w:t>
      </w:r>
      <w:r w:rsidR="002E7504" w:rsidRPr="002E7504">
        <w:rPr>
          <w:bCs/>
        </w:rPr>
        <w:t xml:space="preserve"> on Volksbank’s profitability</w:t>
      </w:r>
      <w:r w:rsidR="004666B6">
        <w:rPr>
          <w:bCs/>
        </w:rPr>
        <w:t xml:space="preserve"> </w:t>
      </w:r>
      <w:r w:rsidR="00502150">
        <w:rPr>
          <w:bCs/>
        </w:rPr>
        <w:fldChar w:fldCharType="begin"/>
      </w:r>
      <w:r w:rsidR="00A53B81">
        <w:rPr>
          <w:bCs/>
        </w:rPr>
        <w:instrText xml:space="preserve"> ADDIN ZOTERO_ITEM CSL_CITATION {"citationID":"71R5AZ3d","properties":{"formattedCitation":"(Baumann 2007, 345)","plainCitation":"(Baumann 2007, 345)","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45","label":"page"}],"schema":"https://github.com/citation-style-language/schema/raw/master/csl-citation.json"} </w:instrText>
      </w:r>
      <w:r w:rsidR="00502150">
        <w:rPr>
          <w:bCs/>
        </w:rPr>
        <w:fldChar w:fldCharType="separate"/>
      </w:r>
      <w:r w:rsidR="00CF7038" w:rsidRPr="00CF7038">
        <w:t>(Baumann 2007, 345)</w:t>
      </w:r>
      <w:r w:rsidR="00502150">
        <w:rPr>
          <w:bCs/>
        </w:rPr>
        <w:fldChar w:fldCharType="end"/>
      </w:r>
      <w:r w:rsidR="002E7504" w:rsidRPr="002E7504">
        <w:rPr>
          <w:bCs/>
        </w:rPr>
        <w:t xml:space="preserve">. By 1933, the bank </w:t>
      </w:r>
      <w:r w:rsidR="00AA4EC7">
        <w:rPr>
          <w:bCs/>
        </w:rPr>
        <w:t xml:space="preserve">faced losses on </w:t>
      </w:r>
      <w:r w:rsidR="00511254">
        <w:rPr>
          <w:bCs/>
        </w:rPr>
        <w:t xml:space="preserve">CHF 118.5 million in </w:t>
      </w:r>
      <w:r w:rsidR="009C4A7B">
        <w:rPr>
          <w:bCs/>
        </w:rPr>
        <w:t>assets</w:t>
      </w:r>
      <w:r w:rsidR="00693107">
        <w:rPr>
          <w:bCs/>
        </w:rPr>
        <w:t xml:space="preserve">, representing </w:t>
      </w:r>
      <w:r w:rsidR="00EE54EF">
        <w:rPr>
          <w:bCs/>
        </w:rPr>
        <w:t xml:space="preserve">approximately </w:t>
      </w:r>
      <w:r w:rsidR="00693107">
        <w:rPr>
          <w:bCs/>
        </w:rPr>
        <w:t>10% of total assets</w:t>
      </w:r>
      <w:r w:rsidR="00511254">
        <w:rPr>
          <w:bCs/>
        </w:rPr>
        <w:t xml:space="preserve"> </w:t>
      </w:r>
      <w:r w:rsidR="003C6E2C">
        <w:rPr>
          <w:bCs/>
        </w:rPr>
        <w:fldChar w:fldCharType="begin"/>
      </w:r>
      <w:r w:rsidR="00A53B81">
        <w:rPr>
          <w:bCs/>
        </w:rPr>
        <w:instrText xml:space="preserve"> ADDIN ZOTERO_ITEM CSL_CITATION {"citationID":"ypFnYjkt","properties":{"formattedCitation":"(Baumann 2007, 349\\uc0\\u8211{}50; Swiss Federal Council 1933d, 813,4)","plainCitation":"(Baumann 2007, 349–50; Swiss Federal Council 1933d, 813,4)","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49-350","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3,4","label":"page"}],"schema":"https://github.com/citation-style-language/schema/raw/master/csl-citation.json"} </w:instrText>
      </w:r>
      <w:r w:rsidR="003C6E2C">
        <w:rPr>
          <w:bCs/>
        </w:rPr>
        <w:fldChar w:fldCharType="separate"/>
      </w:r>
      <w:r w:rsidR="0028111E" w:rsidRPr="0028111E">
        <w:rPr>
          <w:rFonts w:cs="Times New Roman"/>
        </w:rPr>
        <w:t>(Baumann 2007, 349–50; Swiss Federal Council 1933d, 813,4)</w:t>
      </w:r>
      <w:r w:rsidR="003C6E2C">
        <w:rPr>
          <w:bCs/>
        </w:rPr>
        <w:fldChar w:fldCharType="end"/>
      </w:r>
      <w:r w:rsidR="00306C7F">
        <w:rPr>
          <w:bCs/>
        </w:rPr>
        <w:t xml:space="preserve">. </w:t>
      </w:r>
      <w:r w:rsidR="005E6E86">
        <w:rPr>
          <w:bCs/>
        </w:rPr>
        <w:t xml:space="preserve">The government provided liquidity </w:t>
      </w:r>
      <w:r w:rsidR="00401190">
        <w:rPr>
          <w:bCs/>
        </w:rPr>
        <w:t xml:space="preserve">in the form of loans and deposits </w:t>
      </w:r>
      <w:r w:rsidR="005E6E86">
        <w:rPr>
          <w:bCs/>
        </w:rPr>
        <w:t xml:space="preserve">to Volksbank </w:t>
      </w:r>
      <w:r w:rsidR="00AA4EC7">
        <w:rPr>
          <w:bCs/>
        </w:rPr>
        <w:t xml:space="preserve">in 1931 and </w:t>
      </w:r>
      <w:r w:rsidR="00E3163A">
        <w:rPr>
          <w:bCs/>
        </w:rPr>
        <w:t xml:space="preserve">again in </w:t>
      </w:r>
      <w:r w:rsidR="00AA4EC7">
        <w:rPr>
          <w:bCs/>
        </w:rPr>
        <w:t>193</w:t>
      </w:r>
      <w:r w:rsidR="00E3163A">
        <w:rPr>
          <w:bCs/>
        </w:rPr>
        <w:t>3</w:t>
      </w:r>
      <w:r w:rsidR="00AA4EC7">
        <w:rPr>
          <w:bCs/>
        </w:rPr>
        <w:t xml:space="preserve"> </w:t>
      </w:r>
      <w:r w:rsidR="005E6E86">
        <w:rPr>
          <w:bCs/>
        </w:rPr>
        <w:t xml:space="preserve">until </w:t>
      </w:r>
      <w:r w:rsidR="00401190">
        <w:rPr>
          <w:bCs/>
        </w:rPr>
        <w:t xml:space="preserve">it </w:t>
      </w:r>
      <w:r w:rsidR="002059CC">
        <w:rPr>
          <w:bCs/>
        </w:rPr>
        <w:t xml:space="preserve">could finalize a </w:t>
      </w:r>
      <w:r w:rsidR="00511254">
        <w:rPr>
          <w:bCs/>
        </w:rPr>
        <w:t xml:space="preserve">capital injection </w:t>
      </w:r>
      <w:r w:rsidR="00111FF7">
        <w:rPr>
          <w:bCs/>
        </w:rPr>
        <w:fldChar w:fldCharType="begin"/>
      </w:r>
      <w:r w:rsidR="00A53B81">
        <w:rPr>
          <w:bCs/>
        </w:rPr>
        <w:instrText xml:space="preserve"> ADDIN ZOTERO_ITEM CSL_CITATION {"citationID":"r5ARfnVZ","properties":{"formattedCitation":"(Baumann 2007, 376; Swiss Federal Council 1933a, 5)","plainCitation":"(Baumann 2007, 376; Swiss Federal Council 1933a, 5)","noteIndex":0},"citationItems":[{"id":22625,"uris":["http://zotero.org/groups/2541884/items/4WNRJJ7Q"],"itemData":{"id":22625,"type":"report","call-number":"report","number":"E 1004.1 1000/9, volume 342","title":"Minutes of the meeting","URL":"https://www.bar.admin.ch/dam/bar/de/dokumente/archivalien/svb_sanierung_02.pdf.download.pdf/svb_sanierung_02.pdf","author":[{"family":"Swiss Federal Council","given":""}],"issued":{"date-parts":[["1933",10,18]]}},"locator":"5","label":"page"},{"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6","label":"page"}],"schema":"https://github.com/citation-style-language/schema/raw/master/csl-citation.json"} </w:instrText>
      </w:r>
      <w:r w:rsidR="00111FF7">
        <w:rPr>
          <w:bCs/>
        </w:rPr>
        <w:fldChar w:fldCharType="separate"/>
      </w:r>
      <w:r w:rsidR="00CF7038" w:rsidRPr="00CF7038">
        <w:t>(Baumann 2007, 376; Swiss Federal Council 1933a, 5)</w:t>
      </w:r>
      <w:r w:rsidR="00111FF7">
        <w:rPr>
          <w:bCs/>
        </w:rPr>
        <w:fldChar w:fldCharType="end"/>
      </w:r>
      <w:r w:rsidR="004666B6">
        <w:rPr>
          <w:bCs/>
        </w:rPr>
        <w:t xml:space="preserve">. </w:t>
      </w:r>
      <w:r w:rsidR="00BF7475">
        <w:rPr>
          <w:bCs/>
        </w:rPr>
        <w:t xml:space="preserve">In 1933, the government determined that </w:t>
      </w:r>
      <w:r w:rsidR="00BF7475" w:rsidRPr="002E7504">
        <w:rPr>
          <w:bCs/>
        </w:rPr>
        <w:t xml:space="preserve">Volksbank was too important to the national economy to allow its failure </w:t>
      </w:r>
      <w:r w:rsidR="00BF7475">
        <w:rPr>
          <w:bCs/>
        </w:rPr>
        <w:fldChar w:fldCharType="begin"/>
      </w:r>
      <w:r w:rsidR="00BF7475">
        <w:rPr>
          <w:bCs/>
        </w:rPr>
        <w:instrText xml:space="preserve"> ADDIN ZOTERO_ITEM CSL_CITATION {"citationID":"r5jX1UM1","properties":{"formattedCitation":"(Swiss Federal Council 1933d, 819\\uc0\\u8211{}20)","plainCitation":"(Swiss Federal Council 1933d, 819–20)","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9-820","label":"page"}],"schema":"https://github.com/citation-style-language/schema/raw/master/csl-citation.json"} </w:instrText>
      </w:r>
      <w:r w:rsidR="00BF7475">
        <w:rPr>
          <w:bCs/>
        </w:rPr>
        <w:fldChar w:fldCharType="separate"/>
      </w:r>
      <w:r w:rsidR="00BF7475" w:rsidRPr="00FA77DE">
        <w:rPr>
          <w:rFonts w:cs="Times New Roman"/>
        </w:rPr>
        <w:t>(Swiss Federal Council 1933d, 819–20)</w:t>
      </w:r>
      <w:r w:rsidR="00BF7475">
        <w:rPr>
          <w:bCs/>
        </w:rPr>
        <w:fldChar w:fldCharType="end"/>
      </w:r>
      <w:r w:rsidR="00BF7475">
        <w:rPr>
          <w:bCs/>
        </w:rPr>
        <w:t>.</w:t>
      </w:r>
      <w:r w:rsidR="00BF7475" w:rsidRPr="002E7504">
        <w:rPr>
          <w:bCs/>
        </w:rPr>
        <w:t xml:space="preserve"> </w:t>
      </w:r>
      <w:r w:rsidR="004044F0">
        <w:rPr>
          <w:bCs/>
        </w:rPr>
        <w:t>As a cooperative bank under Swiss law, Volksbank’s shareholders held shares at par value and had the ability to redeem them at par with sufficient notice</w:t>
      </w:r>
      <w:r w:rsidR="00B17F17">
        <w:rPr>
          <w:bCs/>
        </w:rPr>
        <w:t xml:space="preserve">, </w:t>
      </w:r>
      <w:proofErr w:type="gramStart"/>
      <w:r w:rsidR="00B17F17">
        <w:rPr>
          <w:bCs/>
        </w:rPr>
        <w:t>similar to</w:t>
      </w:r>
      <w:proofErr w:type="gramEnd"/>
      <w:r w:rsidR="00B17F17">
        <w:rPr>
          <w:bCs/>
        </w:rPr>
        <w:t xml:space="preserve"> mutual banks in the US</w:t>
      </w:r>
      <w:r w:rsidR="004044F0">
        <w:rPr>
          <w:bCs/>
        </w:rPr>
        <w:t xml:space="preserve">. </w:t>
      </w:r>
      <w:r w:rsidR="002E7504" w:rsidRPr="002E7504">
        <w:rPr>
          <w:bCs/>
        </w:rPr>
        <w:t xml:space="preserve">On December 8, </w:t>
      </w:r>
      <w:r w:rsidR="00A834BC" w:rsidRPr="002E7504">
        <w:rPr>
          <w:bCs/>
        </w:rPr>
        <w:t>1933,</w:t>
      </w:r>
      <w:r w:rsidR="002E7504" w:rsidRPr="002E7504">
        <w:rPr>
          <w:bCs/>
        </w:rPr>
        <w:t xml:space="preserve"> the </w:t>
      </w:r>
      <w:r w:rsidR="00490DC1">
        <w:rPr>
          <w:bCs/>
        </w:rPr>
        <w:t>Swiss federal government</w:t>
      </w:r>
      <w:r w:rsidR="002E7504" w:rsidRPr="002E7504">
        <w:rPr>
          <w:bCs/>
        </w:rPr>
        <w:t xml:space="preserve"> issued a decree </w:t>
      </w:r>
      <w:r w:rsidR="00B84080" w:rsidRPr="002E7504">
        <w:rPr>
          <w:bCs/>
        </w:rPr>
        <w:t>authorizing</w:t>
      </w:r>
      <w:r w:rsidR="002E7504" w:rsidRPr="002E7504">
        <w:rPr>
          <w:bCs/>
        </w:rPr>
        <w:t xml:space="preserve"> the government to subscribe to CHF 100 million</w:t>
      </w:r>
      <w:r w:rsidR="00BD09C9">
        <w:rPr>
          <w:bCs/>
        </w:rPr>
        <w:t xml:space="preserve"> (USD 30.3 million)</w:t>
      </w:r>
      <w:r w:rsidR="002E7504" w:rsidRPr="002E7504">
        <w:rPr>
          <w:bCs/>
        </w:rPr>
        <w:t xml:space="preserve"> of </w:t>
      </w:r>
      <w:r w:rsidR="00767AA3">
        <w:rPr>
          <w:bCs/>
        </w:rPr>
        <w:t xml:space="preserve">new </w:t>
      </w:r>
      <w:r w:rsidR="002E7504" w:rsidRPr="002E7504">
        <w:rPr>
          <w:bCs/>
        </w:rPr>
        <w:t xml:space="preserve">cooperative </w:t>
      </w:r>
      <w:r w:rsidR="00261AF7">
        <w:rPr>
          <w:bCs/>
        </w:rPr>
        <w:t xml:space="preserve">shares </w:t>
      </w:r>
      <w:r w:rsidR="007A32F7">
        <w:rPr>
          <w:bCs/>
        </w:rPr>
        <w:fldChar w:fldCharType="begin"/>
      </w:r>
      <w:r w:rsidR="009C7CD5">
        <w:rPr>
          <w:bCs/>
        </w:rPr>
        <w:instrText xml:space="preserve"> ADDIN ZOTERO_ITEM CSL_CITATION {"citationID":"mqJDotz7","properties":{"formattedCitation":"(Swiss Government 1933, art. 1)","plainCitation":"(Swiss Government 1933, art. 1)","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1","label":"article-locator"}],"schema":"https://github.com/citation-style-language/schema/raw/master/csl-citation.json"} </w:instrText>
      </w:r>
      <w:r w:rsidR="007A32F7">
        <w:rPr>
          <w:bCs/>
        </w:rPr>
        <w:fldChar w:fldCharType="separate"/>
      </w:r>
      <w:r w:rsidR="007A32F7" w:rsidRPr="007A32F7">
        <w:t>(Swiss Government 1933, art. 1)</w:t>
      </w:r>
      <w:r w:rsidR="007A32F7">
        <w:rPr>
          <w:bCs/>
        </w:rPr>
        <w:fldChar w:fldCharType="end"/>
      </w:r>
      <w:r w:rsidR="002E7504" w:rsidRPr="002E7504">
        <w:rPr>
          <w:bCs/>
        </w:rPr>
        <w:t>. The decree required that the existing shares of the bank should be written down to 50% of their nominal value</w:t>
      </w:r>
      <w:r w:rsidR="00AA035B">
        <w:rPr>
          <w:bCs/>
        </w:rPr>
        <w:t xml:space="preserve"> </w:t>
      </w:r>
      <w:r w:rsidR="00AA035B">
        <w:rPr>
          <w:bCs/>
        </w:rPr>
        <w:fldChar w:fldCharType="begin"/>
      </w:r>
      <w:r w:rsidR="009C7CD5">
        <w:rPr>
          <w:bCs/>
        </w:rPr>
        <w:instrText xml:space="preserve"> ADDIN ZOTERO_ITEM CSL_CITATION {"citationID":"0qfvuuBN","properties":{"formattedCitation":"(Swiss Government 1933, art. 3)","plainCitation":"(Swiss Government 1933, art. 3)","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3","label":"article-locator"}],"schema":"https://github.com/citation-style-language/schema/raw/master/csl-citation.json"} </w:instrText>
      </w:r>
      <w:r w:rsidR="00AA035B">
        <w:rPr>
          <w:bCs/>
        </w:rPr>
        <w:fldChar w:fldCharType="separate"/>
      </w:r>
      <w:r w:rsidR="00AA035B" w:rsidRPr="00AA035B">
        <w:t>(Swiss Government 1933, art. 3)</w:t>
      </w:r>
      <w:r w:rsidR="00AA035B">
        <w:rPr>
          <w:bCs/>
        </w:rPr>
        <w:fldChar w:fldCharType="end"/>
      </w:r>
      <w:r w:rsidR="002E7504" w:rsidRPr="002E7504">
        <w:rPr>
          <w:bCs/>
        </w:rPr>
        <w:t xml:space="preserve">. </w:t>
      </w:r>
      <w:r w:rsidR="00511254">
        <w:rPr>
          <w:bCs/>
        </w:rPr>
        <w:t xml:space="preserve">January 1947 onwards, </w:t>
      </w:r>
      <w:r w:rsidR="00ED4A8C">
        <w:rPr>
          <w:bCs/>
        </w:rPr>
        <w:t xml:space="preserve">Volksbank gradually bought out </w:t>
      </w:r>
      <w:r w:rsidR="00511254">
        <w:rPr>
          <w:bCs/>
        </w:rPr>
        <w:t xml:space="preserve">the </w:t>
      </w:r>
      <w:bookmarkStart w:id="0" w:name="_Hlk127809556"/>
      <w:r w:rsidR="00511254">
        <w:rPr>
          <w:bCs/>
        </w:rPr>
        <w:t xml:space="preserve">government’s </w:t>
      </w:r>
      <w:r w:rsidR="00ED4A8C">
        <w:rPr>
          <w:bCs/>
        </w:rPr>
        <w:t xml:space="preserve">CHF 50 million </w:t>
      </w:r>
      <w:r w:rsidR="00511254">
        <w:rPr>
          <w:bCs/>
        </w:rPr>
        <w:t>investment</w:t>
      </w:r>
      <w:r w:rsidR="00ED4A8C">
        <w:rPr>
          <w:bCs/>
        </w:rPr>
        <w:t>, starting with the purchase of</w:t>
      </w:r>
      <w:r w:rsidR="00511254">
        <w:rPr>
          <w:bCs/>
        </w:rPr>
        <w:t xml:space="preserve"> </w:t>
      </w:r>
      <w:bookmarkEnd w:id="0"/>
      <w:r w:rsidR="00511254" w:rsidRPr="00511254">
        <w:rPr>
          <w:bCs/>
        </w:rPr>
        <w:t xml:space="preserve">CHF 10 million of </w:t>
      </w:r>
      <w:r w:rsidR="00ED4A8C">
        <w:rPr>
          <w:bCs/>
        </w:rPr>
        <w:t>shares using the bank’s reserves</w:t>
      </w:r>
      <w:r w:rsidR="00511254" w:rsidRPr="00511254">
        <w:rPr>
          <w:bCs/>
        </w:rPr>
        <w:t xml:space="preserve"> </w:t>
      </w:r>
      <w:r w:rsidR="00511254">
        <w:rPr>
          <w:bCs/>
        </w:rPr>
        <w:t xml:space="preserve">and </w:t>
      </w:r>
      <w:r w:rsidR="00ED4A8C">
        <w:rPr>
          <w:bCs/>
        </w:rPr>
        <w:t>then purchasing</w:t>
      </w:r>
      <w:r w:rsidR="00511254" w:rsidRPr="00511254">
        <w:rPr>
          <w:bCs/>
        </w:rPr>
        <w:t xml:space="preserve"> CHF 40 million </w:t>
      </w:r>
      <w:r w:rsidR="00ED4A8C">
        <w:rPr>
          <w:bCs/>
        </w:rPr>
        <w:t xml:space="preserve">through a </w:t>
      </w:r>
      <w:commentRangeStart w:id="1"/>
      <w:r w:rsidR="00ED4A8C">
        <w:rPr>
          <w:bCs/>
        </w:rPr>
        <w:t xml:space="preserve">consortium </w:t>
      </w:r>
      <w:commentRangeEnd w:id="1"/>
      <w:r w:rsidR="002A0B1F">
        <w:rPr>
          <w:rStyle w:val="CommentReference"/>
          <w:color w:val="auto"/>
        </w:rPr>
        <w:commentReference w:id="1"/>
      </w:r>
      <w:r w:rsidR="00ED4A8C">
        <w:rPr>
          <w:bCs/>
        </w:rPr>
        <w:fldChar w:fldCharType="begin"/>
      </w:r>
      <w:r w:rsidR="00ED4A8C">
        <w:rPr>
          <w:bCs/>
        </w:rPr>
        <w:instrText xml:space="preserve"> ADDIN ZOTERO_ITEM CSL_CITATION {"citationID":"UQ8ClTOv","properties":{"formattedCitation":"(Swiss Federal Council 1948, 3)","plainCitation":"(Swiss Federal Council 1948, 3)","noteIndex":0},"citationItems":[{"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3","label":"page"}],"schema":"https://github.com/citation-style-language/schema/raw/master/csl-citation.json"} </w:instrText>
      </w:r>
      <w:r w:rsidR="00ED4A8C">
        <w:rPr>
          <w:bCs/>
        </w:rPr>
        <w:fldChar w:fldCharType="separate"/>
      </w:r>
      <w:r w:rsidR="00ED4A8C" w:rsidRPr="00ED4A8C">
        <w:t>(Swiss Federal Council 1948, 3)</w:t>
      </w:r>
      <w:r w:rsidR="00ED4A8C">
        <w:rPr>
          <w:bCs/>
        </w:rPr>
        <w:fldChar w:fldCharType="end"/>
      </w:r>
      <w:r w:rsidR="00ED4A8C">
        <w:rPr>
          <w:bCs/>
        </w:rPr>
        <w:t xml:space="preserve">. Volksbank placed these shares </w:t>
      </w:r>
      <w:r w:rsidR="00511254" w:rsidRPr="00511254">
        <w:rPr>
          <w:bCs/>
        </w:rPr>
        <w:t xml:space="preserve">on the market </w:t>
      </w:r>
      <w:r w:rsidR="00ED4A8C">
        <w:rPr>
          <w:bCs/>
        </w:rPr>
        <w:t xml:space="preserve">gradually </w:t>
      </w:r>
      <w:r w:rsidR="00511254" w:rsidRPr="00511254">
        <w:rPr>
          <w:bCs/>
        </w:rPr>
        <w:t xml:space="preserve">at par </w:t>
      </w:r>
      <w:r w:rsidR="00511254" w:rsidRPr="00511254">
        <w:rPr>
          <w:bCs/>
        </w:rPr>
        <w:fldChar w:fldCharType="begin"/>
      </w:r>
      <w:r w:rsidR="009C7CD5">
        <w:rPr>
          <w:bCs/>
        </w:rPr>
        <w:instrText xml:space="preserve"> ADDIN ZOTERO_ITEM CSL_CITATION {"citationID":"L47v7r17","properties":{"formattedCitation":"(Swiss Federal Council 1948, 3)","plainCitation":"(Swiss Federal Council 1948, 3)","noteIndex":0},"citationItems":[{"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3","label":"page"}],"schema":"https://github.com/citation-style-language/schema/raw/master/csl-citation.json"} </w:instrText>
      </w:r>
      <w:r w:rsidR="00511254" w:rsidRPr="00511254">
        <w:rPr>
          <w:bCs/>
        </w:rPr>
        <w:fldChar w:fldCharType="separate"/>
      </w:r>
      <w:r w:rsidR="00511254" w:rsidRPr="00511254">
        <w:rPr>
          <w:bCs/>
        </w:rPr>
        <w:t>(Swiss Federal Council 1948, 3)</w:t>
      </w:r>
      <w:r w:rsidR="00511254" w:rsidRPr="00511254">
        <w:rPr>
          <w:bCs/>
        </w:rPr>
        <w:fldChar w:fldCharType="end"/>
      </w:r>
      <w:r w:rsidR="00511254" w:rsidRPr="00511254">
        <w:rPr>
          <w:bCs/>
        </w:rPr>
        <w:t>.</w:t>
      </w:r>
    </w:p>
    <w:p w14:paraId="5AD58A79" w14:textId="15886C1B" w:rsidR="00511254" w:rsidRPr="00511254" w:rsidRDefault="00511254" w:rsidP="00511254">
      <w:pPr>
        <w:pStyle w:val="YPFSBodyText"/>
        <w:rPr>
          <w:bCs/>
        </w:rPr>
      </w:pPr>
    </w:p>
    <w:p w14:paraId="4B662F66" w14:textId="08801379" w:rsidR="0022377C" w:rsidRDefault="00CC472D" w:rsidP="0067399A">
      <w:pPr>
        <w:pStyle w:val="YPFSKeywords"/>
      </w:pPr>
      <w:r>
        <w:rPr>
          <w:b/>
        </w:rPr>
        <w:t>Keywords</w:t>
      </w:r>
      <w:r w:rsidR="00EC6656" w:rsidRPr="00EC6656">
        <w:rPr>
          <w:b/>
        </w:rPr>
        <w:t>:</w:t>
      </w:r>
      <w:r>
        <w:t xml:space="preserve"> </w:t>
      </w:r>
      <w:r w:rsidR="0008187E">
        <w:t>ad hoc capital injection, bail-in, Switzerland, Volksbank</w:t>
      </w:r>
    </w:p>
    <w:p w14:paraId="2A3528B5" w14:textId="77777777" w:rsidR="0022377C" w:rsidRDefault="00CC472D">
      <w:pPr>
        <w:jc w:val="both"/>
        <w:rPr>
          <w:color w:val="000000"/>
          <w:sz w:val="22"/>
          <w:szCs w:val="22"/>
        </w:rPr>
      </w:pPr>
      <w:r>
        <w:br w:type="page"/>
      </w:r>
    </w:p>
    <w:p w14:paraId="54677AA0" w14:textId="77777777" w:rsidR="0022377C" w:rsidRDefault="007A62DC" w:rsidP="00844F9E">
      <w:pPr>
        <w:pStyle w:val="YPFSSectionHeading"/>
      </w:pPr>
      <w:r>
        <w:lastRenderedPageBreak/>
        <w:t>Overview</w:t>
      </w:r>
    </w:p>
    <w:tbl>
      <w:tblPr>
        <w:tblW w:w="4752" w:type="dxa"/>
        <w:tblBorders>
          <w:insideH w:val="single" w:sz="4" w:space="0" w:color="auto"/>
        </w:tblBorders>
        <w:tblLayout w:type="fixed"/>
        <w:tblLook w:val="0620" w:firstRow="1" w:lastRow="0" w:firstColumn="0" w:lastColumn="0" w:noHBand="1" w:noVBand="1"/>
      </w:tblPr>
      <w:tblGrid>
        <w:gridCol w:w="1872"/>
        <w:gridCol w:w="2736"/>
        <w:gridCol w:w="144"/>
      </w:tblGrid>
      <w:tr w:rsidR="0045791D" w14:paraId="1E9A0D63" w14:textId="77777777" w:rsidTr="003954A7">
        <w:trPr>
          <w:gridAfter w:val="1"/>
          <w:wAfter w:w="144" w:type="dxa"/>
          <w:cantSplit/>
        </w:trPr>
        <w:tc>
          <w:tcPr>
            <w:tcW w:w="4608" w:type="dxa"/>
            <w:gridSpan w:val="2"/>
            <w:shd w:val="clear" w:color="auto" w:fill="auto"/>
          </w:tcPr>
          <w:p w14:paraId="20D821EC" w14:textId="77777777" w:rsidR="0045791D" w:rsidRPr="0045791D" w:rsidRDefault="0045791D" w:rsidP="004F59FF">
            <w:pPr>
              <w:pStyle w:val="YPFSKeyTermsHead"/>
              <w:framePr w:wrap="around" w:vAnchor="text" w:hAnchor="page" w:x="6214" w:y="-139" w:anchorLock="1"/>
              <w:spacing w:before="0" w:after="120"/>
              <w:rPr>
                <w:bCs w:val="0"/>
              </w:rPr>
            </w:pPr>
            <w:r w:rsidRPr="0045791D">
              <w:rPr>
                <w:bCs w:val="0"/>
              </w:rPr>
              <w:t>Key Terms</w:t>
            </w:r>
          </w:p>
        </w:tc>
      </w:tr>
      <w:tr w:rsidR="0045791D" w14:paraId="048B067B" w14:textId="77777777" w:rsidTr="003954A7">
        <w:trPr>
          <w:gridAfter w:val="1"/>
          <w:wAfter w:w="144" w:type="dxa"/>
          <w:cantSplit/>
        </w:trPr>
        <w:tc>
          <w:tcPr>
            <w:tcW w:w="4608" w:type="dxa"/>
            <w:gridSpan w:val="2"/>
            <w:tcBorders>
              <w:bottom w:val="single" w:sz="8" w:space="0" w:color="auto"/>
            </w:tcBorders>
            <w:shd w:val="clear" w:color="auto" w:fill="auto"/>
          </w:tcPr>
          <w:p w14:paraId="170060B7" w14:textId="0F42ACDA" w:rsidR="0045791D" w:rsidRPr="00F056AF" w:rsidRDefault="0045791D" w:rsidP="003954A7">
            <w:pPr>
              <w:pStyle w:val="YPFSKeyTermsPurpose"/>
              <w:framePr w:wrap="around" w:hAnchor="page" w:x="6214" w:y="-139"/>
              <w:spacing w:after="120"/>
            </w:pPr>
            <w:r w:rsidRPr="00CD0F68">
              <w:t>Purpose</w:t>
            </w:r>
            <w:r>
              <w:t xml:space="preserve">: </w:t>
            </w:r>
            <w:r w:rsidR="00CD0F68">
              <w:t xml:space="preserve"> To prevent the collapse of an institution whose liquidation would have serious repercussions on other banks, on the country’s credit, and the Swiss currency </w:t>
            </w:r>
            <w:r w:rsidR="00CD0F68">
              <w:fldChar w:fldCharType="begin"/>
            </w:r>
            <w:r w:rsidR="009C7CD5">
              <w:instrText xml:space="preserve"> ADDIN ZOTERO_ITEM CSL_CITATION {"citationID":"E1F9dLtv","properties":{"formattedCitation":"(Swiss Federal Council 1933a, 2)","plainCitation":"(Swiss Federal Council 1933a, 2)","noteIndex":0},"citationItems":[{"id":22625,"uris":["http://zotero.org/groups/2541884/items/4WNRJJ7Q"],"itemData":{"id":22625,"type":"report","call-number":"report","number":"E 1004.1 1000/9, volume 342","title":"Minutes of the meeting","URL":"https://www.bar.admin.ch/dam/bar/de/dokumente/archivalien/svb_sanierung_02.pdf.download.pdf/svb_sanierung_02.pdf","author":[{"family":"Swiss Federal Council","given":""}],"issued":{"date-parts":[["1933",10,18]]}},"locator":"2","label":"page"}],"schema":"https://github.com/citation-style-language/schema/raw/master/csl-citation.json"} </w:instrText>
            </w:r>
            <w:r w:rsidR="00CD0F68">
              <w:fldChar w:fldCharType="separate"/>
            </w:r>
            <w:r w:rsidR="00132FD2" w:rsidRPr="00132FD2">
              <w:t>(Swiss Federal Council 1933a, 2)</w:t>
            </w:r>
            <w:r w:rsidR="00CD0F68">
              <w:fldChar w:fldCharType="end"/>
            </w:r>
            <w:r w:rsidR="00CD0F68">
              <w:t>.</w:t>
            </w:r>
          </w:p>
        </w:tc>
      </w:tr>
      <w:tr w:rsidR="0045791D" w14:paraId="16B9E507" w14:textId="77777777" w:rsidTr="003954A7">
        <w:trPr>
          <w:cantSplit/>
        </w:trPr>
        <w:tc>
          <w:tcPr>
            <w:tcW w:w="1872" w:type="dxa"/>
            <w:tcBorders>
              <w:top w:val="single" w:sz="8" w:space="0" w:color="auto"/>
            </w:tcBorders>
            <w:shd w:val="clear" w:color="auto" w:fill="auto"/>
          </w:tcPr>
          <w:p w14:paraId="6484406C" w14:textId="77777777" w:rsidR="0045791D" w:rsidRPr="00C86CC6" w:rsidRDefault="00CF36F3" w:rsidP="004F59FF">
            <w:pPr>
              <w:pStyle w:val="YPFSKeyTermsBodyText"/>
              <w:framePr w:wrap="around" w:hAnchor="page" w:x="6214" w:y="-139"/>
            </w:pPr>
            <w:r>
              <w:t>Announcement Date</w:t>
            </w:r>
          </w:p>
        </w:tc>
        <w:tc>
          <w:tcPr>
            <w:tcW w:w="2880" w:type="dxa"/>
            <w:gridSpan w:val="2"/>
            <w:tcBorders>
              <w:top w:val="single" w:sz="8" w:space="0" w:color="auto"/>
            </w:tcBorders>
            <w:shd w:val="clear" w:color="auto" w:fill="auto"/>
          </w:tcPr>
          <w:p w14:paraId="40A861BA" w14:textId="3B4A2690" w:rsidR="00101D57" w:rsidRPr="00101D57" w:rsidRDefault="00D21FFB" w:rsidP="003954A7">
            <w:pPr>
              <w:pStyle w:val="YPFSKeyTermsBodyText"/>
              <w:framePr w:wrap="around" w:hAnchor="page" w:x="6214" w:y="-139"/>
              <w:spacing w:after="120"/>
            </w:pPr>
            <w:r>
              <w:t>November 11, 1933</w:t>
            </w:r>
            <w:r w:rsidR="000C14D8">
              <w:t xml:space="preserve"> </w:t>
            </w:r>
            <w:r w:rsidR="000C14D8">
              <w:fldChar w:fldCharType="begin"/>
            </w:r>
            <w:r w:rsidR="00A53B81">
              <w:instrText xml:space="preserve"> ADDIN ZOTERO_ITEM CSL_CITATION {"citationID":"UV5PIFLL","properties":{"formattedCitation":"(Baumann 2007, 368)","plainCitation":"(Baumann 2007, 368)","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68","label":"page"}],"schema":"https://github.com/citation-style-language/schema/raw/master/csl-citation.json"} </w:instrText>
            </w:r>
            <w:r w:rsidR="000C14D8">
              <w:fldChar w:fldCharType="separate"/>
            </w:r>
            <w:r w:rsidR="00CF7038" w:rsidRPr="00CF7038">
              <w:rPr>
                <w:rFonts w:ascii="Cambria" w:hAnsi="Cambria"/>
              </w:rPr>
              <w:t>(Baumann 2007, 368)</w:t>
            </w:r>
            <w:r w:rsidR="000C14D8">
              <w:fldChar w:fldCharType="end"/>
            </w:r>
          </w:p>
        </w:tc>
      </w:tr>
      <w:tr w:rsidR="0045791D" w14:paraId="17B364B0" w14:textId="77777777" w:rsidTr="003954A7">
        <w:trPr>
          <w:cantSplit/>
        </w:trPr>
        <w:tc>
          <w:tcPr>
            <w:tcW w:w="1872" w:type="dxa"/>
            <w:shd w:val="clear" w:color="auto" w:fill="auto"/>
          </w:tcPr>
          <w:p w14:paraId="749409D1" w14:textId="77777777" w:rsidR="0045791D" w:rsidRDefault="00CF36F3" w:rsidP="004F59FF">
            <w:pPr>
              <w:pStyle w:val="YPFSKeyTermsBodyText"/>
              <w:framePr w:wrap="around" w:hAnchor="page" w:x="6214" w:y="-139"/>
            </w:pPr>
            <w:r>
              <w:t>Operational Date</w:t>
            </w:r>
          </w:p>
        </w:tc>
        <w:tc>
          <w:tcPr>
            <w:tcW w:w="2880" w:type="dxa"/>
            <w:gridSpan w:val="2"/>
            <w:shd w:val="clear" w:color="auto" w:fill="auto"/>
          </w:tcPr>
          <w:p w14:paraId="6E4993AE" w14:textId="0DAF14BF" w:rsidR="0045791D" w:rsidRPr="00111B41" w:rsidRDefault="00FE73E7" w:rsidP="003954A7">
            <w:pPr>
              <w:pStyle w:val="YPFSKeyTermsBodyText"/>
              <w:framePr w:wrap="around" w:hAnchor="page" w:x="6214" w:y="-139"/>
              <w:spacing w:after="120"/>
            </w:pPr>
            <w:r>
              <w:t xml:space="preserve">December 19, 1933 </w:t>
            </w:r>
            <w:r>
              <w:fldChar w:fldCharType="begin"/>
            </w:r>
            <w:r w:rsidR="00A53B81">
              <w:instrText xml:space="preserve"> ADDIN ZOTERO_ITEM CSL_CITATION {"citationID":"tMGG15aj","properties":{"formattedCitation":"(Baumann 2007, FN 1064, pg. 427)","plainCitation":"(Baumann 2007, FN 1064, pg. 427)","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FN 1064, pg. 427","label":"page"}],"schema":"https://github.com/citation-style-language/schema/raw/master/csl-citation.json"} </w:instrText>
            </w:r>
            <w:r>
              <w:fldChar w:fldCharType="separate"/>
            </w:r>
            <w:r w:rsidR="006F11BE" w:rsidRPr="006F11BE">
              <w:rPr>
                <w:rFonts w:ascii="Cambria" w:hAnsi="Cambria"/>
              </w:rPr>
              <w:t>(Baumann 2007, FN 1064, pg. 427)</w:t>
            </w:r>
            <w:r>
              <w:fldChar w:fldCharType="end"/>
            </w:r>
          </w:p>
        </w:tc>
      </w:tr>
      <w:tr w:rsidR="0045791D" w14:paraId="1382FEC3" w14:textId="77777777" w:rsidTr="003954A7">
        <w:trPr>
          <w:cantSplit/>
        </w:trPr>
        <w:tc>
          <w:tcPr>
            <w:tcW w:w="1872" w:type="dxa"/>
            <w:shd w:val="clear" w:color="auto" w:fill="auto"/>
          </w:tcPr>
          <w:p w14:paraId="582A6BC2" w14:textId="77777777" w:rsidR="0045791D" w:rsidRDefault="00EB7D2B" w:rsidP="004F59FF">
            <w:pPr>
              <w:pStyle w:val="YPFSKeyTermsBodyText"/>
              <w:framePr w:wrap="around" w:hAnchor="page" w:x="6214" w:y="-139"/>
              <w:rPr>
                <w:rFonts w:ascii="Calibri" w:eastAsia="Calibri" w:hAnsi="Calibri" w:cs="Calibri"/>
                <w:b/>
              </w:rPr>
            </w:pPr>
            <w:r w:rsidRPr="0074720A">
              <w:t>Date</w:t>
            </w:r>
            <w:r>
              <w:t xml:space="preserve"> of Final Capital Injection</w:t>
            </w:r>
          </w:p>
        </w:tc>
        <w:tc>
          <w:tcPr>
            <w:tcW w:w="2880" w:type="dxa"/>
            <w:gridSpan w:val="2"/>
            <w:shd w:val="clear" w:color="auto" w:fill="auto"/>
          </w:tcPr>
          <w:p w14:paraId="6E74D7AD" w14:textId="112EE2A2" w:rsidR="0045791D" w:rsidRPr="00101D57" w:rsidRDefault="005968B6" w:rsidP="003954A7">
            <w:pPr>
              <w:pStyle w:val="YPFSKeyTermsBodyText"/>
              <w:framePr w:wrap="around" w:hAnchor="page" w:x="6214" w:y="-139"/>
              <w:spacing w:after="120"/>
              <w:rPr>
                <w:rFonts w:asciiTheme="majorHAnsi" w:hAnsiTheme="majorHAnsi"/>
                <w:b/>
              </w:rPr>
            </w:pPr>
            <w:r>
              <w:t xml:space="preserve">The capital injection </w:t>
            </w:r>
            <w:r w:rsidR="004B55E1">
              <w:t xml:space="preserve">was conducted in three tranches with the last one taking place on </w:t>
            </w:r>
            <w:r w:rsidR="00BD76E4">
              <w:t xml:space="preserve">February 23, 1934 </w:t>
            </w:r>
            <w:r w:rsidR="005B4E1D">
              <w:fldChar w:fldCharType="begin"/>
            </w:r>
            <w:r w:rsidR="00A53B81">
              <w:instrText xml:space="preserve"> ADDIN ZOTERO_ITEM CSL_CITATION {"citationID":"QcrnbMAh","properties":{"formattedCitation":"(Baumann 2007, FN 1064, pg. 427)","plainCitation":"(Baumann 2007, FN 1064, pg. 427)","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FN 1064, pg. 427","label":"page"}],"schema":"https://github.com/citation-style-language/schema/raw/master/csl-citation.json"} </w:instrText>
            </w:r>
            <w:r w:rsidR="005B4E1D">
              <w:fldChar w:fldCharType="separate"/>
            </w:r>
            <w:r w:rsidR="006F11BE" w:rsidRPr="006F11BE">
              <w:rPr>
                <w:rFonts w:ascii="Cambria" w:hAnsi="Cambria"/>
              </w:rPr>
              <w:t>(Baumann 2007, FN 1064, pg. 427)</w:t>
            </w:r>
            <w:r w:rsidR="005B4E1D">
              <w:fldChar w:fldCharType="end"/>
            </w:r>
          </w:p>
        </w:tc>
      </w:tr>
      <w:tr w:rsidR="003D7FFA" w14:paraId="2A0D1C9A" w14:textId="77777777" w:rsidTr="003954A7">
        <w:trPr>
          <w:cantSplit/>
        </w:trPr>
        <w:tc>
          <w:tcPr>
            <w:tcW w:w="1872" w:type="dxa"/>
            <w:shd w:val="clear" w:color="auto" w:fill="auto"/>
          </w:tcPr>
          <w:p w14:paraId="23743C82" w14:textId="77777777" w:rsidR="003D7FFA" w:rsidRDefault="003D7FFA" w:rsidP="004F59FF">
            <w:pPr>
              <w:pStyle w:val="YPFSKeyTermsBodyText"/>
              <w:framePr w:wrap="around" w:hAnchor="page" w:x="6214" w:y="-139"/>
            </w:pPr>
            <w:r w:rsidRPr="00F7283B">
              <w:t>End</w:t>
            </w:r>
            <w:r>
              <w:t xml:space="preserve"> Date</w:t>
            </w:r>
          </w:p>
        </w:tc>
        <w:tc>
          <w:tcPr>
            <w:tcW w:w="2880" w:type="dxa"/>
            <w:gridSpan w:val="2"/>
            <w:shd w:val="clear" w:color="auto" w:fill="auto"/>
          </w:tcPr>
          <w:p w14:paraId="3D420D83" w14:textId="32E8E75F" w:rsidR="003D7FFA" w:rsidRDefault="00AE17E1" w:rsidP="003954A7">
            <w:pPr>
              <w:pStyle w:val="YPFSKeyTermsBodyText"/>
              <w:framePr w:wrap="around" w:hAnchor="page" w:x="6214" w:y="-139"/>
              <w:spacing w:after="120"/>
            </w:pPr>
            <w:r>
              <w:t xml:space="preserve">During </w:t>
            </w:r>
            <w:r w:rsidR="00F7283B">
              <w:t>1948</w:t>
            </w:r>
            <w:r w:rsidR="00EF48A5">
              <w:t xml:space="preserve"> </w:t>
            </w:r>
            <w:r w:rsidR="00EF48A5">
              <w:fldChar w:fldCharType="begin"/>
            </w:r>
            <w:r w:rsidR="009C7CD5">
              <w:instrText xml:space="preserve"> ADDIN ZOTERO_ITEM CSL_CITATION {"citationID":"nvYUSp0X","properties":{"formattedCitation":"(Swiss Federal Council 1948, 3)","plainCitation":"(Swiss Federal Council 1948, 3)","noteIndex":0},"citationItems":[{"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3","label":"page"}],"schema":"https://github.com/citation-style-language/schema/raw/master/csl-citation.json"} </w:instrText>
            </w:r>
            <w:r w:rsidR="00EF48A5">
              <w:fldChar w:fldCharType="separate"/>
            </w:r>
            <w:r w:rsidR="00EF48A5" w:rsidRPr="00EF48A5">
              <w:rPr>
                <w:rFonts w:ascii="Cambria" w:hAnsi="Cambria"/>
              </w:rPr>
              <w:t>(Swiss Federal Council 1948, 3)</w:t>
            </w:r>
            <w:r w:rsidR="00EF48A5">
              <w:fldChar w:fldCharType="end"/>
            </w:r>
          </w:p>
        </w:tc>
      </w:tr>
      <w:tr w:rsidR="0045791D" w14:paraId="3F439145" w14:textId="77777777" w:rsidTr="003954A7">
        <w:trPr>
          <w:cantSplit/>
        </w:trPr>
        <w:tc>
          <w:tcPr>
            <w:tcW w:w="1872" w:type="dxa"/>
            <w:shd w:val="clear" w:color="auto" w:fill="auto"/>
          </w:tcPr>
          <w:p w14:paraId="540F1AC2" w14:textId="77777777" w:rsidR="0045791D" w:rsidRDefault="00CF36F3" w:rsidP="004F59FF">
            <w:pPr>
              <w:pStyle w:val="YPFSKeyTermsBodyText"/>
              <w:framePr w:wrap="around" w:hAnchor="page" w:x="6214" w:y="-139"/>
              <w:rPr>
                <w:rFonts w:ascii="Calibri" w:eastAsia="Calibri" w:hAnsi="Calibri" w:cs="Calibri"/>
                <w:b/>
              </w:rPr>
            </w:pPr>
            <w:r>
              <w:t>Legal Authority</w:t>
            </w:r>
          </w:p>
        </w:tc>
        <w:tc>
          <w:tcPr>
            <w:tcW w:w="2880" w:type="dxa"/>
            <w:gridSpan w:val="2"/>
            <w:shd w:val="clear" w:color="auto" w:fill="auto"/>
          </w:tcPr>
          <w:p w14:paraId="62826402" w14:textId="7EFBDEEC" w:rsidR="0045791D" w:rsidRDefault="003514A3" w:rsidP="003954A7">
            <w:pPr>
              <w:pStyle w:val="YPFSKeyTermsBodyText"/>
              <w:framePr w:wrap="around" w:hAnchor="page" w:x="6214" w:y="-139"/>
              <w:spacing w:after="120"/>
            </w:pPr>
            <w:r>
              <w:t>A federal decree adopted on Dece</w:t>
            </w:r>
            <w:r w:rsidR="0050272B">
              <w:t>mber 8, 1933</w:t>
            </w:r>
            <w:r w:rsidR="007D65A7">
              <w:t>,</w:t>
            </w:r>
            <w:r w:rsidR="0050272B">
              <w:t xml:space="preserve"> authorized the </w:t>
            </w:r>
            <w:r w:rsidR="00095F81">
              <w:t xml:space="preserve">capital injection </w:t>
            </w:r>
            <w:r w:rsidR="001B2835">
              <w:fldChar w:fldCharType="begin"/>
            </w:r>
            <w:r w:rsidR="009C7CD5">
              <w:instrText xml:space="preserve"> ADDIN ZOTERO_ITEM CSL_CITATION {"citationID":"YxDomqu6","properties":{"formattedCitation":"(Swiss Government 1933, 975)","plainCitation":"(Swiss Government 1933, 975)","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975","label":"page"}],"schema":"https://github.com/citation-style-language/schema/raw/master/csl-citation.json"} </w:instrText>
            </w:r>
            <w:r w:rsidR="001B2835">
              <w:fldChar w:fldCharType="separate"/>
            </w:r>
            <w:r w:rsidR="00EE7020" w:rsidRPr="00EE7020">
              <w:rPr>
                <w:rFonts w:ascii="Cambria" w:hAnsi="Cambria"/>
              </w:rPr>
              <w:t>(Swiss Government 1933, 975)</w:t>
            </w:r>
            <w:r w:rsidR="001B2835">
              <w:fldChar w:fldCharType="end"/>
            </w:r>
          </w:p>
        </w:tc>
      </w:tr>
      <w:tr w:rsidR="0045791D" w14:paraId="0315D5E0" w14:textId="77777777" w:rsidTr="003954A7">
        <w:trPr>
          <w:cantSplit/>
        </w:trPr>
        <w:tc>
          <w:tcPr>
            <w:tcW w:w="1872" w:type="dxa"/>
            <w:shd w:val="clear" w:color="auto" w:fill="auto"/>
          </w:tcPr>
          <w:p w14:paraId="1E28D72A" w14:textId="77777777" w:rsidR="0045791D" w:rsidRDefault="00CF36F3" w:rsidP="004F59FF">
            <w:pPr>
              <w:pStyle w:val="YPFSKeyTermsBodyText"/>
              <w:framePr w:wrap="around" w:hAnchor="page" w:x="6214" w:y="-139"/>
            </w:pPr>
            <w:r w:rsidRPr="00911807">
              <w:t>Source(s)</w:t>
            </w:r>
            <w:r>
              <w:t xml:space="preserve"> of Funding</w:t>
            </w:r>
          </w:p>
        </w:tc>
        <w:tc>
          <w:tcPr>
            <w:tcW w:w="2880" w:type="dxa"/>
            <w:gridSpan w:val="2"/>
            <w:shd w:val="clear" w:color="auto" w:fill="auto"/>
          </w:tcPr>
          <w:p w14:paraId="1FD32A98" w14:textId="63681CD3" w:rsidR="0045791D" w:rsidRPr="00674C1F" w:rsidRDefault="009C3AB7" w:rsidP="004F59FF">
            <w:pPr>
              <w:pStyle w:val="YPFSKeyTermsBodyText"/>
              <w:framePr w:wrap="around" w:hAnchor="page" w:x="6214" w:y="-139"/>
            </w:pPr>
            <w:r>
              <w:t>Federal budget of the Swiss Confederation</w:t>
            </w:r>
            <w:r w:rsidR="008921C4">
              <w:t xml:space="preserve"> </w:t>
            </w:r>
            <w:r w:rsidR="008921C4">
              <w:fldChar w:fldCharType="begin"/>
            </w:r>
            <w:r w:rsidR="006F11BE">
              <w:instrText xml:space="preserve"> ADDIN ZOTERO_ITEM CSL_CITATION {"citationID":"rmurWW8C","properties":{"formattedCitation":"(Swiss Government 1933, 975)","plainCitation":"(Swiss Government 1933, 975)","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975","label":"page"}],"schema":"https://github.com/citation-style-language/schema/raw/master/csl-citation.json"} </w:instrText>
            </w:r>
            <w:r w:rsidR="008921C4">
              <w:fldChar w:fldCharType="separate"/>
            </w:r>
            <w:r w:rsidR="006F11BE" w:rsidRPr="006F11BE">
              <w:rPr>
                <w:rFonts w:ascii="Cambria" w:hAnsi="Cambria"/>
              </w:rPr>
              <w:t>(Swiss Government 1933, 975)</w:t>
            </w:r>
            <w:r w:rsidR="008921C4">
              <w:fldChar w:fldCharType="end"/>
            </w:r>
          </w:p>
        </w:tc>
      </w:tr>
      <w:tr w:rsidR="0045791D" w14:paraId="13E45636" w14:textId="77777777" w:rsidTr="003954A7">
        <w:trPr>
          <w:cantSplit/>
        </w:trPr>
        <w:tc>
          <w:tcPr>
            <w:tcW w:w="1872" w:type="dxa"/>
            <w:tcBorders>
              <w:bottom w:val="single" w:sz="4" w:space="0" w:color="auto"/>
            </w:tcBorders>
            <w:shd w:val="clear" w:color="auto" w:fill="auto"/>
          </w:tcPr>
          <w:p w14:paraId="77BA9EE1" w14:textId="77777777" w:rsidR="0045791D" w:rsidRDefault="00CF36F3" w:rsidP="004F59FF">
            <w:pPr>
              <w:pStyle w:val="YPFSKeyTermsBodyText"/>
              <w:framePr w:wrap="around" w:hAnchor="page" w:x="6214" w:y="-139"/>
            </w:pPr>
            <w:r>
              <w:t>Administrators</w:t>
            </w:r>
          </w:p>
        </w:tc>
        <w:tc>
          <w:tcPr>
            <w:tcW w:w="2880" w:type="dxa"/>
            <w:gridSpan w:val="2"/>
            <w:tcBorders>
              <w:bottom w:val="single" w:sz="4" w:space="0" w:color="auto"/>
            </w:tcBorders>
            <w:shd w:val="clear" w:color="auto" w:fill="auto"/>
          </w:tcPr>
          <w:p w14:paraId="4D6E19E5" w14:textId="11A25C9D" w:rsidR="0045791D" w:rsidRDefault="00D33643" w:rsidP="004F59FF">
            <w:pPr>
              <w:pStyle w:val="YPFSKeyTermsBodyText"/>
              <w:framePr w:wrap="around" w:hAnchor="page" w:x="6214" w:y="-139"/>
              <w:rPr>
                <w:rFonts w:asciiTheme="majorHAnsi" w:hAnsiTheme="majorHAnsi"/>
                <w:b/>
                <w:i/>
                <w:iCs/>
              </w:rPr>
            </w:pPr>
            <w:r>
              <w:t xml:space="preserve">Swiss Federal Council </w:t>
            </w:r>
            <w:r>
              <w:fldChar w:fldCharType="begin"/>
            </w:r>
            <w:r w:rsidR="009C7CD5">
              <w:instrText xml:space="preserve"> ADDIN ZOTERO_ITEM CSL_CITATION {"citationID":"afIajeFf","properties":{"formattedCitation":"(Swiss Government 1933, art. 7)","plainCitation":"(Swiss Government 1933, art. 7)","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7","label":"article-locator"}],"schema":"https://github.com/citation-style-language/schema/raw/master/csl-citation.json"} </w:instrText>
            </w:r>
            <w:r>
              <w:fldChar w:fldCharType="separate"/>
            </w:r>
            <w:r w:rsidR="00FB10F8" w:rsidRPr="00FB10F8">
              <w:rPr>
                <w:rFonts w:ascii="Cambria" w:hAnsi="Cambria"/>
              </w:rPr>
              <w:t>(Swiss Government 1933, art. 7)</w:t>
            </w:r>
            <w:r>
              <w:fldChar w:fldCharType="end"/>
            </w:r>
          </w:p>
        </w:tc>
      </w:tr>
      <w:tr w:rsidR="00101D57" w14:paraId="027D77C8" w14:textId="77777777" w:rsidTr="003954A7">
        <w:trPr>
          <w:cantSplit/>
        </w:trPr>
        <w:tc>
          <w:tcPr>
            <w:tcW w:w="1872" w:type="dxa"/>
            <w:tcBorders>
              <w:bottom w:val="single" w:sz="4" w:space="0" w:color="auto"/>
            </w:tcBorders>
            <w:shd w:val="clear" w:color="auto" w:fill="auto"/>
          </w:tcPr>
          <w:p w14:paraId="39CC1E4C" w14:textId="77777777" w:rsidR="00101D57" w:rsidRDefault="00CF36F3" w:rsidP="004F59FF">
            <w:pPr>
              <w:pStyle w:val="YPFSKeyTermsBodyText"/>
              <w:framePr w:wrap="around" w:hAnchor="page" w:x="6214" w:y="-139"/>
            </w:pPr>
            <w:r w:rsidRPr="007E20CB">
              <w:t>Size</w:t>
            </w:r>
          </w:p>
        </w:tc>
        <w:tc>
          <w:tcPr>
            <w:tcW w:w="2880" w:type="dxa"/>
            <w:gridSpan w:val="2"/>
            <w:tcBorders>
              <w:bottom w:val="single" w:sz="4" w:space="0" w:color="auto"/>
            </w:tcBorders>
            <w:shd w:val="clear" w:color="auto" w:fill="auto"/>
          </w:tcPr>
          <w:p w14:paraId="66B32ACA" w14:textId="429314CB" w:rsidR="00101D57" w:rsidRDefault="007E20CB" w:rsidP="004F59FF">
            <w:pPr>
              <w:pStyle w:val="YPFSKeyTermsBodyText"/>
              <w:framePr w:wrap="around" w:hAnchor="page" w:x="6214" w:y="-139"/>
            </w:pPr>
            <w:r>
              <w:t>CHF 100 million</w:t>
            </w:r>
            <w:r w:rsidR="00BD09C9">
              <w:t xml:space="preserve"> (USD 30.3 million)</w:t>
            </w:r>
            <w:r w:rsidR="00B00CC7">
              <w:t xml:space="preserve"> </w:t>
            </w:r>
            <w:r w:rsidR="00B00CC7">
              <w:fldChar w:fldCharType="begin"/>
            </w:r>
            <w:r w:rsidR="009C7CD5">
              <w:instrText xml:space="preserve"> ADDIN ZOTERO_ITEM CSL_CITATION {"citationID":"cxDJKvzk","properties":{"formattedCitation":"(Swiss Government 1933, art. 1)","plainCitation":"(Swiss Government 1933, art. 1)","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1","label":"article-locator"}],"schema":"https://github.com/citation-style-language/schema/raw/master/csl-citation.json"} </w:instrText>
            </w:r>
            <w:r w:rsidR="00B00CC7">
              <w:fldChar w:fldCharType="separate"/>
            </w:r>
            <w:r w:rsidR="00B00CC7" w:rsidRPr="00B00CC7">
              <w:rPr>
                <w:rFonts w:ascii="Cambria" w:hAnsi="Cambria"/>
              </w:rPr>
              <w:t>(Swiss Government 1933, art. 1)</w:t>
            </w:r>
            <w:r w:rsidR="00B00CC7">
              <w:fldChar w:fldCharType="end"/>
            </w:r>
          </w:p>
        </w:tc>
      </w:tr>
      <w:tr w:rsidR="003954A7" w14:paraId="054A0DC1" w14:textId="77777777" w:rsidTr="003954A7">
        <w:trPr>
          <w:cantSplit/>
        </w:trPr>
        <w:tc>
          <w:tcPr>
            <w:tcW w:w="1872" w:type="dxa"/>
            <w:tcBorders>
              <w:bottom w:val="single" w:sz="4" w:space="0" w:color="auto"/>
            </w:tcBorders>
            <w:shd w:val="clear" w:color="auto" w:fill="auto"/>
          </w:tcPr>
          <w:p w14:paraId="2268D274" w14:textId="77777777" w:rsidR="003954A7" w:rsidRDefault="00CF36F3" w:rsidP="004F59FF">
            <w:pPr>
              <w:pStyle w:val="YPFSKeyTermsBodyText"/>
              <w:framePr w:wrap="around" w:hAnchor="page" w:x="6214" w:y="-139"/>
            </w:pPr>
            <w:r>
              <w:t>Capital Characteristic</w:t>
            </w:r>
            <w:r w:rsidR="003D7FFA">
              <w:t>s</w:t>
            </w:r>
          </w:p>
        </w:tc>
        <w:tc>
          <w:tcPr>
            <w:tcW w:w="2880" w:type="dxa"/>
            <w:gridSpan w:val="2"/>
            <w:tcBorders>
              <w:bottom w:val="single" w:sz="4" w:space="0" w:color="auto"/>
            </w:tcBorders>
            <w:shd w:val="clear" w:color="auto" w:fill="auto"/>
          </w:tcPr>
          <w:p w14:paraId="2A5E78B9" w14:textId="0327B966" w:rsidR="003954A7" w:rsidRDefault="0065566F" w:rsidP="004F59FF">
            <w:pPr>
              <w:pStyle w:val="YPFSKeyTermsBodyText"/>
              <w:framePr w:wrap="around" w:hAnchor="page" w:x="6214" w:y="-139"/>
            </w:pPr>
            <w:r>
              <w:t>Ordinary shares of cooperative capital</w:t>
            </w:r>
            <w:r w:rsidR="00EE7020">
              <w:t xml:space="preserve"> </w:t>
            </w:r>
            <w:r w:rsidR="00EE7020">
              <w:fldChar w:fldCharType="begin"/>
            </w:r>
            <w:r w:rsidR="009C7CD5">
              <w:instrText xml:space="preserve"> ADDIN ZOTERO_ITEM CSL_CITATION {"citationID":"vyvc8SZU","properties":{"formattedCitation":"(Swiss Federal Council 1933d, 817; Swiss Government 1933, 975)","plainCitation":"(Swiss Federal Council 1933d, 817; Swiss Government 1933, 975)","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7","label":"page"},{"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975","label":"page"}],"schema":"https://github.com/citation-style-language/schema/raw/master/csl-citation.json"} </w:instrText>
            </w:r>
            <w:r w:rsidR="00EE7020">
              <w:fldChar w:fldCharType="separate"/>
            </w:r>
            <w:r w:rsidR="00132FD2" w:rsidRPr="00132FD2">
              <w:rPr>
                <w:rFonts w:ascii="Cambria" w:hAnsi="Cambria"/>
              </w:rPr>
              <w:t>(Swiss Federal Council 1933d, 817; Swiss Government 1933, 975)</w:t>
            </w:r>
            <w:r w:rsidR="00EE7020">
              <w:fldChar w:fldCharType="end"/>
            </w:r>
          </w:p>
        </w:tc>
      </w:tr>
      <w:tr w:rsidR="004F59FF" w14:paraId="6396F38D" w14:textId="77777777" w:rsidTr="003954A7">
        <w:trPr>
          <w:cantSplit/>
        </w:trPr>
        <w:tc>
          <w:tcPr>
            <w:tcW w:w="1872" w:type="dxa"/>
            <w:tcBorders>
              <w:bottom w:val="single" w:sz="4" w:space="0" w:color="auto"/>
            </w:tcBorders>
            <w:shd w:val="clear" w:color="auto" w:fill="auto"/>
          </w:tcPr>
          <w:p w14:paraId="04FE4F9A" w14:textId="77777777" w:rsidR="004F59FF" w:rsidRDefault="00CF36F3" w:rsidP="004F59FF">
            <w:pPr>
              <w:pStyle w:val="YPFSKeyTermsBodyText"/>
              <w:framePr w:wrap="around" w:hAnchor="page" w:x="6214" w:y="-139"/>
            </w:pPr>
            <w:r>
              <w:t>Bail-in Terms</w:t>
            </w:r>
          </w:p>
        </w:tc>
        <w:tc>
          <w:tcPr>
            <w:tcW w:w="2880" w:type="dxa"/>
            <w:gridSpan w:val="2"/>
            <w:tcBorders>
              <w:bottom w:val="single" w:sz="4" w:space="0" w:color="auto"/>
            </w:tcBorders>
            <w:shd w:val="clear" w:color="auto" w:fill="auto"/>
          </w:tcPr>
          <w:p w14:paraId="2B407A0C" w14:textId="6A75E514" w:rsidR="004F59FF" w:rsidRDefault="00C10A26" w:rsidP="003954A7">
            <w:pPr>
              <w:pStyle w:val="YPFSKeyTermsBodyText"/>
              <w:framePr w:wrap="around" w:hAnchor="page" w:x="6214" w:y="-139"/>
              <w:spacing w:after="120"/>
            </w:pPr>
            <w:r>
              <w:t xml:space="preserve">The nominal value of </w:t>
            </w:r>
            <w:r w:rsidR="00BD264E">
              <w:t>the cooperative capital was reduced by 50% from CHF 1</w:t>
            </w:r>
            <w:r w:rsidR="005D5447">
              <w:t>,</w:t>
            </w:r>
            <w:r w:rsidR="00BD264E">
              <w:t>000 to CHF 500</w:t>
            </w:r>
          </w:p>
        </w:tc>
      </w:tr>
    </w:tbl>
    <w:p w14:paraId="6ED4D4F8" w14:textId="36D49D32" w:rsidR="00612919" w:rsidRDefault="006471CA" w:rsidP="00541398">
      <w:pPr>
        <w:pStyle w:val="YPFSBodyText"/>
        <w:rPr>
          <w:bCs/>
        </w:rPr>
      </w:pPr>
      <w:r>
        <w:t xml:space="preserve">This paper describes the ad hoc capital injection provided to Schweizerische Volksbank </w:t>
      </w:r>
      <w:r w:rsidR="003F06DD">
        <w:t>(“Swiss People’s Bank”)</w:t>
      </w:r>
      <w:r w:rsidR="003F06DD">
        <w:t xml:space="preserve"> </w:t>
      </w:r>
      <w:r>
        <w:t>in response to the financial distress in the 1930s.</w:t>
      </w:r>
    </w:p>
    <w:p w14:paraId="6CDCB791" w14:textId="206C4B83" w:rsidR="00DE1F8F" w:rsidRPr="00AF7D2D" w:rsidRDefault="00D32668" w:rsidP="00AF7D2D">
      <w:pPr>
        <w:pStyle w:val="YPFSBodyText"/>
      </w:pPr>
      <w:r w:rsidRPr="00AF7D2D">
        <w:t>Volksbank</w:t>
      </w:r>
      <w:r w:rsidR="00631119">
        <w:t xml:space="preserve"> </w:t>
      </w:r>
      <w:r w:rsidR="006A40C3" w:rsidRPr="00AF7D2D">
        <w:t xml:space="preserve"> </w:t>
      </w:r>
      <w:r w:rsidRPr="00AF7D2D">
        <w:t>grew to be the second largest bank in Switzerland</w:t>
      </w:r>
      <w:r w:rsidR="00C921C9">
        <w:t xml:space="preserve"> by 193</w:t>
      </w:r>
      <w:r w:rsidR="00DB66E6">
        <w:t>0</w:t>
      </w:r>
      <w:r w:rsidR="00C921C9">
        <w:t>,</w:t>
      </w:r>
      <w:r w:rsidRPr="00AF7D2D">
        <w:t xml:space="preserve"> when its balance sheet peaked at </w:t>
      </w:r>
      <w:r w:rsidR="001220F2">
        <w:t xml:space="preserve">CHF </w:t>
      </w:r>
      <w:r w:rsidRPr="00AF7D2D">
        <w:t xml:space="preserve">1.7 billion </w:t>
      </w:r>
      <w:r w:rsidR="00224852" w:rsidRPr="00AF7D2D">
        <w:fldChar w:fldCharType="begin"/>
      </w:r>
      <w:r w:rsidR="00A53B81">
        <w:instrText xml:space="preserve"> ADDIN ZOTERO_ITEM CSL_CITATION {"citationID":"1MqVbzBz","properties":{"formattedCitation":"(Baumann 2007, 319, 320)","plainCitation":"(Baumann 2007, 319, 320)","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19, 320","label":"page"}],"schema":"https://github.com/citation-style-language/schema/raw/master/csl-citation.json"} </w:instrText>
      </w:r>
      <w:r w:rsidR="00224852" w:rsidRPr="00AF7D2D">
        <w:fldChar w:fldCharType="separate"/>
      </w:r>
      <w:r w:rsidR="006F11BE" w:rsidRPr="006F11BE">
        <w:t>(Baumann 2007, 319, 320)</w:t>
      </w:r>
      <w:r w:rsidR="00224852" w:rsidRPr="00AF7D2D">
        <w:fldChar w:fldCharType="end"/>
      </w:r>
      <w:r w:rsidRPr="00AF7D2D">
        <w:t xml:space="preserve">. </w:t>
      </w:r>
      <w:r w:rsidR="00B602DA">
        <w:t>I</w:t>
      </w:r>
      <w:r w:rsidRPr="00AF7D2D">
        <w:t xml:space="preserve">n the post-World War I crisis of 1921-23 it </w:t>
      </w:r>
      <w:r w:rsidR="004B6BA6">
        <w:t xml:space="preserve">faced </w:t>
      </w:r>
      <w:r w:rsidRPr="00AF7D2D">
        <w:t xml:space="preserve">losses of </w:t>
      </w:r>
      <w:r w:rsidR="00A01C6F">
        <w:t>over</w:t>
      </w:r>
      <w:r w:rsidR="009B5B82">
        <w:t xml:space="preserve"> </w:t>
      </w:r>
      <w:r w:rsidR="00D0180F" w:rsidRPr="00AF7D2D">
        <w:t xml:space="preserve">CHF 50 </w:t>
      </w:r>
      <w:r w:rsidRPr="00AF7D2D">
        <w:t xml:space="preserve">million on loans made to domestic commercial customers </w:t>
      </w:r>
      <w:r w:rsidR="002934F8" w:rsidRPr="00AF7D2D">
        <w:fldChar w:fldCharType="begin"/>
      </w:r>
      <w:r w:rsidR="00A53B81">
        <w:instrText xml:space="preserve"> ADDIN ZOTERO_ITEM CSL_CITATION {"citationID":"8PxX4rL3","properties":{"formattedCitation":"(Baumann 2007, 320; Swiss Federal Council 1933d, 806)","plainCitation":"(Baumann 2007, 320; Swiss Federal Council 1933d, 806)","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20","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6","label":"page"}],"schema":"https://github.com/citation-style-language/schema/raw/master/csl-citation.json"} </w:instrText>
      </w:r>
      <w:r w:rsidR="002934F8" w:rsidRPr="00AF7D2D">
        <w:fldChar w:fldCharType="separate"/>
      </w:r>
      <w:r w:rsidR="00CF7038" w:rsidRPr="00CF7038">
        <w:t>(Baumann 2007, 320; Swiss Federal Council 1933d, 806)</w:t>
      </w:r>
      <w:r w:rsidR="002934F8" w:rsidRPr="00AF7D2D">
        <w:fldChar w:fldCharType="end"/>
      </w:r>
      <w:r w:rsidRPr="00AF7D2D">
        <w:t xml:space="preserve">. Instead of immediately </w:t>
      </w:r>
      <w:r w:rsidR="009B5B82">
        <w:t>writing off the losses</w:t>
      </w:r>
      <w:r w:rsidRPr="00AF7D2D">
        <w:t>, Volksbank tried to generate income to cover the</w:t>
      </w:r>
      <w:r w:rsidR="00A01C6F">
        <w:t>m</w:t>
      </w:r>
      <w:r w:rsidRPr="00AF7D2D">
        <w:t xml:space="preserve"> by expanding </w:t>
      </w:r>
      <w:r w:rsidR="00AF742F" w:rsidRPr="00AF7D2D">
        <w:t xml:space="preserve">its </w:t>
      </w:r>
      <w:r w:rsidRPr="00AF7D2D">
        <w:t xml:space="preserve">foreign lending </w:t>
      </w:r>
      <w:r w:rsidR="00AF742F" w:rsidRPr="00AF7D2D">
        <w:t xml:space="preserve">business </w:t>
      </w:r>
      <w:r w:rsidR="00FF6219" w:rsidRPr="00AF7D2D">
        <w:fldChar w:fldCharType="begin"/>
      </w:r>
      <w:r w:rsidR="00A53B81">
        <w:instrText xml:space="preserve"> ADDIN ZOTERO_ITEM CSL_CITATION {"citationID":"PygUA2zg","properties":{"formattedCitation":"(Baumann 2007, 321; Swiss Federal Council 1933d, 806)","plainCitation":"(Baumann 2007, 321; Swiss Federal Council 1933d, 806)","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21","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6","label":"page"}],"schema":"https://github.com/citation-style-language/schema/raw/master/csl-citation.json"} </w:instrText>
      </w:r>
      <w:r w:rsidR="00FF6219" w:rsidRPr="00AF7D2D">
        <w:fldChar w:fldCharType="separate"/>
      </w:r>
      <w:r w:rsidR="00CF7038" w:rsidRPr="00CF7038">
        <w:t>(Baumann 2007, 321; Swiss Federal Council 1933d, 806)</w:t>
      </w:r>
      <w:r w:rsidR="00FF6219" w:rsidRPr="00AF7D2D">
        <w:fldChar w:fldCharType="end"/>
      </w:r>
      <w:r w:rsidRPr="00AF7D2D">
        <w:t xml:space="preserve">. This strategy </w:t>
      </w:r>
      <w:r w:rsidR="00392EF1">
        <w:t xml:space="preserve">appeared to </w:t>
      </w:r>
      <w:r w:rsidRPr="00AF7D2D">
        <w:t>work until 1928</w:t>
      </w:r>
      <w:r w:rsidR="00924872">
        <w:t xml:space="preserve"> </w:t>
      </w:r>
      <w:r w:rsidR="00924872" w:rsidRPr="00AF7D2D">
        <w:fldChar w:fldCharType="begin"/>
      </w:r>
      <w:r w:rsidR="00A53B81">
        <w:instrText xml:space="preserve"> ADDIN ZOTERO_ITEM CSL_CITATION {"citationID":"KLxhlLD5","properties":{"formattedCitation":"(Baumann 2007, 321; Schweizerisches Bundesarchiv 2023, 1; Swiss Federal Council 1933d, 807)","plainCitation":"(Baumann 2007, 321; Schweizerisches Bundesarchiv 2023, 1; Swiss Federal Council 1933d, 807)","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21","label":"page"},{"id":20572,"uris":["http://zotero.org/groups/2541884/items/2RKJV5CB"],"itemData":{"id":20572,"type":"report","abstract":"Webpage providing a summary of the aid given to Volksbank, accessed February 28, 2023 (in German)","call-number":"report","title":"Rescue of Volksbank","URL":"https://www.bar.admin.ch/bar/de/home/service-publikationen/publikationen/geschichte-aktuell/rettung_-der-schweizerischen-volksbank-1933-37.html","author":[{"literal":"Schweizerisches Bundesarchiv"}],"issued":{"date-parts":[["2023"]]}},"locator":"1","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7","label":"page"}],"schema":"https://github.com/citation-style-language/schema/raw/master/csl-citation.json"} </w:instrText>
      </w:r>
      <w:r w:rsidR="00924872" w:rsidRPr="00AF7D2D">
        <w:fldChar w:fldCharType="separate"/>
      </w:r>
      <w:r w:rsidR="00924872" w:rsidRPr="00CF7038">
        <w:t>(Baumann 2007, 321; Schweizerisches Bundesarchiv 2023, 1; Swiss Federal Council 1933d, 807)</w:t>
      </w:r>
      <w:r w:rsidR="00924872" w:rsidRPr="00AF7D2D">
        <w:fldChar w:fldCharType="end"/>
      </w:r>
      <w:r w:rsidR="00392EF1">
        <w:t>. H</w:t>
      </w:r>
      <w:r w:rsidRPr="00AF7D2D">
        <w:t>owever, beginning in 1929</w:t>
      </w:r>
      <w:r w:rsidR="00392EF1">
        <w:t>,</w:t>
      </w:r>
      <w:r w:rsidRPr="00AF7D2D">
        <w:t xml:space="preserve"> the increased foreign business led to greater </w:t>
      </w:r>
      <w:r w:rsidR="00392EF1">
        <w:t xml:space="preserve">losses due to </w:t>
      </w:r>
      <w:r w:rsidRPr="00AF7D2D">
        <w:t>t</w:t>
      </w:r>
      <w:r w:rsidR="007150D8" w:rsidRPr="00AF7D2D">
        <w:t xml:space="preserve">he </w:t>
      </w:r>
      <w:r w:rsidR="009253D9" w:rsidRPr="00AF7D2D">
        <w:t xml:space="preserve">onset of the </w:t>
      </w:r>
      <w:r w:rsidR="003E05A1">
        <w:t>G</w:t>
      </w:r>
      <w:r w:rsidR="009253D9" w:rsidRPr="00AF7D2D">
        <w:t xml:space="preserve">reat </w:t>
      </w:r>
      <w:r w:rsidR="003E05A1">
        <w:t>D</w:t>
      </w:r>
      <w:r w:rsidR="009253D9" w:rsidRPr="00AF7D2D">
        <w:t>epression, abandonment of the</w:t>
      </w:r>
      <w:r w:rsidR="009253D9">
        <w:t xml:space="preserve"> </w:t>
      </w:r>
      <w:r w:rsidR="009253D9" w:rsidRPr="00AF7D2D">
        <w:t xml:space="preserve">gold standard, </w:t>
      </w:r>
      <w:r w:rsidRPr="00AF7D2D">
        <w:t xml:space="preserve">and foreign political instability </w:t>
      </w:r>
      <w:r w:rsidR="00AF7D2D" w:rsidRPr="00AF7D2D">
        <w:fldChar w:fldCharType="begin"/>
      </w:r>
      <w:r w:rsidR="00A53B81">
        <w:instrText xml:space="preserve"> ADDIN ZOTERO_ITEM CSL_CITATION {"citationID":"bwohsEyx","properties":{"formattedCitation":"(Baumann 2007, 321; Schweizerisches Bundesarchiv 2023, 1; Swiss Federal Council 1933d, 807)","plainCitation":"(Baumann 2007, 321; Schweizerisches Bundesarchiv 2023, 1; Swiss Federal Council 1933d, 807)","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21","label":"page"},{"id":20572,"uris":["http://zotero.org/groups/2541884/items/2RKJV5CB"],"itemData":{"id":20572,"type":"report","abstract":"Webpage providing a summary of the aid given to Volksbank, accessed February 28, 2023 (in German)","call-number":"report","title":"Rescue of Volksbank","URL":"https://www.bar.admin.ch/bar/de/home/service-publikationen/publikationen/geschichte-aktuell/rettung_-der-schweizerischen-volksbank-1933-37.html","author":[{"literal":"Schweizerisches Bundesarchiv"}],"issued":{"date-parts":[["2023"]]}},"locator":"1","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7","label":"page"}],"schema":"https://github.com/citation-style-language/schema/raw/master/csl-citation.json"} </w:instrText>
      </w:r>
      <w:r w:rsidR="00AF7D2D" w:rsidRPr="00AF7D2D">
        <w:fldChar w:fldCharType="separate"/>
      </w:r>
      <w:r w:rsidR="00CF7038" w:rsidRPr="00CF7038">
        <w:t>(Baumann 2007, 321; Schweizerisches Bundesarchiv 2023, 1; Swiss Federal Council 1933d, 807)</w:t>
      </w:r>
      <w:r w:rsidR="00AF7D2D" w:rsidRPr="00AF7D2D">
        <w:fldChar w:fldCharType="end"/>
      </w:r>
      <w:r w:rsidR="00AF7D2D" w:rsidRPr="00AF7D2D">
        <w:t xml:space="preserve">. </w:t>
      </w:r>
      <w:r w:rsidR="00D82BE4">
        <w:t>In</w:t>
      </w:r>
      <w:r w:rsidR="007E2FB2">
        <w:t xml:space="preserve"> July 1931, Germany </w:t>
      </w:r>
      <w:r w:rsidR="007E2FB2" w:rsidRPr="007E2FB2">
        <w:t>introduced standstill agreements on private debt to foreigners</w:t>
      </w:r>
      <w:r w:rsidR="007E2FB2">
        <w:t xml:space="preserve"> and big Swiss banks</w:t>
      </w:r>
      <w:r w:rsidR="006B36A0">
        <w:t>, including Volksbank</w:t>
      </w:r>
      <w:r w:rsidR="00D82BE4">
        <w:t>, lost considerable balances</w:t>
      </w:r>
      <w:r w:rsidR="00490DC1">
        <w:t xml:space="preserve"> </w:t>
      </w:r>
      <w:r w:rsidR="00490DC1">
        <w:fldChar w:fldCharType="begin"/>
      </w:r>
      <w:r w:rsidR="001514FF">
        <w:instrText xml:space="preserve"> ADDIN ZOTERO_ITEM CSL_CITATION {"citationID":"iIpj9Y2d","properties":{"unsorted":true,"formattedCitation":"(Ehrsam 1985, 86\\uc0\\u8211{}87)","plainCitation":"(Ehrsam 1985, 86–87)","noteIndex":0},"citationItems":[{"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86-87","label":"page"}],"schema":"https://github.com/citation-style-language/schema/raw/master/csl-citation.json"} </w:instrText>
      </w:r>
      <w:r w:rsidR="00490DC1">
        <w:fldChar w:fldCharType="separate"/>
      </w:r>
      <w:r w:rsidR="001514FF" w:rsidRPr="001514FF">
        <w:rPr>
          <w:rFonts w:cs="Times New Roman"/>
        </w:rPr>
        <w:t>(Ehrsam 1985, 86–87)</w:t>
      </w:r>
      <w:r w:rsidR="00490DC1">
        <w:fldChar w:fldCharType="end"/>
      </w:r>
      <w:r w:rsidR="00490DC1">
        <w:t>.</w:t>
      </w:r>
      <w:r w:rsidR="007E2FB2">
        <w:t xml:space="preserve"> </w:t>
      </w:r>
      <w:r w:rsidR="001514FF">
        <w:t xml:space="preserve">Volksbank </w:t>
      </w:r>
      <w:r w:rsidR="007E2FB2">
        <w:t xml:space="preserve">lost </w:t>
      </w:r>
      <w:r w:rsidR="001514FF">
        <w:t xml:space="preserve">CHF </w:t>
      </w:r>
      <w:r w:rsidR="00D82BE4">
        <w:t>70.7</w:t>
      </w:r>
      <w:r w:rsidR="001514FF">
        <w:t xml:space="preserve"> million in </w:t>
      </w:r>
      <w:r w:rsidR="007E2FB2">
        <w:t xml:space="preserve">balances in Germany, including short-term deposits and long-term investments in bonds and first-class commercial and residential mortgages </w:t>
      </w:r>
      <w:r w:rsidR="007E2FB2">
        <w:fldChar w:fldCharType="begin"/>
      </w:r>
      <w:r w:rsidR="00A53B81">
        <w:instrText xml:space="preserve"> ADDIN ZOTERO_ITEM CSL_CITATION {"citationID":"vDWdZGGu","properties":{"formattedCitation":"(Baumann 2007, 422; Ehrsam 1985, 86\\uc0\\u8211{}87)","plainCitation":"(Baumann 2007, 422; Ehrsam 1985, 86–87)","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22","label":"page"},{"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URL":"https://www.worldcat.org/title/311564508","author":[{"family":"Ehrsam","given":"Paul"}],"editor":[{"family":"Zulauf","given":"Urs"}],"issued":{"date-parts":[["1985"]]}},"locator":"86-87","label":"page"}],"schema":"https://github.com/citation-style-language/schema/raw/master/csl-citation.json"} </w:instrText>
      </w:r>
      <w:r w:rsidR="007E2FB2">
        <w:fldChar w:fldCharType="separate"/>
      </w:r>
      <w:r w:rsidR="006B36A0" w:rsidRPr="006B36A0">
        <w:rPr>
          <w:rFonts w:cs="Times New Roman"/>
        </w:rPr>
        <w:t>(Baumann 2007, 422; Ehrsam 1985, 86–87)</w:t>
      </w:r>
      <w:r w:rsidR="007E2FB2">
        <w:fldChar w:fldCharType="end"/>
      </w:r>
      <w:r w:rsidR="007E2FB2">
        <w:t xml:space="preserve">. </w:t>
      </w:r>
      <w:r w:rsidR="00DF5779" w:rsidRPr="00AF7D2D">
        <w:t xml:space="preserve">At the end of September 1931, Volksbank’s board of directors appointed Alfred Hirs, a director from the </w:t>
      </w:r>
      <w:r w:rsidR="008752D1">
        <w:t>Swiss National Bank (</w:t>
      </w:r>
      <w:r w:rsidR="00DF5779" w:rsidRPr="00AF7D2D">
        <w:t>SNB</w:t>
      </w:r>
      <w:r w:rsidR="008752D1">
        <w:t>)</w:t>
      </w:r>
      <w:r w:rsidR="00DF5779" w:rsidRPr="00AF7D2D">
        <w:t>, to the management board of Volksbank</w:t>
      </w:r>
      <w:r w:rsidR="00DF5779">
        <w:t>; he ended up staying in the role for a decade</w:t>
      </w:r>
      <w:r w:rsidR="00DF5779" w:rsidRPr="00AF7D2D">
        <w:t xml:space="preserve"> </w:t>
      </w:r>
      <w:r w:rsidR="00DF5779">
        <w:fldChar w:fldCharType="begin"/>
      </w:r>
      <w:r w:rsidR="00DF5779">
        <w:instrText xml:space="preserve"> ADDIN ZOTERO_ITEM CSL_CITATION {"citationID":"Xrlnf0uy","properties":{"formattedCitation":"(Baumann 2007, 331)","plainCitation":"(Baumann 2007, 331)","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31","label":"page"}],"schema":"https://github.com/citation-style-language/schema/raw/master/csl-citation.json"} </w:instrText>
      </w:r>
      <w:r w:rsidR="00DF5779">
        <w:fldChar w:fldCharType="separate"/>
      </w:r>
      <w:r w:rsidR="00DF5779" w:rsidRPr="00CF7038">
        <w:t>(Baumann 2007, 331)</w:t>
      </w:r>
      <w:r w:rsidR="00DF5779">
        <w:fldChar w:fldCharType="end"/>
      </w:r>
    </w:p>
    <w:p w14:paraId="77109381" w14:textId="2558F191" w:rsidR="008270BF" w:rsidRPr="00AF7D2D" w:rsidRDefault="00D82BE4" w:rsidP="00AF7D2D">
      <w:pPr>
        <w:pStyle w:val="YPFSBodyText"/>
      </w:pPr>
      <w:r>
        <w:t>D</w:t>
      </w:r>
      <w:r w:rsidR="00251330" w:rsidRPr="00AF7D2D">
        <w:t xml:space="preserve">ue to a decline in interest margins on the bank’s lending business, falling income from securities, and growing non-performing assets, the bank’s earnings had deteriorated rapidly </w:t>
      </w:r>
      <w:r>
        <w:t xml:space="preserve">by September 1933 </w:t>
      </w:r>
      <w:r w:rsidR="007B008D" w:rsidRPr="00AF7D2D">
        <w:fldChar w:fldCharType="begin"/>
      </w:r>
      <w:r w:rsidR="00A53B81">
        <w:instrText xml:space="preserve"> ADDIN ZOTERO_ITEM CSL_CITATION {"citationID":"Rwa0plmK","properties":{"formattedCitation":"(Baumann 2007, 345)","plainCitation":"(Baumann 2007, 345)","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45","label":"page"}],"schema":"https://github.com/citation-style-language/schema/raw/master/csl-citation.json"} </w:instrText>
      </w:r>
      <w:r w:rsidR="007B008D" w:rsidRPr="00AF7D2D">
        <w:fldChar w:fldCharType="separate"/>
      </w:r>
      <w:r w:rsidR="00CF7038" w:rsidRPr="00CF7038">
        <w:t>(Baumann 2007, 345)</w:t>
      </w:r>
      <w:r w:rsidR="007B008D" w:rsidRPr="00AF7D2D">
        <w:fldChar w:fldCharType="end"/>
      </w:r>
      <w:r w:rsidR="007B008D" w:rsidRPr="00AF7D2D">
        <w:t xml:space="preserve">. </w:t>
      </w:r>
      <w:r w:rsidR="0060141F">
        <w:t>While</w:t>
      </w:r>
      <w:r w:rsidR="007B008D" w:rsidRPr="00AF7D2D">
        <w:t xml:space="preserve"> the </w:t>
      </w:r>
      <w:r w:rsidR="00A53B81">
        <w:t xml:space="preserve">bank’s </w:t>
      </w:r>
      <w:r w:rsidR="007B008D" w:rsidRPr="00AF7D2D">
        <w:t xml:space="preserve">cooperative capital had increased slightly from </w:t>
      </w:r>
      <w:r w:rsidR="007D3873" w:rsidRPr="00AF7D2D">
        <w:t xml:space="preserve">CHF </w:t>
      </w:r>
      <w:r w:rsidR="007B008D" w:rsidRPr="00AF7D2D">
        <w:t xml:space="preserve">166 million in 1928 to </w:t>
      </w:r>
      <w:r w:rsidR="007D3873" w:rsidRPr="00AF7D2D">
        <w:lastRenderedPageBreak/>
        <w:t xml:space="preserve">CHF </w:t>
      </w:r>
      <w:r w:rsidR="007B008D" w:rsidRPr="00AF7D2D">
        <w:t>186 million in 1933, the</w:t>
      </w:r>
      <w:r w:rsidR="007B008D">
        <w:t xml:space="preserve"> </w:t>
      </w:r>
      <w:r w:rsidR="007B008D" w:rsidRPr="00AF7D2D">
        <w:t xml:space="preserve">total </w:t>
      </w:r>
      <w:r w:rsidR="008B15EB" w:rsidRPr="00AF7D2D">
        <w:t xml:space="preserve">non-performing and near non-performing </w:t>
      </w:r>
      <w:r w:rsidR="007B008D" w:rsidRPr="00AF7D2D">
        <w:t xml:space="preserve">assets had risen from </w:t>
      </w:r>
      <w:r w:rsidR="007D3873" w:rsidRPr="00AF7D2D">
        <w:t xml:space="preserve">CHF </w:t>
      </w:r>
      <w:r w:rsidR="007B008D" w:rsidRPr="00AF7D2D">
        <w:t xml:space="preserve">30 million to </w:t>
      </w:r>
      <w:r w:rsidR="007D3873" w:rsidRPr="00AF7D2D">
        <w:t xml:space="preserve">CHF </w:t>
      </w:r>
      <w:r w:rsidR="007B008D" w:rsidRPr="00AF7D2D">
        <w:t xml:space="preserve">98 million over the same period </w:t>
      </w:r>
      <w:r w:rsidR="007B008D" w:rsidRPr="00AF7D2D">
        <w:fldChar w:fldCharType="begin"/>
      </w:r>
      <w:r w:rsidR="00A53B81">
        <w:instrText xml:space="preserve"> ADDIN ZOTERO_ITEM CSL_CITATION {"citationID":"fsnHDQDv","properties":{"formattedCitation":"(Baumann 2007, 349)","plainCitation":"(Baumann 2007, 34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49","label":"page"}],"schema":"https://github.com/citation-style-language/schema/raw/master/csl-citation.json"} </w:instrText>
      </w:r>
      <w:r w:rsidR="007B008D" w:rsidRPr="00AF7D2D">
        <w:fldChar w:fldCharType="separate"/>
      </w:r>
      <w:r w:rsidR="00CF7038" w:rsidRPr="00CF7038">
        <w:t>(Baumann 2007, 349)</w:t>
      </w:r>
      <w:r w:rsidR="007B008D" w:rsidRPr="00AF7D2D">
        <w:fldChar w:fldCharType="end"/>
      </w:r>
      <w:r w:rsidR="007B008D" w:rsidRPr="00AF7D2D">
        <w:t xml:space="preserve">. </w:t>
      </w:r>
      <w:r w:rsidR="00DF5779">
        <w:rPr>
          <w:bCs/>
        </w:rPr>
        <w:t xml:space="preserve">The government provided liquidity in the form of loans and deposits to Volksbank in 1931 and again in 1933 </w:t>
      </w:r>
      <w:r w:rsidR="00DF5779">
        <w:rPr>
          <w:bCs/>
        </w:rPr>
        <w:t>to keep the bank afloat</w:t>
      </w:r>
      <w:r w:rsidR="00DF5779">
        <w:rPr>
          <w:bCs/>
        </w:rPr>
        <w:t xml:space="preserve"> </w:t>
      </w:r>
      <w:r w:rsidR="00DF5779">
        <w:rPr>
          <w:bCs/>
        </w:rPr>
        <w:fldChar w:fldCharType="begin"/>
      </w:r>
      <w:r w:rsidR="00DF5779">
        <w:rPr>
          <w:bCs/>
        </w:rPr>
        <w:instrText xml:space="preserve"> ADDIN ZOTERO_ITEM CSL_CITATION {"citationID":"r5ARfnVZ","properties":{"formattedCitation":"(Baumann 2007, 376; Swiss Federal Council 1933a, 5)","plainCitation":"(Baumann 2007, 376; Swiss Federal Council 1933a, 5)","noteIndex":0},"citationItems":[{"id":22625,"uris":["http://zotero.org/groups/2541884/items/4WNRJJ7Q"],"itemData":{"id":22625,"type":"report","call-number":"report","number":"E 1004.1 1000/9, volume 342","title":"Minutes of the meeting","URL":"https://www.bar.admin.ch/dam/bar/de/dokumente/archivalien/svb_sanierung_02.pdf.download.pdf/svb_sanierung_02.pdf","author":[{"family":"Swiss Federal Council","given":""}],"issued":{"date-parts":[["1933",10,18]]}},"locator":"5","label":"page"},{"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6","label":"page"}],"schema":"https://github.com/citation-style-language/schema/raw/master/csl-citation.json"} </w:instrText>
      </w:r>
      <w:r w:rsidR="00DF5779">
        <w:rPr>
          <w:bCs/>
        </w:rPr>
        <w:fldChar w:fldCharType="separate"/>
      </w:r>
      <w:r w:rsidR="00DF5779" w:rsidRPr="00CF7038">
        <w:t>(Baumann 2007, 376; Swiss Federal Council 1933a, 5)</w:t>
      </w:r>
      <w:r w:rsidR="00DF5779">
        <w:rPr>
          <w:bCs/>
        </w:rPr>
        <w:fldChar w:fldCharType="end"/>
      </w:r>
      <w:r w:rsidR="00DF5779">
        <w:rPr>
          <w:bCs/>
        </w:rPr>
        <w:t>.</w:t>
      </w:r>
    </w:p>
    <w:p w14:paraId="15694C19" w14:textId="49E3F753" w:rsidR="009A2E00" w:rsidRDefault="005C625E" w:rsidP="00AF7D2D">
      <w:pPr>
        <w:pStyle w:val="YPFSBodyText"/>
      </w:pPr>
      <w:r w:rsidRPr="00AF7D2D">
        <w:t>O</w:t>
      </w:r>
      <w:r w:rsidR="003152B2" w:rsidRPr="00AF7D2D">
        <w:t xml:space="preserve">n November 29, </w:t>
      </w:r>
      <w:r w:rsidR="00AA75E5" w:rsidRPr="00AF7D2D">
        <w:t>1933,</w:t>
      </w:r>
      <w:r w:rsidR="003152B2" w:rsidRPr="00AF7D2D">
        <w:t xml:space="preserve"> </w:t>
      </w:r>
      <w:r w:rsidR="00AA75E5" w:rsidRPr="00AF7D2D">
        <w:t xml:space="preserve">the </w:t>
      </w:r>
      <w:r w:rsidR="008752D1">
        <w:t xml:space="preserve">Swiss </w:t>
      </w:r>
      <w:r w:rsidR="00AA75E5" w:rsidRPr="00AF7D2D">
        <w:t>Federal Council</w:t>
      </w:r>
      <w:r w:rsidR="008752D1">
        <w:rPr>
          <w:rStyle w:val="FootnoteReference"/>
        </w:rPr>
        <w:footnoteReference w:id="4"/>
      </w:r>
      <w:r w:rsidR="003152B2" w:rsidRPr="00AF7D2D">
        <w:t xml:space="preserve"> presented </w:t>
      </w:r>
      <w:r w:rsidR="00AA75E5" w:rsidRPr="00AF7D2D">
        <w:t xml:space="preserve">a letter to the Federal Assembly of the Swiss </w:t>
      </w:r>
      <w:r w:rsidR="00685FAD" w:rsidRPr="00AF7D2D">
        <w:t>Confederation</w:t>
      </w:r>
      <w:r w:rsidR="00AA75E5" w:rsidRPr="00AF7D2D">
        <w:t xml:space="preserve"> </w:t>
      </w:r>
      <w:r w:rsidR="00D33643" w:rsidRPr="00AF7D2D">
        <w:t xml:space="preserve">in favor of the capital injection </w:t>
      </w:r>
      <w:r w:rsidRPr="00AF7D2D">
        <w:t xml:space="preserve">and a draft of the decree authorizing the </w:t>
      </w:r>
      <w:r w:rsidR="005161D8" w:rsidRPr="00AF7D2D">
        <w:t>government’s</w:t>
      </w:r>
      <w:r w:rsidRPr="00AF7D2D">
        <w:t xml:space="preserve"> participation</w:t>
      </w:r>
      <w:r w:rsidR="00D33643" w:rsidRPr="00AF7D2D">
        <w:t xml:space="preserve"> was included in this letter </w:t>
      </w:r>
      <w:r w:rsidR="00D33643" w:rsidRPr="00AF7D2D">
        <w:fldChar w:fldCharType="begin"/>
      </w:r>
      <w:r w:rsidR="00A53B81">
        <w:instrText xml:space="preserve"> ADDIN ZOTERO_ITEM CSL_CITATION {"citationID":"itHYzOe5","properties":{"formattedCitation":"(Baumann 2007, 378; Swiss Federal Council 1933d, 1)","plainCitation":"(Baumann 2007, 378; Swiss Federal Council 1933d, 1)","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1","label":"page"},{"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8","label":"page"}],"schema":"https://github.com/citation-style-language/schema/raw/master/csl-citation.json"} </w:instrText>
      </w:r>
      <w:r w:rsidR="00D33643" w:rsidRPr="00AF7D2D">
        <w:fldChar w:fldCharType="separate"/>
      </w:r>
      <w:r w:rsidR="00CF7038" w:rsidRPr="00CF7038">
        <w:t>(Baumann 2007, 378; Swiss Federal Council 1933d, 1)</w:t>
      </w:r>
      <w:r w:rsidR="00D33643" w:rsidRPr="00AF7D2D">
        <w:fldChar w:fldCharType="end"/>
      </w:r>
      <w:r w:rsidR="00D33643" w:rsidRPr="00AF7D2D">
        <w:t xml:space="preserve">. On December 8, 1933, a federal decree authorized the Swiss government to subscribe for 200,000 </w:t>
      </w:r>
      <w:r w:rsidR="00243683">
        <w:t xml:space="preserve">cooperative </w:t>
      </w:r>
      <w:r w:rsidR="00D33643" w:rsidRPr="00AF7D2D">
        <w:t xml:space="preserve">shares </w:t>
      </w:r>
      <w:r w:rsidR="00FB10F8" w:rsidRPr="00AF7D2D">
        <w:t xml:space="preserve">at </w:t>
      </w:r>
      <w:r w:rsidR="00167FD6" w:rsidRPr="00AF7D2D">
        <w:t>CH</w:t>
      </w:r>
      <w:r w:rsidR="00C119F1" w:rsidRPr="00AF7D2D">
        <w:t>F</w:t>
      </w:r>
      <w:r w:rsidR="00167FD6" w:rsidRPr="00AF7D2D">
        <w:t xml:space="preserve"> </w:t>
      </w:r>
      <w:r w:rsidR="00FB10F8" w:rsidRPr="00AF7D2D">
        <w:t xml:space="preserve">500  </w:t>
      </w:r>
      <w:r w:rsidR="00FB10F8" w:rsidRPr="00AF7D2D">
        <w:fldChar w:fldCharType="begin"/>
      </w:r>
      <w:r w:rsidR="009C7CD5" w:rsidRPr="00AF7D2D">
        <w:instrText xml:space="preserve"> ADDIN ZOTERO_ITEM CSL_CITATION {"citationID":"EggMNv7D","properties":{"formattedCitation":"(Swiss Government 1933, art. 1)","plainCitation":"(Swiss Government 1933, art. 1)","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1","label":"article-locator"}],"schema":"https://github.com/citation-style-language/schema/raw/master/csl-citation.json"} </w:instrText>
      </w:r>
      <w:r w:rsidR="00FB10F8" w:rsidRPr="00AF7D2D">
        <w:fldChar w:fldCharType="separate"/>
      </w:r>
      <w:r w:rsidR="00FB10F8" w:rsidRPr="00AF7D2D">
        <w:t>(Swiss Government 1933, art. 1)</w:t>
      </w:r>
      <w:r w:rsidR="00FB10F8" w:rsidRPr="00AF7D2D">
        <w:fldChar w:fldCharType="end"/>
      </w:r>
      <w:r w:rsidR="00FB10F8" w:rsidRPr="00AF7D2D">
        <w:t xml:space="preserve">. </w:t>
      </w:r>
      <w:r w:rsidR="00054A48" w:rsidRPr="00AF7D2D">
        <w:t xml:space="preserve">This capital injection represented </w:t>
      </w:r>
      <w:r w:rsidR="00CB6B68" w:rsidRPr="00AF7D2D">
        <w:t>approximately</w:t>
      </w:r>
      <w:r w:rsidR="00054A48" w:rsidRPr="00AF7D2D">
        <w:t xml:space="preserve"> one quarter of </w:t>
      </w:r>
      <w:r w:rsidR="00CB6B68" w:rsidRPr="00AF7D2D">
        <w:t>Switzerland’s national budget</w:t>
      </w:r>
      <w:r w:rsidR="008D315D" w:rsidRPr="00AF7D2D">
        <w:t xml:space="preserve"> for 1933</w:t>
      </w:r>
      <w:r w:rsidR="00CB6B68" w:rsidRPr="00AF7D2D">
        <w:t xml:space="preserve"> </w:t>
      </w:r>
      <w:r w:rsidR="006D5EED" w:rsidRPr="00AF7D2D">
        <w:fldChar w:fldCharType="begin"/>
      </w:r>
      <w:r w:rsidR="00A53B81">
        <w:instrText xml:space="preserve"> ADDIN ZOTERO_ITEM CSL_CITATION {"citationID":"BC3Qb5VX","properties":{"formattedCitation":"(Baumann 2007, 425; UBS 2023, 1)","plainCitation":"(Baumann 2007, 425; UBS 2023, 1)","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25","label":"page"},{"id":23753,"uris":["http://zotero.org/groups/2541884/items/RMELCL5U"],"itemData":{"id":23753,"type":"report","abstract":"UBS webpage discussing capital injection into Schweizerische Volksbank that took place in 1931, accessed February 28, 2023","call-number":"t-other","note":"filed: UBS","title":"UBS Firm History 1929-1934 webpage","URL":"https://www.ubs.com/global/en/our-firm/our-history/ubs-in-the-world/1929-1934.html#tab-149821002","author":[{"family":"Union Bank of Switzerland","given":""}],"issued":{"date-parts":[["2023"]]}},"locator":"1","label":"page"}],"schema":"https://github.com/citation-style-language/schema/raw/master/csl-citation.json"} </w:instrText>
      </w:r>
      <w:r w:rsidR="006D5EED" w:rsidRPr="00AF7D2D">
        <w:fldChar w:fldCharType="separate"/>
      </w:r>
      <w:r w:rsidR="00CF7038" w:rsidRPr="00CF7038">
        <w:t>(Baumann 2007, 425; UBS 2023, 1)</w:t>
      </w:r>
      <w:r w:rsidR="006D5EED" w:rsidRPr="00AF7D2D">
        <w:fldChar w:fldCharType="end"/>
      </w:r>
      <w:r w:rsidR="00D87205" w:rsidRPr="00AF7D2D">
        <w:t xml:space="preserve">. </w:t>
      </w:r>
      <w:r w:rsidR="00A53B81">
        <w:t xml:space="preserve">The decree authorizing the capital injection required the bank to write-down the nominal value of the existing shares by 50% </w:t>
      </w:r>
      <w:r w:rsidR="00A53B81">
        <w:fldChar w:fldCharType="begin"/>
      </w:r>
      <w:r w:rsidR="00A53B81">
        <w:instrText xml:space="preserve"> ADDIN ZOTERO_ITEM CSL_CITATION {"citationID":"UYv5phIx","properties":{"formattedCitation":"(Swiss Government 1933, art. 2)","plainCitation":"(Swiss Government 1933, art. 2)","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2","label":"article-locator"}],"schema":"https://github.com/citation-style-language/schema/raw/master/csl-citation.json"} </w:instrText>
      </w:r>
      <w:r w:rsidR="00A53B81">
        <w:fldChar w:fldCharType="separate"/>
      </w:r>
      <w:r w:rsidR="00A53B81" w:rsidRPr="009D0F03">
        <w:t>(Swiss Government 1933, art. 2)</w:t>
      </w:r>
      <w:r w:rsidR="00A53B81">
        <w:fldChar w:fldCharType="end"/>
      </w:r>
      <w:r w:rsidR="00A53B81">
        <w:t>.</w:t>
      </w:r>
      <w:r w:rsidR="00A53B81">
        <w:t xml:space="preserve"> </w:t>
      </w:r>
    </w:p>
    <w:p w14:paraId="69BA5B32" w14:textId="2055DA25" w:rsidR="00DF5779" w:rsidRDefault="00DF5779" w:rsidP="00AF7D2D">
      <w:pPr>
        <w:pStyle w:val="YPFSBodyText"/>
      </w:pPr>
      <w:r w:rsidRPr="00511254">
        <w:rPr>
          <w:bCs/>
        </w:rPr>
        <w:t xml:space="preserve">In January 1937, </w:t>
      </w:r>
      <w:r>
        <w:rPr>
          <w:bCs/>
        </w:rPr>
        <w:t>Volksbank</w:t>
      </w:r>
      <w:r w:rsidRPr="00511254">
        <w:rPr>
          <w:bCs/>
        </w:rPr>
        <w:t xml:space="preserve"> reduce</w:t>
      </w:r>
      <w:r>
        <w:rPr>
          <w:bCs/>
        </w:rPr>
        <w:t>d</w:t>
      </w:r>
      <w:r w:rsidRPr="00511254">
        <w:rPr>
          <w:bCs/>
        </w:rPr>
        <w:t xml:space="preserve"> the nominal value of </w:t>
      </w:r>
      <w:r>
        <w:rPr>
          <w:bCs/>
        </w:rPr>
        <w:t xml:space="preserve">the shares </w:t>
      </w:r>
      <w:r w:rsidRPr="00511254">
        <w:rPr>
          <w:bCs/>
        </w:rPr>
        <w:t xml:space="preserve">by 50% </w:t>
      </w:r>
      <w:r w:rsidR="006B0441">
        <w:rPr>
          <w:bCs/>
        </w:rPr>
        <w:t xml:space="preserve">again </w:t>
      </w:r>
      <w:r w:rsidRPr="00511254">
        <w:rPr>
          <w:bCs/>
        </w:rPr>
        <w:fldChar w:fldCharType="begin"/>
      </w:r>
      <w:r>
        <w:rPr>
          <w:bCs/>
        </w:rPr>
        <w:instrText xml:space="preserve"> ADDIN ZOTERO_ITEM CSL_CITATION {"citationID":"6FXkmJiy","properties":{"formattedCitation":"(Ehrsam 1985, 101; Swiss Federal Council 1937, 3)","plainCitation":"(Ehrsam 1985, 101; Swiss Federal Council 1937, 3)","noteIndex":0},"citationItems":[{"id":22649,"uris":["http://zotero.org/groups/2541884/items/JWEDMECS"],"itemData":{"id":22649,"type":"report","call-number":"report","number":"E 6100 (A) 1000/1913, Az. F.24.4. Schweizerische Volksbank, 1933-1938, volume 5","title":"Minutes of the meeting","URL":"https://www.bar.admin.ch/dam/bar/de/dokumente/archivalien/svb_sanierung_06.pdf.download.pdf/svb_sanierung_06.pdf","author":[{"family":"Swiss Federal Council","given":""}],"issued":{"date-parts":[["1937",1,29]]}},"locator":"3","label":"page"},{"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101","label":"page"}],"schema":"https://github.com/citation-style-language/schema/raw/master/csl-citation.json"} </w:instrText>
      </w:r>
      <w:r w:rsidRPr="00511254">
        <w:rPr>
          <w:bCs/>
        </w:rPr>
        <w:fldChar w:fldCharType="separate"/>
      </w:r>
      <w:r w:rsidRPr="003B7999">
        <w:t>(Ehrsam 1985, 101; Swiss Federal Council 1937, 3)</w:t>
      </w:r>
      <w:r w:rsidRPr="00511254">
        <w:rPr>
          <w:bCs/>
        </w:rPr>
        <w:fldChar w:fldCharType="end"/>
      </w:r>
      <w:r w:rsidRPr="00511254">
        <w:rPr>
          <w:bCs/>
        </w:rPr>
        <w:t xml:space="preserve">. The second reduction in the nominal value </w:t>
      </w:r>
      <w:r>
        <w:rPr>
          <w:bCs/>
        </w:rPr>
        <w:t xml:space="preserve">reduced the </w:t>
      </w:r>
      <w:r w:rsidRPr="00511254">
        <w:rPr>
          <w:bCs/>
        </w:rPr>
        <w:t xml:space="preserve">government’s investment to CHF 50 million </w:t>
      </w:r>
      <w:r w:rsidRPr="00511254">
        <w:rPr>
          <w:bCs/>
        </w:rPr>
        <w:fldChar w:fldCharType="begin"/>
      </w:r>
      <w:r>
        <w:rPr>
          <w:bCs/>
        </w:rPr>
        <w:instrText xml:space="preserve"> ADDIN ZOTERO_ITEM CSL_CITATION {"citationID":"g3MV1T3W","properties":{"formattedCitation":"(Ehrsam 1985, 101)","plainCitation":"(Ehrsam 1985, 101)","noteIndex":0},"citationItems":[{"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101","label":"page"}],"schema":"https://github.com/citation-style-language/schema/raw/master/csl-citation.json"} </w:instrText>
      </w:r>
      <w:r w:rsidRPr="00511254">
        <w:rPr>
          <w:bCs/>
        </w:rPr>
        <w:fldChar w:fldCharType="separate"/>
      </w:r>
      <w:r w:rsidRPr="00511254">
        <w:rPr>
          <w:bCs/>
        </w:rPr>
        <w:t>(Ehrsam 1985, 101)</w:t>
      </w:r>
      <w:r w:rsidRPr="00511254">
        <w:rPr>
          <w:bCs/>
        </w:rPr>
        <w:fldChar w:fldCharType="end"/>
      </w:r>
      <w:r w:rsidRPr="00511254">
        <w:rPr>
          <w:bCs/>
        </w:rPr>
        <w:t>.</w:t>
      </w:r>
      <w:r>
        <w:rPr>
          <w:bCs/>
        </w:rPr>
        <w:t xml:space="preserve"> Between 1947 and 1948 </w:t>
      </w:r>
      <w:r>
        <w:t xml:space="preserve">Volksbank repurchased the government’s shares for CHF 51.4 million, and gradually placed these shares on the market at par </w:t>
      </w:r>
      <w:r>
        <w:fldChar w:fldCharType="begin"/>
      </w:r>
      <w:r>
        <w:instrText xml:space="preserve"> ADDIN ZOTERO_ITEM CSL_CITATION {"citationID":"Hz8A6ypG","properties":{"formattedCitation":"(Swiss Federal Council 1948, 2\\uc0\\u8211{}3)","plainCitation":"(Swiss Federal Council 1948, 2–3)","noteIndex":0},"citationItems":[{"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2-3","label":"page"}],"schema":"https://github.com/citation-style-language/schema/raw/master/csl-citation.json"} </w:instrText>
      </w:r>
      <w:r>
        <w:fldChar w:fldCharType="separate"/>
      </w:r>
      <w:r w:rsidRPr="001220F2">
        <w:rPr>
          <w:rFonts w:cs="Times New Roman"/>
        </w:rPr>
        <w:t>(Swiss Federal Council 1948, 2–3)</w:t>
      </w:r>
      <w:r>
        <w:fldChar w:fldCharType="end"/>
      </w:r>
      <w:r>
        <w:t xml:space="preserve">. The program therefore cost the government CHF 48.6 million, excluding dividends received </w:t>
      </w:r>
      <w:r>
        <w:fldChar w:fldCharType="begin"/>
      </w:r>
      <w:r>
        <w:instrText xml:space="preserve"> ADDIN ZOTERO_ITEM CSL_CITATION {"citationID":"CrcCndut","properties":{"formattedCitation":"(Swiss Federal Council 1948, 2\\uc0\\u8211{}3)","plainCitation":"(Swiss Federal Council 1948, 2–3)","noteIndex":0},"citationItems":[{"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2-3","label":"page"}],"schema":"https://github.com/citation-style-language/schema/raw/master/csl-citation.json"} </w:instrText>
      </w:r>
      <w:r>
        <w:fldChar w:fldCharType="separate"/>
      </w:r>
      <w:r w:rsidRPr="001220F2">
        <w:rPr>
          <w:rFonts w:cs="Times New Roman"/>
        </w:rPr>
        <w:t>(Swiss Federal Council 1948, 2–3)</w:t>
      </w:r>
      <w:r>
        <w:fldChar w:fldCharType="end"/>
      </w:r>
      <w:r>
        <w:t>.</w:t>
      </w:r>
    </w:p>
    <w:p w14:paraId="189E7DE2" w14:textId="135002AC" w:rsidR="00D62314" w:rsidRDefault="00D62314" w:rsidP="00AF7D2D">
      <w:pPr>
        <w:pStyle w:val="YPFSBodyText"/>
      </w:pPr>
    </w:p>
    <w:p w14:paraId="7F834377" w14:textId="69C03B44" w:rsidR="00D62314" w:rsidRDefault="00D62314" w:rsidP="00AF7D2D">
      <w:pPr>
        <w:pStyle w:val="YPFSBodyText"/>
      </w:pPr>
    </w:p>
    <w:p w14:paraId="0EAE9678" w14:textId="5ACF293F" w:rsidR="00D62314" w:rsidRDefault="00D62314" w:rsidP="00AF7D2D">
      <w:pPr>
        <w:pStyle w:val="YPFSBodyText"/>
      </w:pPr>
    </w:p>
    <w:p w14:paraId="586E43CE" w14:textId="192C2196" w:rsidR="00D62314" w:rsidRDefault="00D62314" w:rsidP="00AF7D2D">
      <w:pPr>
        <w:pStyle w:val="YPFSBodyText"/>
      </w:pPr>
    </w:p>
    <w:p w14:paraId="4D11329C" w14:textId="27CF7093" w:rsidR="00D62314" w:rsidRDefault="00D62314" w:rsidP="00AF7D2D">
      <w:pPr>
        <w:pStyle w:val="YPFSBodyText"/>
      </w:pPr>
    </w:p>
    <w:p w14:paraId="5C1E9270" w14:textId="1BE4C721" w:rsidR="00D62314" w:rsidRDefault="00D62314" w:rsidP="00AF7D2D">
      <w:pPr>
        <w:pStyle w:val="YPFSBodyText"/>
      </w:pPr>
    </w:p>
    <w:p w14:paraId="32B7FACE" w14:textId="571D850E" w:rsidR="00D62314" w:rsidRDefault="00D62314" w:rsidP="00AF7D2D">
      <w:pPr>
        <w:pStyle w:val="YPFSBodyText"/>
      </w:pPr>
    </w:p>
    <w:p w14:paraId="22864A39" w14:textId="77777777" w:rsidR="00D62314" w:rsidRDefault="00D62314" w:rsidP="00AF7D2D">
      <w:pPr>
        <w:pStyle w:val="YPFSBodyText"/>
      </w:pPr>
    </w:p>
    <w:p w14:paraId="22F8684D" w14:textId="0C3ECB30" w:rsidR="009A2E00" w:rsidRDefault="009A2E00" w:rsidP="009A2E00">
      <w:pPr>
        <w:pStyle w:val="YPFSFiguresTitle"/>
      </w:pPr>
      <w:r w:rsidRPr="005E7765">
        <w:t xml:space="preserve">Figure </w:t>
      </w:r>
      <w:r>
        <w:t>1</w:t>
      </w:r>
      <w:r w:rsidRPr="005E7765">
        <w:t xml:space="preserve">: </w:t>
      </w:r>
      <w:r>
        <w:t>T</w:t>
      </w:r>
      <w:r w:rsidRPr="00E078CA">
        <w:t xml:space="preserve">imeline detailing </w:t>
      </w:r>
      <w:r>
        <w:t>federal aid given to Volksbank in the 1930s</w:t>
      </w:r>
    </w:p>
    <w:tbl>
      <w:tblPr>
        <w:tblStyle w:val="TableGrid"/>
        <w:tblW w:w="945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90"/>
        <w:gridCol w:w="7562"/>
      </w:tblGrid>
      <w:tr w:rsidR="009A2E00" w14:paraId="06B91248" w14:textId="77777777" w:rsidTr="00FC36EB">
        <w:tc>
          <w:tcPr>
            <w:tcW w:w="1890" w:type="dxa"/>
            <w:tcBorders>
              <w:top w:val="nil"/>
              <w:left w:val="nil"/>
              <w:bottom w:val="single" w:sz="4" w:space="0" w:color="auto"/>
              <w:right w:val="single" w:sz="4" w:space="0" w:color="auto"/>
            </w:tcBorders>
            <w:hideMark/>
          </w:tcPr>
          <w:p w14:paraId="52C91BB5" w14:textId="06449681" w:rsidR="009A2E00" w:rsidRDefault="009A2E00" w:rsidP="00FC36EB">
            <w:pPr>
              <w:pStyle w:val="YPFSBodyText"/>
              <w:spacing w:before="60" w:after="60"/>
              <w:jc w:val="center"/>
              <w:rPr>
                <w:rFonts w:ascii="Calibri Light" w:hAnsi="Calibri Light" w:cs="Calibri Light"/>
                <w:sz w:val="20"/>
                <w:szCs w:val="20"/>
              </w:rPr>
            </w:pPr>
            <w:r>
              <w:rPr>
                <w:rFonts w:ascii="Calibri Light" w:hAnsi="Calibri Light" w:cs="Calibri Light"/>
                <w:sz w:val="20"/>
                <w:szCs w:val="20"/>
              </w:rPr>
              <w:t>September 1931</w:t>
            </w:r>
          </w:p>
        </w:tc>
        <w:tc>
          <w:tcPr>
            <w:tcW w:w="7562" w:type="dxa"/>
            <w:tcBorders>
              <w:top w:val="nil"/>
              <w:left w:val="single" w:sz="4" w:space="0" w:color="auto"/>
              <w:bottom w:val="single" w:sz="4" w:space="0" w:color="auto"/>
              <w:right w:val="nil"/>
            </w:tcBorders>
            <w:hideMark/>
          </w:tcPr>
          <w:p w14:paraId="0838D110" w14:textId="76D3D6E4" w:rsidR="009A2E00" w:rsidRDefault="009A2E00" w:rsidP="009A2E00">
            <w:pPr>
              <w:pStyle w:val="YPFSBodyText"/>
              <w:spacing w:before="60" w:after="60"/>
              <w:rPr>
                <w:rFonts w:ascii="Calibri Light" w:hAnsi="Calibri Light" w:cs="Calibri Light"/>
                <w:sz w:val="20"/>
                <w:szCs w:val="20"/>
              </w:rPr>
            </w:pPr>
            <w:r w:rsidRPr="009A2E00">
              <w:rPr>
                <w:rFonts w:ascii="Calibri Light" w:hAnsi="Calibri Light" w:cs="Calibri Light"/>
                <w:sz w:val="20"/>
                <w:szCs w:val="20"/>
              </w:rPr>
              <w:t>Depositors withdraw their savings</w:t>
            </w:r>
            <w:r>
              <w:rPr>
                <w:rFonts w:ascii="Calibri Light" w:hAnsi="Calibri Light" w:cs="Calibri Light"/>
                <w:sz w:val="20"/>
                <w:szCs w:val="20"/>
              </w:rPr>
              <w:t xml:space="preserve"> </w:t>
            </w:r>
            <w:r w:rsidRPr="009A2E00">
              <w:rPr>
                <w:rFonts w:ascii="Calibri Light" w:hAnsi="Calibri Light" w:cs="Calibri Light"/>
                <w:sz w:val="20"/>
                <w:szCs w:val="20"/>
              </w:rPr>
              <w:t>from the Zurich branches of the bank</w:t>
            </w:r>
            <w:r>
              <w:rPr>
                <w:rFonts w:ascii="Calibri Light" w:hAnsi="Calibri Light" w:cs="Calibri Light"/>
                <w:sz w:val="20"/>
                <w:szCs w:val="20"/>
              </w:rPr>
              <w:t xml:space="preserve"> </w:t>
            </w:r>
            <w:r w:rsidRPr="009A2E00">
              <w:rPr>
                <w:rFonts w:ascii="Calibri Light" w:hAnsi="Calibri Light" w:cs="Calibri Light"/>
                <w:sz w:val="20"/>
                <w:szCs w:val="20"/>
              </w:rPr>
              <w:t>in response to rumors that a large</w:t>
            </w:r>
            <w:r>
              <w:rPr>
                <w:rFonts w:ascii="Calibri Light" w:hAnsi="Calibri Light" w:cs="Calibri Light"/>
                <w:sz w:val="20"/>
                <w:szCs w:val="20"/>
              </w:rPr>
              <w:t xml:space="preserve"> </w:t>
            </w:r>
            <w:r w:rsidRPr="009A2E00">
              <w:rPr>
                <w:rFonts w:ascii="Calibri Light" w:hAnsi="Calibri Light" w:cs="Calibri Light"/>
                <w:sz w:val="20"/>
                <w:szCs w:val="20"/>
              </w:rPr>
              <w:t>Swiss bank was facing payment</w:t>
            </w:r>
            <w:r>
              <w:rPr>
                <w:rFonts w:ascii="Calibri Light" w:hAnsi="Calibri Light" w:cs="Calibri Light"/>
                <w:sz w:val="20"/>
                <w:szCs w:val="20"/>
              </w:rPr>
              <w:t xml:space="preserve"> </w:t>
            </w:r>
            <w:r w:rsidRPr="009A2E00">
              <w:rPr>
                <w:rFonts w:ascii="Calibri Light" w:hAnsi="Calibri Light" w:cs="Calibri Light"/>
                <w:sz w:val="20"/>
                <w:szCs w:val="20"/>
              </w:rPr>
              <w:t>difficulties.</w:t>
            </w:r>
            <w:r>
              <w:rPr>
                <w:rFonts w:ascii="Calibri Light" w:hAnsi="Calibri Light" w:cs="Calibri Light"/>
                <w:sz w:val="20"/>
                <w:szCs w:val="20"/>
              </w:rPr>
              <w:t xml:space="preserve"> .</w:t>
            </w:r>
          </w:p>
        </w:tc>
      </w:tr>
      <w:tr w:rsidR="009A2E00" w14:paraId="3B644B7D" w14:textId="77777777" w:rsidTr="00FC36EB">
        <w:tc>
          <w:tcPr>
            <w:tcW w:w="1890" w:type="dxa"/>
            <w:tcBorders>
              <w:top w:val="single" w:sz="4" w:space="0" w:color="auto"/>
              <w:left w:val="nil"/>
              <w:bottom w:val="single" w:sz="4" w:space="0" w:color="auto"/>
              <w:right w:val="single" w:sz="4" w:space="0" w:color="auto"/>
            </w:tcBorders>
            <w:hideMark/>
          </w:tcPr>
          <w:p w14:paraId="04FF01DE" w14:textId="38CBCDAF" w:rsidR="009A2E00" w:rsidRDefault="009A2E00" w:rsidP="00FC36EB">
            <w:pPr>
              <w:pStyle w:val="YPFSBodyText"/>
              <w:spacing w:before="60" w:after="60"/>
              <w:jc w:val="center"/>
              <w:rPr>
                <w:rFonts w:ascii="Calibri Light" w:hAnsi="Calibri Light" w:cs="Calibri Light"/>
                <w:sz w:val="20"/>
                <w:szCs w:val="20"/>
              </w:rPr>
            </w:pPr>
            <w:r>
              <w:rPr>
                <w:rFonts w:ascii="Calibri Light" w:hAnsi="Calibri Light" w:cs="Calibri Light"/>
                <w:sz w:val="20"/>
                <w:szCs w:val="20"/>
              </w:rPr>
              <w:t>November-December 1931</w:t>
            </w:r>
          </w:p>
        </w:tc>
        <w:tc>
          <w:tcPr>
            <w:tcW w:w="7562" w:type="dxa"/>
            <w:tcBorders>
              <w:top w:val="single" w:sz="4" w:space="0" w:color="auto"/>
              <w:left w:val="single" w:sz="4" w:space="0" w:color="auto"/>
              <w:bottom w:val="single" w:sz="4" w:space="0" w:color="auto"/>
              <w:right w:val="nil"/>
            </w:tcBorders>
            <w:hideMark/>
          </w:tcPr>
          <w:p w14:paraId="45F74D7B" w14:textId="7AF72859" w:rsidR="009A2E00" w:rsidRDefault="009A2E00" w:rsidP="009A2E00">
            <w:pPr>
              <w:pStyle w:val="YPFSBodyText"/>
              <w:spacing w:before="60" w:after="60"/>
              <w:rPr>
                <w:rFonts w:ascii="Calibri Light" w:hAnsi="Calibri Light" w:cs="Calibri Light"/>
                <w:sz w:val="20"/>
                <w:szCs w:val="20"/>
              </w:rPr>
            </w:pPr>
            <w:r w:rsidRPr="009A2E00">
              <w:rPr>
                <w:rFonts w:ascii="Calibri Light" w:hAnsi="Calibri Light" w:cs="Calibri Light"/>
                <w:sz w:val="20"/>
                <w:szCs w:val="20"/>
              </w:rPr>
              <w:t>The general management of Volksbank</w:t>
            </w:r>
            <w:r>
              <w:rPr>
                <w:rFonts w:ascii="Calibri Light" w:hAnsi="Calibri Light" w:cs="Calibri Light"/>
                <w:sz w:val="20"/>
                <w:szCs w:val="20"/>
              </w:rPr>
              <w:t xml:space="preserve"> </w:t>
            </w:r>
            <w:r w:rsidRPr="009A2E00">
              <w:rPr>
                <w:rFonts w:ascii="Calibri Light" w:hAnsi="Calibri Light" w:cs="Calibri Light"/>
                <w:sz w:val="20"/>
                <w:szCs w:val="20"/>
              </w:rPr>
              <w:t>calculates that the bank's balance sheet</w:t>
            </w:r>
            <w:r>
              <w:rPr>
                <w:rFonts w:ascii="Calibri Light" w:hAnsi="Calibri Light" w:cs="Calibri Light"/>
                <w:sz w:val="20"/>
                <w:szCs w:val="20"/>
              </w:rPr>
              <w:t xml:space="preserve"> </w:t>
            </w:r>
            <w:r w:rsidRPr="009A2E00">
              <w:rPr>
                <w:rFonts w:ascii="Calibri Light" w:hAnsi="Calibri Light" w:cs="Calibri Light"/>
                <w:sz w:val="20"/>
                <w:szCs w:val="20"/>
              </w:rPr>
              <w:t>shrunk by 300 million CHF to 1.4 billion</w:t>
            </w:r>
            <w:r>
              <w:rPr>
                <w:rFonts w:ascii="Calibri Light" w:hAnsi="Calibri Light" w:cs="Calibri Light"/>
                <w:sz w:val="20"/>
                <w:szCs w:val="20"/>
              </w:rPr>
              <w:t xml:space="preserve"> </w:t>
            </w:r>
            <w:r w:rsidRPr="009A2E00">
              <w:rPr>
                <w:rFonts w:ascii="Calibri Light" w:hAnsi="Calibri Light" w:cs="Calibri Light"/>
                <w:sz w:val="20"/>
                <w:szCs w:val="20"/>
              </w:rPr>
              <w:t>CHF because of withdrawals during the</w:t>
            </w:r>
            <w:r>
              <w:rPr>
                <w:rFonts w:ascii="Calibri Light" w:hAnsi="Calibri Light" w:cs="Calibri Light"/>
                <w:sz w:val="20"/>
                <w:szCs w:val="20"/>
              </w:rPr>
              <w:t xml:space="preserve"> </w:t>
            </w:r>
            <w:r w:rsidRPr="009A2E00">
              <w:rPr>
                <w:rFonts w:ascii="Calibri Light" w:hAnsi="Calibri Light" w:cs="Calibri Light"/>
                <w:sz w:val="20"/>
                <w:szCs w:val="20"/>
              </w:rPr>
              <w:t>bank run. The bank</w:t>
            </w:r>
            <w:r>
              <w:rPr>
                <w:rFonts w:ascii="Calibri Light" w:hAnsi="Calibri Light" w:cs="Calibri Light"/>
                <w:sz w:val="20"/>
                <w:szCs w:val="20"/>
              </w:rPr>
              <w:t xml:space="preserve"> </w:t>
            </w:r>
            <w:r w:rsidRPr="009A2E00">
              <w:rPr>
                <w:rFonts w:ascii="Calibri Light" w:hAnsi="Calibri Light" w:cs="Calibri Light"/>
                <w:sz w:val="20"/>
                <w:szCs w:val="20"/>
              </w:rPr>
              <w:t>requests the federal</w:t>
            </w:r>
            <w:r>
              <w:rPr>
                <w:rFonts w:ascii="Calibri Light" w:hAnsi="Calibri Light" w:cs="Calibri Light"/>
                <w:sz w:val="20"/>
                <w:szCs w:val="20"/>
              </w:rPr>
              <w:t xml:space="preserve"> </w:t>
            </w:r>
            <w:r w:rsidRPr="009A2E00">
              <w:rPr>
                <w:rFonts w:ascii="Calibri Light" w:hAnsi="Calibri Light" w:cs="Calibri Light"/>
                <w:sz w:val="20"/>
                <w:szCs w:val="20"/>
              </w:rPr>
              <w:t>government and the central bank for aid.</w:t>
            </w:r>
            <w:r>
              <w:rPr>
                <w:rFonts w:ascii="Calibri Light" w:hAnsi="Calibri Light" w:cs="Calibri Light"/>
                <w:sz w:val="20"/>
                <w:szCs w:val="20"/>
              </w:rPr>
              <w:t xml:space="preserve"> </w:t>
            </w:r>
            <w:r w:rsidRPr="009A2E00">
              <w:rPr>
                <w:rFonts w:ascii="Calibri Light" w:hAnsi="Calibri Light" w:cs="Calibri Light"/>
                <w:sz w:val="20"/>
                <w:szCs w:val="20"/>
              </w:rPr>
              <w:t>The Federal Council provides</w:t>
            </w:r>
            <w:r>
              <w:rPr>
                <w:rFonts w:ascii="Calibri Light" w:hAnsi="Calibri Light" w:cs="Calibri Light"/>
                <w:sz w:val="20"/>
                <w:szCs w:val="20"/>
              </w:rPr>
              <w:t xml:space="preserve"> </w:t>
            </w:r>
            <w:r w:rsidRPr="009A2E00">
              <w:rPr>
                <w:rFonts w:ascii="Calibri Light" w:hAnsi="Calibri Light" w:cs="Calibri Light"/>
                <w:sz w:val="20"/>
                <w:szCs w:val="20"/>
              </w:rPr>
              <w:t>loans of CHF</w:t>
            </w:r>
            <w:r>
              <w:rPr>
                <w:rFonts w:ascii="Calibri Light" w:hAnsi="Calibri Light" w:cs="Calibri Light"/>
                <w:sz w:val="20"/>
                <w:szCs w:val="20"/>
              </w:rPr>
              <w:t xml:space="preserve"> </w:t>
            </w:r>
            <w:r w:rsidRPr="009A2E00">
              <w:rPr>
                <w:rFonts w:ascii="Calibri Light" w:hAnsi="Calibri Light" w:cs="Calibri Light"/>
                <w:sz w:val="20"/>
                <w:szCs w:val="20"/>
              </w:rPr>
              <w:t>50 million and CHF 10 million to</w:t>
            </w:r>
            <w:r>
              <w:rPr>
                <w:rFonts w:ascii="Calibri Light" w:hAnsi="Calibri Light" w:cs="Calibri Light"/>
                <w:sz w:val="20"/>
                <w:szCs w:val="20"/>
              </w:rPr>
              <w:t xml:space="preserve"> </w:t>
            </w:r>
            <w:r w:rsidRPr="009A2E00">
              <w:rPr>
                <w:rFonts w:ascii="Calibri Light" w:hAnsi="Calibri Light" w:cs="Calibri Light"/>
                <w:sz w:val="20"/>
                <w:szCs w:val="20"/>
              </w:rPr>
              <w:t>Volksbank.</w:t>
            </w:r>
          </w:p>
        </w:tc>
      </w:tr>
      <w:tr w:rsidR="009A2E00" w14:paraId="526ADE2F" w14:textId="77777777" w:rsidTr="00FC36EB">
        <w:tc>
          <w:tcPr>
            <w:tcW w:w="1890" w:type="dxa"/>
            <w:tcBorders>
              <w:top w:val="single" w:sz="4" w:space="0" w:color="auto"/>
              <w:left w:val="nil"/>
              <w:bottom w:val="single" w:sz="4" w:space="0" w:color="auto"/>
              <w:right w:val="single" w:sz="4" w:space="0" w:color="auto"/>
            </w:tcBorders>
            <w:hideMark/>
          </w:tcPr>
          <w:p w14:paraId="11B0D228" w14:textId="508F36A0" w:rsidR="009A2E00" w:rsidRDefault="000A2183" w:rsidP="00FC36EB">
            <w:pPr>
              <w:pStyle w:val="YPFSBodyText"/>
              <w:spacing w:before="60" w:after="60"/>
              <w:jc w:val="center"/>
              <w:rPr>
                <w:rFonts w:ascii="Calibri Light" w:hAnsi="Calibri Light" w:cs="Calibri Light"/>
                <w:sz w:val="20"/>
                <w:szCs w:val="20"/>
              </w:rPr>
            </w:pPr>
            <w:r>
              <w:rPr>
                <w:rFonts w:ascii="Calibri Light" w:hAnsi="Calibri Light" w:cs="Calibri Light"/>
                <w:sz w:val="20"/>
                <w:szCs w:val="20"/>
              </w:rPr>
              <w:t>November 1933</w:t>
            </w:r>
          </w:p>
        </w:tc>
        <w:tc>
          <w:tcPr>
            <w:tcW w:w="7562" w:type="dxa"/>
            <w:tcBorders>
              <w:top w:val="single" w:sz="4" w:space="0" w:color="auto"/>
              <w:left w:val="single" w:sz="4" w:space="0" w:color="auto"/>
              <w:bottom w:val="single" w:sz="4" w:space="0" w:color="auto"/>
              <w:right w:val="nil"/>
            </w:tcBorders>
            <w:hideMark/>
          </w:tcPr>
          <w:p w14:paraId="477AF08B" w14:textId="7A6BA03F" w:rsidR="009A2E00" w:rsidRDefault="000A2183" w:rsidP="000A2183">
            <w:pPr>
              <w:pStyle w:val="YPFSBodyText"/>
              <w:spacing w:before="60" w:after="60"/>
              <w:rPr>
                <w:rFonts w:ascii="Calibri Light" w:hAnsi="Calibri Light" w:cs="Calibri Light"/>
                <w:sz w:val="20"/>
                <w:szCs w:val="20"/>
              </w:rPr>
            </w:pPr>
            <w:r w:rsidRPr="000A2183">
              <w:rPr>
                <w:rFonts w:ascii="Calibri Light" w:hAnsi="Calibri Light" w:cs="Calibri Light"/>
                <w:sz w:val="20"/>
                <w:szCs w:val="20"/>
              </w:rPr>
              <w:t>After news that the federal</w:t>
            </w:r>
            <w:r>
              <w:rPr>
                <w:rFonts w:ascii="Calibri Light" w:hAnsi="Calibri Light" w:cs="Calibri Light"/>
                <w:sz w:val="20"/>
                <w:szCs w:val="20"/>
              </w:rPr>
              <w:t xml:space="preserve"> </w:t>
            </w:r>
            <w:r w:rsidRPr="000A2183">
              <w:rPr>
                <w:rFonts w:ascii="Calibri Light" w:hAnsi="Calibri Light" w:cs="Calibri Light"/>
                <w:sz w:val="20"/>
                <w:szCs w:val="20"/>
              </w:rPr>
              <w:t>government was going to provide</w:t>
            </w:r>
            <w:r>
              <w:rPr>
                <w:rFonts w:ascii="Calibri Light" w:hAnsi="Calibri Light" w:cs="Calibri Light"/>
                <w:sz w:val="20"/>
                <w:szCs w:val="20"/>
              </w:rPr>
              <w:t xml:space="preserve"> </w:t>
            </w:r>
            <w:r w:rsidRPr="000A2183">
              <w:rPr>
                <w:rFonts w:ascii="Calibri Light" w:hAnsi="Calibri Light" w:cs="Calibri Light"/>
                <w:sz w:val="20"/>
                <w:szCs w:val="20"/>
              </w:rPr>
              <w:t>further aid to Volksbank to restructure</w:t>
            </w:r>
            <w:r>
              <w:rPr>
                <w:rFonts w:ascii="Calibri Light" w:hAnsi="Calibri Light" w:cs="Calibri Light"/>
                <w:sz w:val="20"/>
                <w:szCs w:val="20"/>
              </w:rPr>
              <w:t xml:space="preserve"> </w:t>
            </w:r>
            <w:r w:rsidRPr="000A2183">
              <w:rPr>
                <w:rFonts w:ascii="Calibri Light" w:hAnsi="Calibri Light" w:cs="Calibri Light"/>
                <w:sz w:val="20"/>
                <w:szCs w:val="20"/>
              </w:rPr>
              <w:t>its balance sheet leaked, the liquidity</w:t>
            </w:r>
            <w:r>
              <w:rPr>
                <w:rFonts w:ascii="Calibri Light" w:hAnsi="Calibri Light" w:cs="Calibri Light"/>
                <w:sz w:val="20"/>
                <w:szCs w:val="20"/>
              </w:rPr>
              <w:t xml:space="preserve"> </w:t>
            </w:r>
            <w:r w:rsidRPr="000A2183">
              <w:rPr>
                <w:rFonts w:ascii="Calibri Light" w:hAnsi="Calibri Light" w:cs="Calibri Light"/>
                <w:sz w:val="20"/>
                <w:szCs w:val="20"/>
              </w:rPr>
              <w:t>requirements of Volksbank increased.</w:t>
            </w:r>
            <w:r>
              <w:rPr>
                <w:rFonts w:ascii="Calibri Light" w:hAnsi="Calibri Light" w:cs="Calibri Light"/>
                <w:sz w:val="20"/>
                <w:szCs w:val="20"/>
              </w:rPr>
              <w:t xml:space="preserve"> </w:t>
            </w:r>
            <w:r w:rsidRPr="000A2183">
              <w:rPr>
                <w:rFonts w:ascii="Calibri Light" w:hAnsi="Calibri Light" w:cs="Calibri Light"/>
                <w:sz w:val="20"/>
                <w:szCs w:val="20"/>
              </w:rPr>
              <w:t>Darlehenskasse (EDK) and the SNB</w:t>
            </w:r>
            <w:r>
              <w:rPr>
                <w:rFonts w:ascii="Calibri Light" w:hAnsi="Calibri Light" w:cs="Calibri Light"/>
                <w:sz w:val="20"/>
                <w:szCs w:val="20"/>
              </w:rPr>
              <w:t xml:space="preserve"> </w:t>
            </w:r>
            <w:r w:rsidRPr="000A2183">
              <w:rPr>
                <w:rFonts w:ascii="Calibri Light" w:hAnsi="Calibri Light" w:cs="Calibri Light"/>
                <w:sz w:val="20"/>
                <w:szCs w:val="20"/>
              </w:rPr>
              <w:t>provide up to CHF 130 million in</w:t>
            </w:r>
            <w:r>
              <w:rPr>
                <w:rFonts w:ascii="Calibri Light" w:hAnsi="Calibri Light" w:cs="Calibri Light"/>
                <w:sz w:val="20"/>
                <w:szCs w:val="20"/>
              </w:rPr>
              <w:t xml:space="preserve"> </w:t>
            </w:r>
            <w:r w:rsidRPr="000A2183">
              <w:rPr>
                <w:rFonts w:ascii="Calibri Light" w:hAnsi="Calibri Light" w:cs="Calibri Light"/>
                <w:sz w:val="20"/>
                <w:szCs w:val="20"/>
              </w:rPr>
              <w:t>liquidity aid was provided</w:t>
            </w:r>
            <w:r>
              <w:rPr>
                <w:rFonts w:ascii="Calibri Light" w:hAnsi="Calibri Light" w:cs="Calibri Light"/>
                <w:sz w:val="20"/>
                <w:szCs w:val="20"/>
              </w:rPr>
              <w:t xml:space="preserve"> </w:t>
            </w:r>
            <w:r w:rsidRPr="000A2183">
              <w:rPr>
                <w:rFonts w:ascii="Calibri Light" w:hAnsi="Calibri Light" w:cs="Calibri Light"/>
                <w:sz w:val="20"/>
                <w:szCs w:val="20"/>
              </w:rPr>
              <w:t>the capital</w:t>
            </w:r>
            <w:r>
              <w:rPr>
                <w:rFonts w:ascii="Calibri Light" w:hAnsi="Calibri Light" w:cs="Calibri Light"/>
                <w:sz w:val="20"/>
                <w:szCs w:val="20"/>
              </w:rPr>
              <w:t xml:space="preserve"> </w:t>
            </w:r>
            <w:r w:rsidRPr="000A2183">
              <w:rPr>
                <w:rFonts w:ascii="Calibri Light" w:hAnsi="Calibri Light" w:cs="Calibri Light"/>
                <w:sz w:val="20"/>
                <w:szCs w:val="20"/>
              </w:rPr>
              <w:t>injection was completed. The loans</w:t>
            </w:r>
            <w:r>
              <w:rPr>
                <w:rFonts w:ascii="Calibri Light" w:hAnsi="Calibri Light" w:cs="Calibri Light"/>
                <w:sz w:val="20"/>
                <w:szCs w:val="20"/>
              </w:rPr>
              <w:t xml:space="preserve"> </w:t>
            </w:r>
            <w:r w:rsidRPr="000A2183">
              <w:rPr>
                <w:rFonts w:ascii="Calibri Light" w:hAnsi="Calibri Light" w:cs="Calibri Light"/>
                <w:sz w:val="20"/>
                <w:szCs w:val="20"/>
              </w:rPr>
              <w:t>require a collateral of high-quality</w:t>
            </w:r>
            <w:r>
              <w:rPr>
                <w:rFonts w:ascii="Calibri Light" w:hAnsi="Calibri Light" w:cs="Calibri Light"/>
                <w:sz w:val="20"/>
                <w:szCs w:val="20"/>
              </w:rPr>
              <w:t xml:space="preserve"> </w:t>
            </w:r>
            <w:r w:rsidRPr="000A2183">
              <w:rPr>
                <w:rFonts w:ascii="Calibri Light" w:hAnsi="Calibri Light" w:cs="Calibri Light"/>
                <w:sz w:val="20"/>
                <w:szCs w:val="20"/>
              </w:rPr>
              <w:t>assets such as domestic mortgages</w:t>
            </w:r>
            <w:r w:rsidR="009A2E00">
              <w:rPr>
                <w:rFonts w:ascii="Calibri Light" w:hAnsi="Calibri Light" w:cs="Calibri Light"/>
                <w:sz w:val="20"/>
                <w:szCs w:val="20"/>
              </w:rPr>
              <w:t xml:space="preserve">. </w:t>
            </w:r>
          </w:p>
        </w:tc>
      </w:tr>
      <w:tr w:rsidR="009A2E00" w14:paraId="324022E0" w14:textId="77777777" w:rsidTr="00FC36EB">
        <w:tc>
          <w:tcPr>
            <w:tcW w:w="1890" w:type="dxa"/>
            <w:tcBorders>
              <w:top w:val="single" w:sz="4" w:space="0" w:color="auto"/>
              <w:left w:val="nil"/>
              <w:bottom w:val="single" w:sz="4" w:space="0" w:color="auto"/>
              <w:right w:val="single" w:sz="4" w:space="0" w:color="auto"/>
            </w:tcBorders>
            <w:hideMark/>
          </w:tcPr>
          <w:p w14:paraId="68DA9B2C" w14:textId="4F6909B9" w:rsidR="009A2E00" w:rsidRDefault="000A2183" w:rsidP="00FC36EB">
            <w:pPr>
              <w:pStyle w:val="YPFSBodyText"/>
              <w:spacing w:before="60" w:after="60"/>
              <w:jc w:val="center"/>
              <w:rPr>
                <w:rFonts w:ascii="Calibri Light" w:hAnsi="Calibri Light" w:cs="Calibri Light"/>
                <w:sz w:val="20"/>
                <w:szCs w:val="20"/>
              </w:rPr>
            </w:pPr>
            <w:r>
              <w:rPr>
                <w:rFonts w:ascii="Calibri Light" w:hAnsi="Calibri Light" w:cs="Calibri Light"/>
                <w:sz w:val="20"/>
                <w:szCs w:val="20"/>
              </w:rPr>
              <w:t>December 8, 1933</w:t>
            </w:r>
          </w:p>
        </w:tc>
        <w:tc>
          <w:tcPr>
            <w:tcW w:w="7562" w:type="dxa"/>
            <w:tcBorders>
              <w:top w:val="single" w:sz="4" w:space="0" w:color="auto"/>
              <w:left w:val="single" w:sz="4" w:space="0" w:color="auto"/>
              <w:bottom w:val="single" w:sz="4" w:space="0" w:color="auto"/>
              <w:right w:val="nil"/>
            </w:tcBorders>
            <w:hideMark/>
          </w:tcPr>
          <w:p w14:paraId="257FC89E" w14:textId="224B68E7" w:rsidR="009A2E00" w:rsidRDefault="000A2183" w:rsidP="000A2183">
            <w:pPr>
              <w:pStyle w:val="YPFSBodyText"/>
              <w:spacing w:before="60" w:after="60"/>
              <w:rPr>
                <w:rFonts w:ascii="Calibri Light" w:hAnsi="Calibri Light" w:cs="Calibri Light"/>
                <w:sz w:val="20"/>
                <w:szCs w:val="20"/>
              </w:rPr>
            </w:pPr>
            <w:r w:rsidRPr="000A2183">
              <w:rPr>
                <w:rFonts w:ascii="Calibri Light" w:hAnsi="Calibri Light" w:cs="Calibri Light"/>
                <w:sz w:val="20"/>
                <w:szCs w:val="20"/>
              </w:rPr>
              <w:t>The federal government injects</w:t>
            </w:r>
            <w:r>
              <w:rPr>
                <w:rFonts w:ascii="Calibri Light" w:hAnsi="Calibri Light" w:cs="Calibri Light"/>
                <w:sz w:val="20"/>
                <w:szCs w:val="20"/>
              </w:rPr>
              <w:t xml:space="preserve"> </w:t>
            </w:r>
            <w:r w:rsidRPr="000A2183">
              <w:rPr>
                <w:rFonts w:ascii="Calibri Light" w:hAnsi="Calibri Light" w:cs="Calibri Light"/>
                <w:sz w:val="20"/>
                <w:szCs w:val="20"/>
              </w:rPr>
              <w:t>CHF 100 million of fresh capital</w:t>
            </w:r>
            <w:r>
              <w:rPr>
                <w:rFonts w:ascii="Calibri Light" w:hAnsi="Calibri Light" w:cs="Calibri Light"/>
                <w:sz w:val="20"/>
                <w:szCs w:val="20"/>
              </w:rPr>
              <w:t xml:space="preserve"> </w:t>
            </w:r>
            <w:r w:rsidRPr="000A2183">
              <w:rPr>
                <w:rFonts w:ascii="Calibri Light" w:hAnsi="Calibri Light" w:cs="Calibri Light"/>
                <w:sz w:val="20"/>
                <w:szCs w:val="20"/>
              </w:rPr>
              <w:t>into Volksbank in exchange</w:t>
            </w:r>
            <w:r>
              <w:rPr>
                <w:rFonts w:ascii="Calibri Light" w:hAnsi="Calibri Light" w:cs="Calibri Light"/>
                <w:sz w:val="20"/>
                <w:szCs w:val="20"/>
              </w:rPr>
              <w:t xml:space="preserve"> </w:t>
            </w:r>
            <w:r w:rsidRPr="000A2183">
              <w:rPr>
                <w:rFonts w:ascii="Calibri Light" w:hAnsi="Calibri Light" w:cs="Calibri Light"/>
                <w:sz w:val="20"/>
                <w:szCs w:val="20"/>
              </w:rPr>
              <w:t>for</w:t>
            </w:r>
            <w:r>
              <w:rPr>
                <w:rFonts w:ascii="Calibri Light" w:hAnsi="Calibri Light" w:cs="Calibri Light"/>
                <w:sz w:val="20"/>
                <w:szCs w:val="20"/>
              </w:rPr>
              <w:t xml:space="preserve"> </w:t>
            </w:r>
            <w:r w:rsidRPr="000A2183">
              <w:rPr>
                <w:rFonts w:ascii="Calibri Light" w:hAnsi="Calibri Light" w:cs="Calibri Light"/>
                <w:sz w:val="20"/>
                <w:szCs w:val="20"/>
              </w:rPr>
              <w:t>ordinary shares. The government</w:t>
            </w:r>
            <w:r>
              <w:rPr>
                <w:rFonts w:ascii="Calibri Light" w:hAnsi="Calibri Light" w:cs="Calibri Light"/>
                <w:sz w:val="20"/>
                <w:szCs w:val="20"/>
              </w:rPr>
              <w:t xml:space="preserve"> </w:t>
            </w:r>
            <w:r w:rsidRPr="000A2183">
              <w:rPr>
                <w:rFonts w:ascii="Calibri Light" w:hAnsi="Calibri Light" w:cs="Calibri Light"/>
                <w:sz w:val="20"/>
                <w:szCs w:val="20"/>
              </w:rPr>
              <w:t>also requires the bank to write</w:t>
            </w:r>
            <w:r>
              <w:rPr>
                <w:rFonts w:ascii="Calibri Light" w:hAnsi="Calibri Light" w:cs="Calibri Light"/>
                <w:sz w:val="20"/>
                <w:szCs w:val="20"/>
              </w:rPr>
              <w:t xml:space="preserve"> </w:t>
            </w:r>
            <w:r w:rsidRPr="000A2183">
              <w:rPr>
                <w:rFonts w:ascii="Calibri Light" w:hAnsi="Calibri Light" w:cs="Calibri Light"/>
                <w:sz w:val="20"/>
                <w:szCs w:val="20"/>
              </w:rPr>
              <w:t>down the capital of</w:t>
            </w:r>
            <w:r>
              <w:rPr>
                <w:rFonts w:ascii="Calibri Light" w:hAnsi="Calibri Light" w:cs="Calibri Light"/>
                <w:sz w:val="20"/>
                <w:szCs w:val="20"/>
              </w:rPr>
              <w:t xml:space="preserve"> </w:t>
            </w:r>
            <w:r w:rsidRPr="000A2183">
              <w:rPr>
                <w:rFonts w:ascii="Calibri Light" w:hAnsi="Calibri Light" w:cs="Calibri Light"/>
                <w:sz w:val="20"/>
                <w:szCs w:val="20"/>
              </w:rPr>
              <w:t>existing</w:t>
            </w:r>
            <w:r>
              <w:rPr>
                <w:rFonts w:ascii="Calibri Light" w:hAnsi="Calibri Light" w:cs="Calibri Light"/>
                <w:sz w:val="20"/>
                <w:szCs w:val="20"/>
              </w:rPr>
              <w:t xml:space="preserve"> </w:t>
            </w:r>
            <w:r w:rsidRPr="000A2183">
              <w:rPr>
                <w:rFonts w:ascii="Calibri Light" w:hAnsi="Calibri Light" w:cs="Calibri Light"/>
                <w:sz w:val="20"/>
                <w:szCs w:val="20"/>
              </w:rPr>
              <w:t>shareholders to 50% of its</w:t>
            </w:r>
            <w:r>
              <w:rPr>
                <w:rFonts w:ascii="Calibri Light" w:hAnsi="Calibri Light" w:cs="Calibri Light"/>
                <w:sz w:val="20"/>
                <w:szCs w:val="20"/>
              </w:rPr>
              <w:t xml:space="preserve"> </w:t>
            </w:r>
            <w:r w:rsidRPr="000A2183">
              <w:rPr>
                <w:rFonts w:ascii="Calibri Light" w:hAnsi="Calibri Light" w:cs="Calibri Light"/>
                <w:sz w:val="20"/>
                <w:szCs w:val="20"/>
              </w:rPr>
              <w:t>nominal value.</w:t>
            </w:r>
          </w:p>
        </w:tc>
      </w:tr>
    </w:tbl>
    <w:p w14:paraId="3CA2928A" w14:textId="36C15627" w:rsidR="009A2E00" w:rsidRPr="00087F45" w:rsidRDefault="009A2E00" w:rsidP="000A2183">
      <w:pPr>
        <w:pStyle w:val="YPFSFiguresSourceLine"/>
      </w:pPr>
      <w:r>
        <w:t xml:space="preserve">Source: Author’s analysis. </w:t>
      </w:r>
    </w:p>
    <w:p w14:paraId="37EDF9B6" w14:textId="751382F1" w:rsidR="0022377C" w:rsidRPr="001F6891" w:rsidRDefault="00CC472D" w:rsidP="00541398">
      <w:pPr>
        <w:pStyle w:val="YPFSSubhead1"/>
      </w:pPr>
      <w:r w:rsidRPr="00D76603">
        <w:t>Summary Evaluation</w:t>
      </w:r>
    </w:p>
    <w:p w14:paraId="56CB669E" w14:textId="09E49EBE" w:rsidR="00AC0EE4" w:rsidRPr="00AF7D2D" w:rsidRDefault="004D2EEB" w:rsidP="00AF7D2D">
      <w:pPr>
        <w:pStyle w:val="YPFSBodyText"/>
      </w:pPr>
      <w:r w:rsidRPr="00AF7D2D">
        <w:t xml:space="preserve">The </w:t>
      </w:r>
      <w:r w:rsidR="00C774A0" w:rsidRPr="00AF7D2D">
        <w:t>Swiss government’s capital injection in Volksbank</w:t>
      </w:r>
      <w:r w:rsidRPr="00AF7D2D">
        <w:t xml:space="preserve"> has not been studied extensively. A news article published </w:t>
      </w:r>
      <w:r w:rsidR="00EE404A" w:rsidRPr="00AF7D2D">
        <w:t>in the</w:t>
      </w:r>
      <w:r w:rsidR="00420A6C" w:rsidRPr="00AF7D2D">
        <w:t xml:space="preserve"> Neue Zürcher Zeitung</w:t>
      </w:r>
      <w:r w:rsidR="000E64A0">
        <w:t xml:space="preserve"> (NZZ)</w:t>
      </w:r>
      <w:r w:rsidR="00EE404A" w:rsidRPr="00AF7D2D">
        <w:t xml:space="preserve"> </w:t>
      </w:r>
      <w:r w:rsidRPr="00AF7D2D">
        <w:t xml:space="preserve">after the </w:t>
      </w:r>
      <w:r w:rsidR="003552B3" w:rsidRPr="00AF7D2D">
        <w:t>capital injection</w:t>
      </w:r>
      <w:r w:rsidRPr="00AF7D2D">
        <w:t xml:space="preserve"> was </w:t>
      </w:r>
      <w:r w:rsidR="003552B3" w:rsidRPr="00AF7D2D">
        <w:t>announced</w:t>
      </w:r>
      <w:r w:rsidRPr="00AF7D2D">
        <w:t xml:space="preserve"> state</w:t>
      </w:r>
      <w:r w:rsidR="009B513D" w:rsidRPr="00AF7D2D">
        <w:t>s</w:t>
      </w:r>
      <w:r w:rsidRPr="00AF7D2D">
        <w:t xml:space="preserve"> that</w:t>
      </w:r>
      <w:r w:rsidR="00DF73AF" w:rsidRPr="00AF7D2D">
        <w:t xml:space="preserve"> it was embarrassed about the depreciation to the cooperative capital of the bank</w:t>
      </w:r>
      <w:r w:rsidR="00420A6C" w:rsidRPr="00AF7D2D">
        <w:t xml:space="preserve"> </w:t>
      </w:r>
      <w:r w:rsidR="00420A6C" w:rsidRPr="00AF7D2D">
        <w:fldChar w:fldCharType="begin"/>
      </w:r>
      <w:r w:rsidR="00A53B81">
        <w:instrText xml:space="preserve"> ADDIN ZOTERO_ITEM CSL_CITATION {"citationID":"FW3K3jYC","properties":{"formattedCitation":"(Baumann 2007, 369)","plainCitation":"(Baumann 2007, 36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69","label":"page"}],"schema":"https://github.com/citation-style-language/schema/raw/master/csl-citation.json"} </w:instrText>
      </w:r>
      <w:r w:rsidR="00420A6C" w:rsidRPr="00AF7D2D">
        <w:fldChar w:fldCharType="separate"/>
      </w:r>
      <w:r w:rsidR="00CF7038" w:rsidRPr="00CF7038">
        <w:t>(Baumann 2007, 369)</w:t>
      </w:r>
      <w:r w:rsidR="00420A6C" w:rsidRPr="00AF7D2D">
        <w:fldChar w:fldCharType="end"/>
      </w:r>
      <w:r w:rsidR="00AD698D" w:rsidRPr="00AF7D2D">
        <w:t>.</w:t>
      </w:r>
      <w:r w:rsidR="006914CD" w:rsidRPr="00AF7D2D">
        <w:t xml:space="preserve"> </w:t>
      </w:r>
      <w:r w:rsidR="00AD698D" w:rsidRPr="00AF7D2D">
        <w:t>H</w:t>
      </w:r>
      <w:r w:rsidR="006914CD" w:rsidRPr="00AF7D2D">
        <w:t>owever, the article state</w:t>
      </w:r>
      <w:r w:rsidR="009B513D" w:rsidRPr="00AF7D2D">
        <w:t>s</w:t>
      </w:r>
      <w:r w:rsidR="006914CD" w:rsidRPr="00AF7D2D">
        <w:t xml:space="preserve"> that it believed the restructuring would be successful </w:t>
      </w:r>
      <w:r w:rsidR="00EE404A" w:rsidRPr="00AF7D2D">
        <w:t xml:space="preserve">since the slate </w:t>
      </w:r>
      <w:r w:rsidR="007C1172">
        <w:t xml:space="preserve">would be </w:t>
      </w:r>
      <w:r w:rsidR="00EE404A" w:rsidRPr="00AF7D2D">
        <w:t xml:space="preserve">completely wiped clean </w:t>
      </w:r>
      <w:r w:rsidR="00AD698D" w:rsidRPr="00AF7D2D">
        <w:t xml:space="preserve">by writing off all losses and expected risks </w:t>
      </w:r>
      <w:r w:rsidR="00AD698D" w:rsidRPr="00AF7D2D">
        <w:fldChar w:fldCharType="begin"/>
      </w:r>
      <w:r w:rsidR="00A53B81">
        <w:instrText xml:space="preserve"> ADDIN ZOTERO_ITEM CSL_CITATION {"citationID":"E4Lx76NQ","properties":{"formattedCitation":"(Baumann 2007, 369)","plainCitation":"(Baumann 2007, 36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69","label":"page"}],"schema":"https://github.com/citation-style-language/schema/raw/master/csl-citation.json"} </w:instrText>
      </w:r>
      <w:r w:rsidR="00AD698D" w:rsidRPr="00AF7D2D">
        <w:fldChar w:fldCharType="separate"/>
      </w:r>
      <w:r w:rsidR="00CF7038" w:rsidRPr="00CF7038">
        <w:t>(Baumann 2007, 369)</w:t>
      </w:r>
      <w:r w:rsidR="00AD698D" w:rsidRPr="00AF7D2D">
        <w:fldChar w:fldCharType="end"/>
      </w:r>
      <w:r w:rsidR="00662B94" w:rsidRPr="00AF7D2D">
        <w:t>.</w:t>
      </w:r>
    </w:p>
    <w:p w14:paraId="446630B1" w14:textId="7D502F29" w:rsidR="00102169" w:rsidRPr="00AF7D2D" w:rsidRDefault="00C62E48" w:rsidP="00AF7D2D">
      <w:pPr>
        <w:pStyle w:val="YPFSBodyText"/>
      </w:pPr>
      <w:r w:rsidRPr="00AF7D2D">
        <w:t>Jan Bauman</w:t>
      </w:r>
      <w:r w:rsidR="00CF7038">
        <w:t>n</w:t>
      </w:r>
      <w:r w:rsidRPr="00AF7D2D">
        <w:t>, a former doctoral candidate at the University of Zurich</w:t>
      </w:r>
      <w:r w:rsidR="00941171" w:rsidRPr="00AF7D2D">
        <w:t xml:space="preserve">, </w:t>
      </w:r>
      <w:r w:rsidR="00220412">
        <w:t>compar</w:t>
      </w:r>
      <w:r w:rsidR="00307D67">
        <w:t>ed</w:t>
      </w:r>
      <w:r w:rsidR="00220412">
        <w:t xml:space="preserve"> the Volksbank intervention to the </w:t>
      </w:r>
      <w:r w:rsidR="00C616F3">
        <w:t>discount bank that fail</w:t>
      </w:r>
      <w:r w:rsidR="00F41A5E">
        <w:t>ed</w:t>
      </w:r>
      <w:r w:rsidR="00C616F3">
        <w:t xml:space="preserve"> during the same period</w:t>
      </w:r>
      <w:r w:rsidR="00307D67">
        <w:t xml:space="preserve"> and noted </w:t>
      </w:r>
      <w:r w:rsidR="00C616F3">
        <w:t xml:space="preserve">that </w:t>
      </w:r>
      <w:r w:rsidR="00220412">
        <w:t xml:space="preserve">the </w:t>
      </w:r>
      <w:r w:rsidR="00941171" w:rsidRPr="00AF7D2D">
        <w:t xml:space="preserve">intervention in Volksbank </w:t>
      </w:r>
      <w:r w:rsidR="003E5677" w:rsidRPr="00AF7D2D">
        <w:t xml:space="preserve">was easier for advocates of the </w:t>
      </w:r>
      <w:r w:rsidR="00694951" w:rsidRPr="00AF7D2D">
        <w:t xml:space="preserve">capital injection to </w:t>
      </w:r>
      <w:r w:rsidR="007669A7" w:rsidRPr="00AF7D2D">
        <w:t xml:space="preserve">justify given Volksbank’s </w:t>
      </w:r>
      <w:r w:rsidR="00C616F3">
        <w:t xml:space="preserve">systemic </w:t>
      </w:r>
      <w:r w:rsidR="0012270F" w:rsidRPr="00AF7D2D">
        <w:t xml:space="preserve">importance </w:t>
      </w:r>
      <w:r w:rsidR="0012270F" w:rsidRPr="00AF7D2D">
        <w:fldChar w:fldCharType="begin"/>
      </w:r>
      <w:r w:rsidR="00A53B81">
        <w:instrText xml:space="preserve"> ADDIN ZOTERO_ITEM CSL_CITATION {"citationID":"ENAsN8nO","properties":{"formattedCitation":"(2007, 475)","plainCitation":"(2007, 475)","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75","label":"page","suppress-author":true}],"schema":"https://github.com/citation-style-language/schema/raw/master/csl-citation.json"} </w:instrText>
      </w:r>
      <w:r w:rsidR="0012270F" w:rsidRPr="00AF7D2D">
        <w:fldChar w:fldCharType="separate"/>
      </w:r>
      <w:r w:rsidR="0012270F" w:rsidRPr="00AF7D2D">
        <w:t>(2007, 475)</w:t>
      </w:r>
      <w:r w:rsidR="0012270F" w:rsidRPr="00AF7D2D">
        <w:fldChar w:fldCharType="end"/>
      </w:r>
      <w:r w:rsidR="0012270F" w:rsidRPr="00AF7D2D">
        <w:t xml:space="preserve">. </w:t>
      </w:r>
      <w:r w:rsidR="00694951" w:rsidRPr="00AF7D2D">
        <w:t xml:space="preserve"> </w:t>
      </w:r>
      <w:r w:rsidR="0012270F" w:rsidRPr="00AF7D2D">
        <w:t>Bauman</w:t>
      </w:r>
      <w:r w:rsidR="00CF7038">
        <w:t>n</w:t>
      </w:r>
      <w:r w:rsidR="0012270F" w:rsidRPr="00AF7D2D">
        <w:t xml:space="preserve"> also states that cooperation between the Federal Council, the SNB, and Volksbank’s management worked well</w:t>
      </w:r>
      <w:r w:rsidR="00600AA4" w:rsidRPr="00AF7D2D">
        <w:t xml:space="preserve">, </w:t>
      </w:r>
      <w:r w:rsidR="0012270F" w:rsidRPr="00AF7D2D">
        <w:t xml:space="preserve">and </w:t>
      </w:r>
      <w:r w:rsidR="0012270F" w:rsidRPr="00AF7D2D">
        <w:lastRenderedPageBreak/>
        <w:t xml:space="preserve">although communication to the public was initially </w:t>
      </w:r>
      <w:r w:rsidR="00600AA4" w:rsidRPr="00AF7D2D">
        <w:t xml:space="preserve">negative it was </w:t>
      </w:r>
      <w:r w:rsidR="00AC0EE4" w:rsidRPr="00AF7D2D">
        <w:t xml:space="preserve">successful overall </w:t>
      </w:r>
      <w:r w:rsidR="00AC0EE4" w:rsidRPr="00AF7D2D">
        <w:fldChar w:fldCharType="begin"/>
      </w:r>
      <w:r w:rsidR="00A53B81">
        <w:instrText xml:space="preserve"> ADDIN ZOTERO_ITEM CSL_CITATION {"citationID":"DCSVlQtM","properties":{"formattedCitation":"(2007, 476)","plainCitation":"(2007, 476)","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76","label":"page","suppress-author":true}],"schema":"https://github.com/citation-style-language/schema/raw/master/csl-citation.json"} </w:instrText>
      </w:r>
      <w:r w:rsidR="00AC0EE4" w:rsidRPr="00AF7D2D">
        <w:fldChar w:fldCharType="separate"/>
      </w:r>
      <w:r w:rsidR="003559D9" w:rsidRPr="00AF7D2D">
        <w:t>(2007, 476)</w:t>
      </w:r>
      <w:r w:rsidR="00AC0EE4" w:rsidRPr="00AF7D2D">
        <w:fldChar w:fldCharType="end"/>
      </w:r>
      <w:r w:rsidR="00AC0EE4" w:rsidRPr="00AF7D2D">
        <w:t xml:space="preserve">. </w:t>
      </w:r>
    </w:p>
    <w:p w14:paraId="4DFE18D5" w14:textId="537D7A0A" w:rsidR="0022377C" w:rsidRDefault="00DB59F3" w:rsidP="00AF7D2D">
      <w:pPr>
        <w:pStyle w:val="YPFSBodyText"/>
      </w:pPr>
      <w:r w:rsidRPr="00AF7D2D">
        <w:t xml:space="preserve">Paul Ehrsam, </w:t>
      </w:r>
      <w:r w:rsidR="00FA32D3" w:rsidRPr="00AF7D2D">
        <w:t xml:space="preserve">a Swiss </w:t>
      </w:r>
      <w:r w:rsidR="003F74AD">
        <w:t>e</w:t>
      </w:r>
      <w:r w:rsidR="00FA32D3" w:rsidRPr="00AF7D2D">
        <w:t>conomist</w:t>
      </w:r>
      <w:r w:rsidR="00905A84" w:rsidRPr="00AF7D2D">
        <w:t xml:space="preserve">, </w:t>
      </w:r>
      <w:r w:rsidR="002D5BBD" w:rsidRPr="00AF7D2D">
        <w:t>evaluated the program in a book published by the Swiss Federal Banking Commission</w:t>
      </w:r>
      <w:r w:rsidR="00823D4B" w:rsidRPr="00AF7D2D">
        <w:t xml:space="preserve">, </w:t>
      </w:r>
      <w:r w:rsidR="009B513D" w:rsidRPr="00AF7D2D">
        <w:t>Eidgenössische Bankenkommission</w:t>
      </w:r>
      <w:r w:rsidR="00B24BA1">
        <w:t xml:space="preserve">. He </w:t>
      </w:r>
      <w:r w:rsidR="009B513D" w:rsidRPr="00AF7D2D">
        <w:t>states that</w:t>
      </w:r>
      <w:r w:rsidR="0066467A" w:rsidRPr="00AF7D2D">
        <w:t xml:space="preserve"> it was dangerous to </w:t>
      </w:r>
      <w:r w:rsidR="00784A0F" w:rsidRPr="00AF7D2D">
        <w:t xml:space="preserve">postpone the restructuring of Volksbank for almost two years </w:t>
      </w:r>
      <w:r w:rsidR="00784A0F" w:rsidRPr="00AF7D2D">
        <w:fldChar w:fldCharType="begin"/>
      </w:r>
      <w:r w:rsidR="009C7CD5" w:rsidRPr="00AF7D2D">
        <w:instrText xml:space="preserve"> ADDIN ZOTERO_ITEM CSL_CITATION {"citationID":"5ScmlZ7v","properties":{"formattedCitation":"(1985, 101)","plainCitation":"(1985, 101)","noteIndex":0},"citationItems":[{"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101","label":"page","suppress-author":true}],"schema":"https://github.com/citation-style-language/schema/raw/master/csl-citation.json"} </w:instrText>
      </w:r>
      <w:r w:rsidR="00784A0F" w:rsidRPr="00AF7D2D">
        <w:fldChar w:fldCharType="separate"/>
      </w:r>
      <w:r w:rsidR="003559D9" w:rsidRPr="00AF7D2D">
        <w:t>(1985, 101)</w:t>
      </w:r>
      <w:r w:rsidR="00784A0F" w:rsidRPr="00AF7D2D">
        <w:fldChar w:fldCharType="end"/>
      </w:r>
      <w:r w:rsidR="00C362EA" w:rsidRPr="00AF7D2D">
        <w:t xml:space="preserve">. </w:t>
      </w:r>
      <w:r w:rsidR="00044EC6">
        <w:t>However</w:t>
      </w:r>
      <w:r w:rsidR="00C362EA" w:rsidRPr="00AF7D2D">
        <w:t xml:space="preserve">, Ehrsam </w:t>
      </w:r>
      <w:r w:rsidR="003559D9" w:rsidRPr="00AF7D2D">
        <w:t xml:space="preserve">notes that the strategy to postpone the restructuring was successful and that </w:t>
      </w:r>
      <w:r w:rsidR="006F4E1E" w:rsidRPr="00AF7D2D">
        <w:t xml:space="preserve">the authorities acted swiftly and decisively at the end of 1933 </w:t>
      </w:r>
      <w:r w:rsidR="006F4E1E" w:rsidRPr="00AF7D2D">
        <w:fldChar w:fldCharType="begin"/>
      </w:r>
      <w:r w:rsidR="009C7CD5" w:rsidRPr="00AF7D2D">
        <w:instrText xml:space="preserve"> ADDIN ZOTERO_ITEM CSL_CITATION {"citationID":"a8ql0ZUC","properties":{"formattedCitation":"(1985, 101)","plainCitation":"(1985, 101)","noteIndex":0},"citationItems":[{"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101","label":"page","suppress-author":true}],"schema":"https://github.com/citation-style-language/schema/raw/master/csl-citation.json"} </w:instrText>
      </w:r>
      <w:r w:rsidR="006F4E1E" w:rsidRPr="00AF7D2D">
        <w:fldChar w:fldCharType="separate"/>
      </w:r>
      <w:r w:rsidR="006F4E1E" w:rsidRPr="00AF7D2D">
        <w:t>(1985, 101)</w:t>
      </w:r>
      <w:r w:rsidR="006F4E1E" w:rsidRPr="00AF7D2D">
        <w:fldChar w:fldCharType="end"/>
      </w:r>
      <w:r w:rsidR="006F4E1E" w:rsidRPr="00AF7D2D">
        <w:t xml:space="preserve">. </w:t>
      </w:r>
      <w:r w:rsidR="00427F52" w:rsidRPr="00AF7D2D">
        <w:t xml:space="preserve">Ehrsam also points out that a prerequisite to the swift </w:t>
      </w:r>
      <w:r w:rsidR="00961B27" w:rsidRPr="00AF7D2D">
        <w:t xml:space="preserve">decisions in 1933 was that a representative from the Federal Council and SNB, Alfred Hirs, was part of Volksbank’s general management from September 1931 </w:t>
      </w:r>
      <w:r w:rsidR="00961B27" w:rsidRPr="00AF7D2D">
        <w:fldChar w:fldCharType="begin"/>
      </w:r>
      <w:r w:rsidR="009C7CD5" w:rsidRPr="00AF7D2D">
        <w:instrText xml:space="preserve"> ADDIN ZOTERO_ITEM CSL_CITATION {"citationID":"rJyNLr5m","properties":{"formattedCitation":"(1985, 101)","plainCitation":"(1985, 101)","noteIndex":0},"citationItems":[{"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101","label":"page","suppress-author":true}],"schema":"https://github.com/citation-style-language/schema/raw/master/csl-citation.json"} </w:instrText>
      </w:r>
      <w:r w:rsidR="00961B27" w:rsidRPr="00AF7D2D">
        <w:fldChar w:fldCharType="separate"/>
      </w:r>
      <w:r w:rsidR="00233409" w:rsidRPr="00AF7D2D">
        <w:t>(1985, 101)</w:t>
      </w:r>
      <w:r w:rsidR="00961B27" w:rsidRPr="00AF7D2D">
        <w:fldChar w:fldCharType="end"/>
      </w:r>
      <w:r w:rsidR="00233409" w:rsidRPr="00AF7D2D">
        <w:t>.</w:t>
      </w:r>
      <w:r w:rsidR="00233409">
        <w:t xml:space="preserve"> </w:t>
      </w:r>
      <w:r w:rsidR="00CC472D">
        <w:br w:type="page"/>
      </w:r>
    </w:p>
    <w:p w14:paraId="222A5631" w14:textId="77777777" w:rsidR="0022377C" w:rsidRDefault="0022377C">
      <w:pPr>
        <w:spacing w:after="240"/>
        <w:jc w:val="both"/>
        <w:rPr>
          <w:b/>
          <w:color w:val="000000"/>
          <w:sz w:val="22"/>
          <w:szCs w:val="22"/>
        </w:rPr>
        <w:sectPr w:rsidR="0022377C" w:rsidSect="00F43B63">
          <w:headerReference w:type="default" r:id="rId16"/>
          <w:type w:val="continuous"/>
          <w:pgSz w:w="12240" w:h="15840"/>
          <w:pgMar w:top="1440" w:right="1440" w:bottom="1440" w:left="1440" w:header="720" w:footer="720" w:gutter="0"/>
          <w:pgNumType w:start="1"/>
          <w:cols w:space="720"/>
        </w:sectPr>
      </w:pPr>
    </w:p>
    <w:p w14:paraId="4D394C93" w14:textId="77777777" w:rsidR="0022377C" w:rsidRDefault="00CC472D" w:rsidP="007230C5">
      <w:pPr>
        <w:pStyle w:val="YPFSSectionHeading"/>
      </w:pPr>
      <w:bookmarkStart w:id="2" w:name="_heading=h.30j0zll" w:colFirst="0" w:colLast="0"/>
      <w:bookmarkEnd w:id="2"/>
      <w:r>
        <w:lastRenderedPageBreak/>
        <w:t>Key Design Decisions</w:t>
      </w:r>
    </w:p>
    <w:p w14:paraId="2A3B74C7" w14:textId="7F1DA4C3" w:rsidR="0022377C" w:rsidRDefault="00101D57" w:rsidP="0067399A">
      <w:pPr>
        <w:pStyle w:val="YPFSKDDNumberedBold"/>
      </w:pPr>
      <w:bookmarkStart w:id="3" w:name="_heading=h.3znysh7" w:colFirst="0" w:colLast="0"/>
      <w:bookmarkEnd w:id="3"/>
      <w:r>
        <w:t>Purpose:</w:t>
      </w:r>
      <w:r w:rsidR="003271F5">
        <w:t xml:space="preserve"> </w:t>
      </w:r>
      <w:r w:rsidR="00386F5D">
        <w:t xml:space="preserve">To prevent the collapse of an </w:t>
      </w:r>
      <w:r w:rsidR="007D76B5">
        <w:t xml:space="preserve">institution whose liquidation would have </w:t>
      </w:r>
      <w:r w:rsidR="004336A3">
        <w:t>serious re</w:t>
      </w:r>
      <w:r w:rsidR="00CA2517">
        <w:t>percussions on other banks, the country’s credit</w:t>
      </w:r>
      <w:r w:rsidR="00A303CD">
        <w:t>, and the Swiss currency.</w:t>
      </w:r>
    </w:p>
    <w:p w14:paraId="088CE83D" w14:textId="77777777" w:rsidR="006B0441" w:rsidRDefault="007F54BA" w:rsidP="00A140A5">
      <w:pPr>
        <w:pStyle w:val="YPFSBodyText"/>
      </w:pPr>
      <w:bookmarkStart w:id="4" w:name="_heading=h.tyjcwt" w:colFirst="0" w:colLast="0"/>
      <w:bookmarkEnd w:id="4"/>
      <w:r>
        <w:t xml:space="preserve">In September 1933, </w:t>
      </w:r>
      <w:r w:rsidR="00CE261A">
        <w:t>Alfred Hirs calculated that Volksbank’s</w:t>
      </w:r>
      <w:r w:rsidR="00CE076F">
        <w:t xml:space="preserve"> </w:t>
      </w:r>
      <w:r w:rsidR="00B0270C">
        <w:t xml:space="preserve">unrealized losses </w:t>
      </w:r>
      <w:r w:rsidR="00D7493B">
        <w:t xml:space="preserve">had grown to CHF 100 million, two-thirds of which </w:t>
      </w:r>
      <w:r w:rsidR="008661B8">
        <w:t xml:space="preserve">stemmed from </w:t>
      </w:r>
      <w:r w:rsidR="00513F25">
        <w:t xml:space="preserve">foreign assets </w:t>
      </w:r>
      <w:r w:rsidR="001D2E20">
        <w:fldChar w:fldCharType="begin"/>
      </w:r>
      <w:r w:rsidR="00A53B81">
        <w:instrText xml:space="preserve"> ADDIN ZOTERO_ITEM CSL_CITATION {"citationID":"dKUc2lOl","properties":{"formattedCitation":"(Baumann 2007, 346, 349)","plainCitation":"(Baumann 2007, 346, 34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46, 349","label":"page"}],"schema":"https://github.com/citation-style-language/schema/raw/master/csl-citation.json"} </w:instrText>
      </w:r>
      <w:r w:rsidR="001D2E20">
        <w:fldChar w:fldCharType="separate"/>
      </w:r>
      <w:r w:rsidR="00CF7038" w:rsidRPr="00CF7038">
        <w:t>(Baumann 2007, 346, 349)</w:t>
      </w:r>
      <w:r w:rsidR="001D2E20">
        <w:fldChar w:fldCharType="end"/>
      </w:r>
      <w:r w:rsidR="00C51122">
        <w:t>.</w:t>
      </w:r>
      <w:r w:rsidR="00364F62">
        <w:t xml:space="preserve"> </w:t>
      </w:r>
      <w:r w:rsidR="00D479A0">
        <w:t xml:space="preserve">Hirs’ report shows that </w:t>
      </w:r>
      <w:r w:rsidR="00B612AC">
        <w:t xml:space="preserve">Volksbank needed financial support urgently and given the size of aid it required it could not come from </w:t>
      </w:r>
      <w:r w:rsidR="00484A6E">
        <w:t xml:space="preserve">the mostly retail </w:t>
      </w:r>
      <w:r w:rsidR="00B612AC">
        <w:t xml:space="preserve">members of the cooperative or </w:t>
      </w:r>
      <w:r w:rsidR="00484A6E">
        <w:t xml:space="preserve">from </w:t>
      </w:r>
      <w:r w:rsidR="00B612AC">
        <w:t>other banks</w:t>
      </w:r>
      <w:r w:rsidR="00154A5C">
        <w:t xml:space="preserve"> </w:t>
      </w:r>
      <w:r w:rsidR="00154A5C">
        <w:fldChar w:fldCharType="begin"/>
      </w:r>
      <w:r w:rsidR="00A53B81">
        <w:instrText xml:space="preserve"> ADDIN ZOTERO_ITEM CSL_CITATION {"citationID":"AdbrdTva","properties":{"formattedCitation":"(Baumann 2007, 352)","plainCitation":"(Baumann 2007, 352)","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52","label":"page"}],"schema":"https://github.com/citation-style-language/schema/raw/master/csl-citation.json"} </w:instrText>
      </w:r>
      <w:r w:rsidR="00154A5C">
        <w:fldChar w:fldCharType="separate"/>
      </w:r>
      <w:r w:rsidR="00154A5C" w:rsidRPr="00CF7038">
        <w:t>(Baumann 2007, 352)</w:t>
      </w:r>
      <w:r w:rsidR="00154A5C">
        <w:fldChar w:fldCharType="end"/>
      </w:r>
      <w:r w:rsidR="00484A6E">
        <w:t xml:space="preserve">. </w:t>
      </w:r>
      <w:r w:rsidR="00B535AE" w:rsidRPr="00AF7D2D">
        <w:t xml:space="preserve">During a speech to Volksbank’s </w:t>
      </w:r>
      <w:r w:rsidR="00B535AE">
        <w:t>a</w:t>
      </w:r>
      <w:r w:rsidR="00B535AE" w:rsidRPr="00AF7D2D">
        <w:t xml:space="preserve">ssembly of </w:t>
      </w:r>
      <w:r w:rsidR="00B535AE">
        <w:t>d</w:t>
      </w:r>
      <w:r w:rsidR="00B535AE" w:rsidRPr="00AF7D2D">
        <w:t xml:space="preserve">elegates on December 2, 1933, Hirs indicated that a simultaneous reduction in assets and liabilities was not viable since Volksbank needed a fresh means of payment and new capital urgently </w:t>
      </w:r>
      <w:r w:rsidR="00B535AE" w:rsidRPr="00AF7D2D">
        <w:fldChar w:fldCharType="begin"/>
      </w:r>
      <w:r w:rsidR="00A53B81">
        <w:instrText xml:space="preserve"> ADDIN ZOTERO_ITEM CSL_CITATION {"citationID":"gIVJdCV9","properties":{"formattedCitation":"(Baumann 2007, 353\\uc0\\u8211{}54)","plainCitation":"(Baumann 2007, 353–54)","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53-354","label":"page"}],"schema":"https://github.com/citation-style-language/schema/raw/master/csl-citation.json"} </w:instrText>
      </w:r>
      <w:r w:rsidR="00B535AE" w:rsidRPr="00AF7D2D">
        <w:fldChar w:fldCharType="separate"/>
      </w:r>
      <w:r w:rsidR="00B535AE" w:rsidRPr="00CF7038">
        <w:rPr>
          <w:rFonts w:cs="Times New Roman"/>
        </w:rPr>
        <w:t>(Baumann 2007, 353–54)</w:t>
      </w:r>
      <w:r w:rsidR="00B535AE" w:rsidRPr="00AF7D2D">
        <w:fldChar w:fldCharType="end"/>
      </w:r>
      <w:r w:rsidR="00B535AE" w:rsidRPr="00AF7D2D">
        <w:t>.</w:t>
      </w:r>
      <w:r w:rsidR="00B535AE">
        <w:t xml:space="preserve"> </w:t>
      </w:r>
      <w:r w:rsidR="00B535AE" w:rsidRPr="00AF7D2D">
        <w:t xml:space="preserve">Volksbank’s management submitted a formal request for state aid to the Federal Council on October 17, 1933 </w:t>
      </w:r>
      <w:r w:rsidR="00B535AE" w:rsidRPr="00AF7D2D">
        <w:fldChar w:fldCharType="begin"/>
      </w:r>
      <w:r w:rsidR="00B535AE">
        <w:instrText xml:space="preserve"> ADDIN ZOTERO_ITEM CSL_CITATION {"citationID":"fOkYcwmu","properties":{"formattedCitation":"(Schweizerische Volksbank 1933, 6)","plainCitation":"(Schweizerische Volksbank 1933, 6)","noteIndex":0},"citationItems":[{"id":20555,"uris":["http://zotero.org/groups/2541884/items/VKWDH2BR"],"itemData":{"id":20555,"type":"report","call-number":"report","title":"Restructuring and Reorganization of the Schweizerische Volksbank","URL":"https://www.bar.admin.ch/dam/bar/de/dokumente/archivalien/svb_sanierung_01.pdf.download.pdf/svb_sanierung_01.pdf","author":[{"family":"Schweizerische Volksbank","given":""}],"issued":{"date-parts":[["1933",10,17]]}},"locator":"6","label":"page"}],"schema":"https://github.com/citation-style-language/schema/raw/master/csl-citation.json"} </w:instrText>
      </w:r>
      <w:r w:rsidR="00B535AE" w:rsidRPr="00AF7D2D">
        <w:fldChar w:fldCharType="separate"/>
      </w:r>
      <w:r w:rsidR="00B535AE" w:rsidRPr="00716CA6">
        <w:t>(Schweizerische Volksbank 1933, 6)</w:t>
      </w:r>
      <w:r w:rsidR="00B535AE" w:rsidRPr="00AF7D2D">
        <w:fldChar w:fldCharType="end"/>
      </w:r>
      <w:r w:rsidR="00B535AE" w:rsidRPr="00AF7D2D">
        <w:t>. The request for state aid laid out the bank’s plan to reduce its cooperative capital by hal</w:t>
      </w:r>
      <w:r w:rsidR="00B535AE">
        <w:t>f</w:t>
      </w:r>
      <w:r w:rsidR="00B535AE" w:rsidRPr="00AF7D2D">
        <w:t xml:space="preserve"> from CHF 186 million to CHF 93 million and use this reduction to cover realized losses of CHF 56 million of the CHF 100 million in total expected losses </w:t>
      </w:r>
      <w:r w:rsidR="00B535AE" w:rsidRPr="00AF7D2D">
        <w:fldChar w:fldCharType="begin"/>
      </w:r>
      <w:r w:rsidR="00B535AE">
        <w:instrText xml:space="preserve"> ADDIN ZOTERO_ITEM CSL_CITATION {"citationID":"MAoXhu2z","properties":{"formattedCitation":"(Schweizerische Volksbank 1933, 4\\uc0\\u8211{}6)","plainCitation":"(Schweizerische Volksbank 1933, 4–6)","noteIndex":0},"citationItems":[{"id":20555,"uris":["http://zotero.org/groups/2541884/items/VKWDH2BR"],"itemData":{"id":20555,"type":"report","call-number":"report","title":"Restructuring and Reorganization of the Schweizerische Volksbank","URL":"https://www.bar.admin.ch/dam/bar/de/dokumente/archivalien/svb_sanierung_01.pdf.download.pdf/svb_sanierung_01.pdf","author":[{"family":"Schweizerische Volksbank","given":""}],"issued":{"date-parts":[["1933",10,17]]}},"locator":"4-6","label":"page"}],"schema":"https://github.com/citation-style-language/schema/raw/master/csl-citation.json"} </w:instrText>
      </w:r>
      <w:r w:rsidR="00B535AE" w:rsidRPr="00AF7D2D">
        <w:fldChar w:fldCharType="separate"/>
      </w:r>
      <w:r w:rsidR="00B535AE" w:rsidRPr="00716CA6">
        <w:rPr>
          <w:rFonts w:cs="Times New Roman"/>
        </w:rPr>
        <w:t>(Schweizerische Volksbank 1933, 4–6)</w:t>
      </w:r>
      <w:r w:rsidR="00B535AE" w:rsidRPr="00AF7D2D">
        <w:fldChar w:fldCharType="end"/>
      </w:r>
      <w:r w:rsidR="00B535AE" w:rsidRPr="00AF7D2D">
        <w:t xml:space="preserve">. The bank also </w:t>
      </w:r>
      <w:r w:rsidR="00B535AE">
        <w:t>proposed</w:t>
      </w:r>
      <w:r w:rsidR="00B535AE" w:rsidRPr="00AF7D2D">
        <w:t xml:space="preserve"> that the federal government </w:t>
      </w:r>
      <w:r w:rsidR="00B535AE">
        <w:t xml:space="preserve">would </w:t>
      </w:r>
      <w:r w:rsidR="00B535AE" w:rsidRPr="00AF7D2D">
        <w:t xml:space="preserve">provide CHF 100 million in fresh capital, of which 30 million would be paid in immediately and 70 million would serve as a guarantee fund </w:t>
      </w:r>
      <w:r w:rsidR="00B535AE" w:rsidRPr="00AF7D2D">
        <w:fldChar w:fldCharType="begin"/>
      </w:r>
      <w:r w:rsidR="00B535AE" w:rsidRPr="00AF7D2D">
        <w:instrText xml:space="preserve"> ADDIN ZOTERO_ITEM CSL_CITATION {"citationID":"NIrfGeHH","properties":{"formattedCitation":"(Schweizerische Volksbank 1933, 8)","plainCitation":"(Schweizerische Volksbank 1933, 8)","noteIndex":0},"citationItems":[{"id":20555,"uris":["http://zotero.org/groups/2541884/items/VKWDH2BR"],"itemData":{"id":20555,"type":"report","call-number":"report","title":"Restructuring and Reorganization of the Schweizerische Volksbank","URL":"https://www.bar.admin.ch/dam/bar/de/dokumente/archivalien/svb_sanierung_01.pdf.download.pdf/svb_sanierung_01.pdf","author":[{"family":"Schweizerische Volksbank","given":""}],"issued":{"date-parts":[["1933",10,17]]}},"locator":"8","label":"page"}],"schema":"https://github.com/citation-style-language/schema/raw/master/csl-citation.json"} </w:instrText>
      </w:r>
      <w:r w:rsidR="00B535AE" w:rsidRPr="00AF7D2D">
        <w:fldChar w:fldCharType="separate"/>
      </w:r>
      <w:r w:rsidR="00B535AE" w:rsidRPr="00AF7D2D">
        <w:t>(Schweizerische Volksbank 1933, 8)</w:t>
      </w:r>
      <w:r w:rsidR="00B535AE" w:rsidRPr="00AF7D2D">
        <w:fldChar w:fldCharType="end"/>
      </w:r>
      <w:r w:rsidR="00B535AE" w:rsidRPr="00AF7D2D">
        <w:t xml:space="preserve">. </w:t>
      </w:r>
    </w:p>
    <w:p w14:paraId="22A1E21B" w14:textId="2CA9C8E6" w:rsidR="00A140A5" w:rsidRDefault="00A140A5" w:rsidP="00A140A5">
      <w:pPr>
        <w:pStyle w:val="YPFSBodyText"/>
      </w:pPr>
      <w:r>
        <w:t xml:space="preserve">Three experts had written reports that largely agreed with Volksbank’s internal calculation, however, one report stated that Volksbank’s foreign risks were significantly higher than stated by bank management </w:t>
      </w:r>
      <w:r>
        <w:fldChar w:fldCharType="begin"/>
      </w:r>
      <w:r w:rsidR="00A53B81">
        <w:instrText xml:space="preserve"> ADDIN ZOTERO_ITEM CSL_CITATION {"citationID":"ndokaBuf","properties":{"formattedCitation":"(Baumann 2007, 361\\uc0\\u8211{}62; Swiss Federal Council 1933d, 810)","plainCitation":"(Baumann 2007, 361–62; Swiss Federal Council 1933d, 810)","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61-362","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0","label":"page"}],"schema":"https://github.com/citation-style-language/schema/raw/master/csl-citation.json"} </w:instrText>
      </w:r>
      <w:r>
        <w:fldChar w:fldCharType="separate"/>
      </w:r>
      <w:r w:rsidR="00CF7038" w:rsidRPr="00CF7038">
        <w:rPr>
          <w:rFonts w:cs="Times New Roman"/>
        </w:rPr>
        <w:t>(Baumann 2007, 361–62; Swiss Federal Council 1933d, 810)</w:t>
      </w:r>
      <w:r>
        <w:fldChar w:fldCharType="end"/>
      </w:r>
      <w:r>
        <w:t xml:space="preserve">. </w:t>
      </w:r>
    </w:p>
    <w:p w14:paraId="7F036F10" w14:textId="5705C879" w:rsidR="00F95DC0" w:rsidRDefault="00B535AE" w:rsidP="001943FC">
      <w:pPr>
        <w:pStyle w:val="YPFSBodyText"/>
      </w:pPr>
      <w:r w:rsidRPr="00AF7D2D">
        <w:t xml:space="preserve">The Federal Council’s meeting minutes from October 18, 1933, indicate that almost all members of the council agreed that Volksbank was too important to the Swiss economy and should be provided with aid; however, the exact nature of the aid was not clear </w:t>
      </w:r>
      <w:r w:rsidRPr="00AF7D2D">
        <w:fldChar w:fldCharType="begin"/>
      </w:r>
      <w:r w:rsidR="00A53B81">
        <w:instrText xml:space="preserve"> ADDIN ZOTERO_ITEM CSL_CITATION {"citationID":"onzUZO3Y","properties":{"formattedCitation":"(Baumann 2007, 354\\uc0\\u8211{}56; Swiss Federal Council 1933a, 1)","plainCitation":"(Baumann 2007, 354–56; Swiss Federal Council 1933a, 1)","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54-356","label":"page"},{"id":22625,"uris":["http://zotero.org/groups/2541884/items/4WNRJJ7Q"],"itemData":{"id":22625,"type":"report","call-number":"report","number":"E 1004.1 1000/9, volume 342","title":"Minutes of the meeting","URL":"https://www.bar.admin.ch/dam/bar/de/dokumente/archivalien/svb_sanierung_02.pdf.download.pdf/svb_sanierung_02.pdf","author":[{"family":"Swiss Federal Council","given":""}],"issued":{"date-parts":[["1933",10,18]]}},"locator":"1","label":"page"}],"schema":"https://github.com/citation-style-language/schema/raw/master/csl-citation.json"} </w:instrText>
      </w:r>
      <w:r w:rsidRPr="00AF7D2D">
        <w:fldChar w:fldCharType="separate"/>
      </w:r>
      <w:r w:rsidRPr="00CF7038">
        <w:rPr>
          <w:rFonts w:cs="Times New Roman"/>
        </w:rPr>
        <w:t>(Baumann 2007, 354–56; Swiss Federal Council 1933a, 1)</w:t>
      </w:r>
      <w:r w:rsidRPr="00AF7D2D">
        <w:fldChar w:fldCharType="end"/>
      </w:r>
      <w:r w:rsidRPr="00AF7D2D">
        <w:t xml:space="preserve">. </w:t>
      </w:r>
      <w:r w:rsidR="00B612AC">
        <w:t>The Council</w:t>
      </w:r>
      <w:r>
        <w:t>’s members</w:t>
      </w:r>
      <w:r w:rsidR="00B612AC">
        <w:t xml:space="preserve"> </w:t>
      </w:r>
      <w:r w:rsidR="000568B6">
        <w:t>relied on the</w:t>
      </w:r>
      <w:r w:rsidR="008752D1">
        <w:t xml:space="preserve"> expert </w:t>
      </w:r>
      <w:r w:rsidR="00364F62">
        <w:t xml:space="preserve"> </w:t>
      </w:r>
      <w:r w:rsidR="000568B6">
        <w:t xml:space="preserve">reports and </w:t>
      </w:r>
      <w:r w:rsidR="00B612AC">
        <w:t xml:space="preserve">justified the capital injection by saying that </w:t>
      </w:r>
      <w:r w:rsidR="005216A9">
        <w:t>it protected</w:t>
      </w:r>
      <w:r w:rsidR="00B612AC">
        <w:t xml:space="preserve"> </w:t>
      </w:r>
      <w:r w:rsidR="00E04BFD">
        <w:t xml:space="preserve">Volksbank’s </w:t>
      </w:r>
      <w:r w:rsidR="00B612AC">
        <w:t>350,000 deposit</w:t>
      </w:r>
      <w:r w:rsidR="00E04BFD">
        <w:t>ors, 100,000</w:t>
      </w:r>
      <w:r w:rsidR="0096563F">
        <w:t xml:space="preserve"> cooperative members, and 55,000 debtors</w:t>
      </w:r>
      <w:r w:rsidR="008752D1">
        <w:t xml:space="preserve"> </w:t>
      </w:r>
      <w:r w:rsidR="005216A9">
        <w:fldChar w:fldCharType="begin"/>
      </w:r>
      <w:r w:rsidR="009C7CD5">
        <w:instrText xml:space="preserve"> ADDIN ZOTERO_ITEM CSL_CITATION {"citationID":"hNUiTtsF","properties":{"formattedCitation":"(Swiss Federal Council 1933d, 808\\uc0\\u8211{}9, 819)","plainCitation":"(Swiss Federal Council 1933d, 808–9, 819)","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8-809, 819","label":"page"}],"schema":"https://github.com/citation-style-language/schema/raw/master/csl-citation.json"} </w:instrText>
      </w:r>
      <w:r w:rsidR="005216A9">
        <w:fldChar w:fldCharType="separate"/>
      </w:r>
      <w:r w:rsidR="00F71F5A" w:rsidRPr="00F71F5A">
        <w:rPr>
          <w:rFonts w:cs="Times New Roman"/>
        </w:rPr>
        <w:t>(Swiss Federal Council 1933d, 808–9, 819)</w:t>
      </w:r>
      <w:r w:rsidR="005216A9">
        <w:fldChar w:fldCharType="end"/>
      </w:r>
      <w:r w:rsidR="00320DE9">
        <w:t>.</w:t>
      </w:r>
      <w:r w:rsidR="00B612AC">
        <w:t xml:space="preserve"> </w:t>
      </w:r>
      <w:r w:rsidR="006B0441" w:rsidRPr="00F662BB">
        <w:t xml:space="preserve">Volksbank </w:t>
      </w:r>
      <w:r w:rsidR="006B0441" w:rsidRPr="000631E2">
        <w:t xml:space="preserve">had a unique structure since it was the only large bank in Switzerland that was structured as a cooperative bank </w:t>
      </w:r>
      <w:r w:rsidR="006B0441">
        <w:t xml:space="preserve">and it grew to be the second largest bank in Switzerland by the end of 1930 </w:t>
      </w:r>
      <w:r w:rsidR="006B0441">
        <w:fldChar w:fldCharType="begin"/>
      </w:r>
      <w:r w:rsidR="006B0441">
        <w:instrText xml:space="preserve"> ADDIN ZOTERO_ITEM CSL_CITATION {"citationID":"tor7cvNn","properties":{"formattedCitation":"(Baumann 2007, 319)","plainCitation":"(Baumann 2007, 31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19","label":"page"}],"schema":"https://github.com/citation-style-language/schema/raw/master/csl-citation.json"} </w:instrText>
      </w:r>
      <w:r w:rsidR="006B0441">
        <w:fldChar w:fldCharType="separate"/>
      </w:r>
      <w:r w:rsidR="006B0441" w:rsidRPr="00CF7038">
        <w:t>(Baumann 2007, 319)</w:t>
      </w:r>
      <w:r w:rsidR="006B0441">
        <w:fldChar w:fldCharType="end"/>
      </w:r>
      <w:r w:rsidR="006B0441">
        <w:t xml:space="preserve">. </w:t>
      </w:r>
      <w:r w:rsidR="006B0441" w:rsidRPr="00AF7D2D">
        <w:t xml:space="preserve">Its branch network was particularly dense nationwide </w:t>
      </w:r>
      <w:r w:rsidR="006B0441">
        <w:t xml:space="preserve">and it provided primarily small and medium-sized loans and accepted savings deposits from small savers </w:t>
      </w:r>
      <w:r w:rsidR="006B0441" w:rsidRPr="00AF7D2D">
        <w:fldChar w:fldCharType="begin"/>
      </w:r>
      <w:r w:rsidR="006B0441">
        <w:instrText xml:space="preserve"> ADDIN ZOTERO_ITEM CSL_CITATION {"citationID":"mtRL2nhu","properties":{"formattedCitation":"(Baumann 2007, 319)","plainCitation":"(Baumann 2007, 31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19","label":"page"}],"schema":"https://github.com/citation-style-language/schema/raw/master/csl-citation.json"} </w:instrText>
      </w:r>
      <w:r w:rsidR="006B0441" w:rsidRPr="00AF7D2D">
        <w:fldChar w:fldCharType="separate"/>
      </w:r>
      <w:r w:rsidR="006B0441" w:rsidRPr="00CF7038">
        <w:t>(Baumann 2007, 319)</w:t>
      </w:r>
      <w:r w:rsidR="006B0441" w:rsidRPr="00AF7D2D">
        <w:fldChar w:fldCharType="end"/>
      </w:r>
      <w:r w:rsidR="006B0441" w:rsidRPr="00AF7D2D">
        <w:t>.</w:t>
      </w:r>
      <w:r w:rsidR="006B0441">
        <w:t xml:space="preserve"> At the end of October 1933, Volksbank had total assets of CHF 1.2 billion </w:t>
      </w:r>
      <w:r w:rsidR="006B0441">
        <w:fldChar w:fldCharType="begin"/>
      </w:r>
      <w:r w:rsidR="006B0441">
        <w:instrText xml:space="preserve"> ADDIN ZOTERO_ITEM CSL_CITATION {"citationID":"tKxA6tji","properties":{"formattedCitation":"(Swiss Federal Council 1933d, 807\\uc0\\u8211{}8)","plainCitation":"(Swiss Federal Council 1933d, 807–8)","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7-808","label":"page"}],"schema":"https://github.com/citation-style-language/schema/raw/master/csl-citation.json"} </w:instrText>
      </w:r>
      <w:r w:rsidR="006B0441">
        <w:fldChar w:fldCharType="separate"/>
      </w:r>
      <w:r w:rsidR="006B0441" w:rsidRPr="00132FD2">
        <w:rPr>
          <w:rFonts w:cs="Times New Roman"/>
        </w:rPr>
        <w:t>(Swiss Federal Council 1933d, 807–8)</w:t>
      </w:r>
      <w:r w:rsidR="006B0441">
        <w:fldChar w:fldCharType="end"/>
      </w:r>
      <w:r w:rsidR="006B0441">
        <w:t>.</w:t>
      </w:r>
      <w:r w:rsidR="008752D1">
        <w:t xml:space="preserve"> Given that</w:t>
      </w:r>
      <w:r w:rsidR="006B0441">
        <w:t xml:space="preserve"> </w:t>
      </w:r>
      <w:r w:rsidR="008752D1">
        <w:t xml:space="preserve">there were few families in Switzerland who did not have any relationship with </w:t>
      </w:r>
      <w:r w:rsidR="008752D1">
        <w:t>Volksbank</w:t>
      </w:r>
      <w:r w:rsidR="008752D1">
        <w:t xml:space="preserve"> its failure would have had catastrophic consequences </w:t>
      </w:r>
      <w:r w:rsidR="008752D1">
        <w:fldChar w:fldCharType="begin"/>
      </w:r>
      <w:r w:rsidR="008752D1">
        <w:instrText xml:space="preserve"> ADDIN ZOTERO_ITEM CSL_CITATION {"citationID":"9gO9IgRb","properties":{"formattedCitation":"(Baumann 2007, 344; Swiss Federal Council 1933d, 819\\uc0\\u8211{}20)","plainCitation":"(Baumann 2007, 344; Swiss Federal Council 1933d, 819–20)","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44","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9-820","label":"page"}],"schema":"https://github.com/citation-style-language/schema/raw/master/csl-citation.json"} </w:instrText>
      </w:r>
      <w:r w:rsidR="008752D1">
        <w:fldChar w:fldCharType="separate"/>
      </w:r>
      <w:r w:rsidR="008752D1" w:rsidRPr="005C6214">
        <w:rPr>
          <w:rFonts w:cs="Times New Roman"/>
        </w:rPr>
        <w:t>(Baumann 2007, 344; Swiss Federal Council 1933d, 819–20)</w:t>
      </w:r>
      <w:r w:rsidR="008752D1">
        <w:fldChar w:fldCharType="end"/>
      </w:r>
      <w:r w:rsidR="008752D1">
        <w:t xml:space="preserve">. </w:t>
      </w:r>
      <w:r w:rsidR="00B612AC">
        <w:t xml:space="preserve">The </w:t>
      </w:r>
      <w:r w:rsidR="00327AD7">
        <w:t xml:space="preserve">final </w:t>
      </w:r>
      <w:r w:rsidR="00C370A1">
        <w:t>restructuring</w:t>
      </w:r>
      <w:r w:rsidR="00327AD7">
        <w:t xml:space="preserve"> plan </w:t>
      </w:r>
      <w:r w:rsidR="00B17C1D">
        <w:t>Volksbank</w:t>
      </w:r>
      <w:r w:rsidR="00B612AC">
        <w:t xml:space="preserve"> </w:t>
      </w:r>
      <w:r w:rsidR="00C370A1">
        <w:t xml:space="preserve">submitted </w:t>
      </w:r>
      <w:r w:rsidR="00652B8C">
        <w:t xml:space="preserve">in exchange for the CHF 100 million capital injection is shown in Figure </w:t>
      </w:r>
      <w:r w:rsidR="008752D1">
        <w:t>2</w:t>
      </w:r>
      <w:r w:rsidR="00F95DC0">
        <w:t xml:space="preserve">. </w:t>
      </w:r>
    </w:p>
    <w:p w14:paraId="3EA333EB" w14:textId="77777777" w:rsidR="008752D1" w:rsidRDefault="008752D1" w:rsidP="001943FC">
      <w:pPr>
        <w:pStyle w:val="YPFSBodyText"/>
      </w:pPr>
    </w:p>
    <w:p w14:paraId="2C2284A2" w14:textId="1863B2DF" w:rsidR="00A32407" w:rsidRDefault="00E42B06" w:rsidP="00A32407">
      <w:pPr>
        <w:pStyle w:val="YPFSFiguresTitle"/>
      </w:pPr>
      <w:r w:rsidRPr="00E42B06">
        <w:t xml:space="preserve">Figure </w:t>
      </w:r>
      <w:r w:rsidR="000A2183">
        <w:t>2</w:t>
      </w:r>
      <w:r w:rsidRPr="00E42B06">
        <w:t>: Schweizerische Volksbank's Final Restructuring Plan</w:t>
      </w:r>
      <w:r w:rsidR="00142F9C">
        <w:t xml:space="preserve"> </w:t>
      </w:r>
      <w:r w:rsidR="00142F9C" w:rsidRPr="009C534D">
        <w:rPr>
          <w:rFonts w:ascii="Calibri" w:eastAsia="Times New Roman" w:hAnsi="Calibri" w:cs="Calibri"/>
          <w:i/>
          <w:iCs/>
          <w:color w:val="000000"/>
          <w:sz w:val="22"/>
          <w:szCs w:val="22"/>
        </w:rPr>
        <w:t>(in CHF</w:t>
      </w:r>
      <w:r w:rsidR="00142F9C">
        <w:rPr>
          <w:rFonts w:ascii="Calibri" w:eastAsia="Times New Roman" w:hAnsi="Calibri" w:cs="Calibri"/>
          <w:i/>
          <w:iCs/>
          <w:color w:val="000000"/>
          <w:sz w:val="22"/>
          <w:szCs w:val="22"/>
        </w:rPr>
        <w:t xml:space="preserve"> million</w:t>
      </w:r>
      <w:r w:rsidR="00A64376">
        <w:rPr>
          <w:rFonts w:ascii="Calibri" w:eastAsia="Times New Roman" w:hAnsi="Calibri" w:cs="Calibri"/>
          <w:i/>
          <w:iCs/>
          <w:color w:val="000000"/>
          <w:sz w:val="22"/>
          <w:szCs w:val="22"/>
        </w:rPr>
        <w:t>s</w:t>
      </w:r>
      <w:r w:rsidR="00142F9C" w:rsidRPr="009C534D">
        <w:rPr>
          <w:rFonts w:ascii="Calibri" w:eastAsia="Times New Roman" w:hAnsi="Calibri" w:cs="Calibri"/>
          <w:i/>
          <w:iCs/>
          <w:color w:val="000000"/>
          <w:sz w:val="22"/>
          <w:szCs w:val="22"/>
        </w:rPr>
        <w:t>)</w:t>
      </w:r>
    </w:p>
    <w:tbl>
      <w:tblPr>
        <w:tblW w:w="6940" w:type="dxa"/>
        <w:jc w:val="center"/>
        <w:tblLook w:val="04A0" w:firstRow="1" w:lastRow="0" w:firstColumn="1" w:lastColumn="0" w:noHBand="0" w:noVBand="1"/>
      </w:tblPr>
      <w:tblGrid>
        <w:gridCol w:w="5548"/>
        <w:gridCol w:w="1392"/>
      </w:tblGrid>
      <w:tr w:rsidR="009C534D" w:rsidRPr="009C534D" w14:paraId="10C5EE40" w14:textId="77777777" w:rsidTr="00014C9E">
        <w:trPr>
          <w:trHeight w:val="305"/>
          <w:jc w:val="center"/>
        </w:trPr>
        <w:tc>
          <w:tcPr>
            <w:tcW w:w="5548" w:type="dxa"/>
            <w:tcBorders>
              <w:top w:val="single" w:sz="4" w:space="0" w:color="auto"/>
              <w:left w:val="single" w:sz="8" w:space="0" w:color="auto"/>
              <w:bottom w:val="single" w:sz="4" w:space="0" w:color="auto"/>
              <w:right w:val="nil"/>
            </w:tcBorders>
            <w:shd w:val="clear" w:color="auto" w:fill="auto"/>
            <w:noWrap/>
            <w:vAlign w:val="bottom"/>
            <w:hideMark/>
          </w:tcPr>
          <w:p w14:paraId="5F0D7996" w14:textId="026B8905" w:rsidR="009C534D" w:rsidRPr="009C534D" w:rsidRDefault="009C534D" w:rsidP="009C534D">
            <w:pPr>
              <w:spacing w:after="0"/>
              <w:rPr>
                <w:rFonts w:ascii="Calibri" w:eastAsia="Times New Roman" w:hAnsi="Calibri" w:cs="Calibri"/>
                <w:i/>
                <w:iCs/>
                <w:color w:val="000000"/>
                <w:sz w:val="22"/>
                <w:szCs w:val="22"/>
              </w:rPr>
            </w:pPr>
            <w:r w:rsidRPr="009C534D">
              <w:rPr>
                <w:rFonts w:ascii="Calibri" w:eastAsia="Times New Roman" w:hAnsi="Calibri" w:cs="Calibri"/>
                <w:i/>
                <w:iCs/>
                <w:color w:val="000000"/>
                <w:sz w:val="22"/>
                <w:szCs w:val="22"/>
              </w:rPr>
              <w:t>Total expected losses</w:t>
            </w:r>
          </w:p>
        </w:tc>
        <w:tc>
          <w:tcPr>
            <w:tcW w:w="1392" w:type="dxa"/>
            <w:tcBorders>
              <w:top w:val="single" w:sz="4" w:space="0" w:color="auto"/>
              <w:left w:val="nil"/>
              <w:bottom w:val="single" w:sz="4" w:space="0" w:color="auto"/>
              <w:right w:val="single" w:sz="8" w:space="0" w:color="auto"/>
            </w:tcBorders>
            <w:shd w:val="clear" w:color="auto" w:fill="auto"/>
            <w:noWrap/>
            <w:vAlign w:val="bottom"/>
            <w:hideMark/>
          </w:tcPr>
          <w:p w14:paraId="22FE4C68" w14:textId="77777777" w:rsidR="009C534D" w:rsidRPr="009C534D" w:rsidRDefault="009C534D" w:rsidP="009C534D">
            <w:pPr>
              <w:spacing w:after="0"/>
              <w:rPr>
                <w:rFonts w:ascii="Calibri" w:eastAsia="Times New Roman" w:hAnsi="Calibri" w:cs="Calibri"/>
                <w:color w:val="000000"/>
                <w:sz w:val="22"/>
                <w:szCs w:val="22"/>
              </w:rPr>
            </w:pPr>
            <w:r w:rsidRPr="009C534D">
              <w:rPr>
                <w:rFonts w:ascii="Calibri" w:eastAsia="Times New Roman" w:hAnsi="Calibri" w:cs="Calibri"/>
                <w:color w:val="000000"/>
                <w:sz w:val="22"/>
                <w:szCs w:val="22"/>
              </w:rPr>
              <w:t> </w:t>
            </w:r>
          </w:p>
        </w:tc>
      </w:tr>
      <w:tr w:rsidR="009C534D" w:rsidRPr="009C534D" w14:paraId="5E51DE38" w14:textId="77777777" w:rsidTr="009C534D">
        <w:trPr>
          <w:trHeight w:val="300"/>
          <w:jc w:val="center"/>
        </w:trPr>
        <w:tc>
          <w:tcPr>
            <w:tcW w:w="5548" w:type="dxa"/>
            <w:tcBorders>
              <w:top w:val="nil"/>
              <w:left w:val="single" w:sz="8" w:space="0" w:color="auto"/>
              <w:bottom w:val="nil"/>
              <w:right w:val="single" w:sz="4" w:space="0" w:color="auto"/>
            </w:tcBorders>
            <w:shd w:val="clear" w:color="auto" w:fill="auto"/>
            <w:noWrap/>
            <w:vAlign w:val="bottom"/>
            <w:hideMark/>
          </w:tcPr>
          <w:p w14:paraId="1451D722" w14:textId="77777777" w:rsidR="009C534D" w:rsidRPr="009C534D" w:rsidRDefault="009C534D" w:rsidP="009C534D">
            <w:pPr>
              <w:spacing w:after="0"/>
              <w:rPr>
                <w:rFonts w:ascii="Calibri" w:eastAsia="Times New Roman" w:hAnsi="Calibri" w:cs="Calibri"/>
                <w:color w:val="000000"/>
                <w:sz w:val="22"/>
                <w:szCs w:val="22"/>
              </w:rPr>
            </w:pPr>
            <w:r w:rsidRPr="009C534D">
              <w:rPr>
                <w:rFonts w:ascii="Calibri" w:eastAsia="Times New Roman" w:hAnsi="Calibri" w:cs="Calibri"/>
                <w:color w:val="000000"/>
                <w:sz w:val="22"/>
                <w:szCs w:val="22"/>
              </w:rPr>
              <w:t>Total of final and expected losses</w:t>
            </w:r>
          </w:p>
        </w:tc>
        <w:tc>
          <w:tcPr>
            <w:tcW w:w="1392" w:type="dxa"/>
            <w:tcBorders>
              <w:top w:val="nil"/>
              <w:left w:val="nil"/>
              <w:bottom w:val="nil"/>
              <w:right w:val="single" w:sz="8" w:space="0" w:color="auto"/>
            </w:tcBorders>
            <w:shd w:val="clear" w:color="auto" w:fill="auto"/>
            <w:noWrap/>
            <w:vAlign w:val="bottom"/>
            <w:hideMark/>
          </w:tcPr>
          <w:p w14:paraId="22B6EA93" w14:textId="2FD822F4" w:rsidR="009C534D" w:rsidRPr="009C534D" w:rsidRDefault="009C534D" w:rsidP="009C534D">
            <w:pPr>
              <w:spacing w:after="0"/>
              <w:jc w:val="right"/>
              <w:rPr>
                <w:rFonts w:ascii="Calibri" w:eastAsia="Times New Roman" w:hAnsi="Calibri" w:cs="Calibri"/>
                <w:color w:val="000000"/>
                <w:sz w:val="22"/>
                <w:szCs w:val="22"/>
              </w:rPr>
            </w:pPr>
            <w:r w:rsidRPr="009C534D">
              <w:rPr>
                <w:rFonts w:ascii="Calibri" w:eastAsia="Times New Roman" w:hAnsi="Calibri" w:cs="Calibri"/>
                <w:color w:val="000000"/>
                <w:sz w:val="22"/>
                <w:szCs w:val="22"/>
              </w:rPr>
              <w:t>81</w:t>
            </w:r>
            <w:r w:rsidR="003153CD">
              <w:rPr>
                <w:rFonts w:ascii="Calibri" w:eastAsia="Times New Roman" w:hAnsi="Calibri" w:cs="Calibri"/>
                <w:color w:val="000000"/>
                <w:sz w:val="22"/>
                <w:szCs w:val="22"/>
              </w:rPr>
              <w:t>.8</w:t>
            </w:r>
          </w:p>
        </w:tc>
      </w:tr>
      <w:tr w:rsidR="009C534D" w:rsidRPr="009C534D" w14:paraId="7E701E39" w14:textId="77777777" w:rsidTr="009C534D">
        <w:trPr>
          <w:trHeight w:val="300"/>
          <w:jc w:val="center"/>
        </w:trPr>
        <w:tc>
          <w:tcPr>
            <w:tcW w:w="5548" w:type="dxa"/>
            <w:tcBorders>
              <w:top w:val="nil"/>
              <w:left w:val="single" w:sz="8" w:space="0" w:color="auto"/>
              <w:bottom w:val="nil"/>
              <w:right w:val="single" w:sz="4" w:space="0" w:color="auto"/>
            </w:tcBorders>
            <w:shd w:val="clear" w:color="auto" w:fill="auto"/>
            <w:noWrap/>
            <w:vAlign w:val="bottom"/>
            <w:hideMark/>
          </w:tcPr>
          <w:p w14:paraId="05C6FBDD" w14:textId="5CC991A9" w:rsidR="009C534D" w:rsidRPr="009C534D" w:rsidRDefault="009C534D" w:rsidP="009C534D">
            <w:pPr>
              <w:spacing w:after="0"/>
              <w:rPr>
                <w:rFonts w:ascii="Calibri" w:eastAsia="Times New Roman" w:hAnsi="Calibri" w:cs="Calibri"/>
                <w:color w:val="000000"/>
                <w:sz w:val="22"/>
                <w:szCs w:val="22"/>
              </w:rPr>
            </w:pPr>
            <w:r w:rsidRPr="009C534D">
              <w:rPr>
                <w:rFonts w:ascii="Calibri" w:eastAsia="Times New Roman" w:hAnsi="Calibri" w:cs="Calibri"/>
                <w:color w:val="000000"/>
                <w:sz w:val="22"/>
                <w:szCs w:val="22"/>
              </w:rPr>
              <w:t xml:space="preserve">Restructuring reserve for </w:t>
            </w:r>
            <w:r w:rsidR="00014C9E" w:rsidRPr="009C534D">
              <w:rPr>
                <w:rFonts w:ascii="Calibri" w:eastAsia="Times New Roman" w:hAnsi="Calibri" w:cs="Calibri"/>
                <w:color w:val="000000"/>
                <w:sz w:val="22"/>
                <w:szCs w:val="22"/>
              </w:rPr>
              <w:t>jeopardized</w:t>
            </w:r>
            <w:r w:rsidRPr="009C534D">
              <w:rPr>
                <w:rFonts w:ascii="Calibri" w:eastAsia="Times New Roman" w:hAnsi="Calibri" w:cs="Calibri"/>
                <w:color w:val="000000"/>
                <w:sz w:val="22"/>
                <w:szCs w:val="22"/>
              </w:rPr>
              <w:t xml:space="preserve"> positions</w:t>
            </w:r>
          </w:p>
        </w:tc>
        <w:tc>
          <w:tcPr>
            <w:tcW w:w="1392" w:type="dxa"/>
            <w:tcBorders>
              <w:top w:val="nil"/>
              <w:left w:val="nil"/>
              <w:bottom w:val="nil"/>
              <w:right w:val="single" w:sz="8" w:space="0" w:color="auto"/>
            </w:tcBorders>
            <w:shd w:val="clear" w:color="auto" w:fill="auto"/>
            <w:noWrap/>
            <w:vAlign w:val="bottom"/>
            <w:hideMark/>
          </w:tcPr>
          <w:p w14:paraId="3DB907E1" w14:textId="087357F3" w:rsidR="009C534D" w:rsidRPr="009C534D" w:rsidRDefault="009C534D" w:rsidP="009C534D">
            <w:pPr>
              <w:spacing w:after="0"/>
              <w:jc w:val="right"/>
              <w:rPr>
                <w:rFonts w:ascii="Calibri" w:eastAsia="Times New Roman" w:hAnsi="Calibri" w:cs="Calibri"/>
                <w:color w:val="000000"/>
                <w:sz w:val="22"/>
                <w:szCs w:val="22"/>
              </w:rPr>
            </w:pPr>
            <w:r w:rsidRPr="009C534D">
              <w:rPr>
                <w:rFonts w:ascii="Calibri" w:eastAsia="Times New Roman" w:hAnsi="Calibri" w:cs="Calibri"/>
                <w:color w:val="000000"/>
                <w:sz w:val="22"/>
                <w:szCs w:val="22"/>
              </w:rPr>
              <w:t>11</w:t>
            </w:r>
            <w:r w:rsidR="003153CD">
              <w:rPr>
                <w:rFonts w:ascii="Calibri" w:eastAsia="Times New Roman" w:hAnsi="Calibri" w:cs="Calibri"/>
                <w:color w:val="000000"/>
                <w:sz w:val="22"/>
                <w:szCs w:val="22"/>
              </w:rPr>
              <w:t>.7</w:t>
            </w:r>
          </w:p>
        </w:tc>
      </w:tr>
      <w:tr w:rsidR="009C534D" w:rsidRPr="009C534D" w14:paraId="2B3C4EF4" w14:textId="77777777" w:rsidTr="009C534D">
        <w:trPr>
          <w:trHeight w:val="300"/>
          <w:jc w:val="center"/>
        </w:trPr>
        <w:tc>
          <w:tcPr>
            <w:tcW w:w="5548" w:type="dxa"/>
            <w:tcBorders>
              <w:top w:val="nil"/>
              <w:left w:val="single" w:sz="8" w:space="0" w:color="auto"/>
              <w:bottom w:val="nil"/>
              <w:right w:val="single" w:sz="4" w:space="0" w:color="auto"/>
            </w:tcBorders>
            <w:shd w:val="clear" w:color="auto" w:fill="auto"/>
            <w:noWrap/>
            <w:vAlign w:val="bottom"/>
            <w:hideMark/>
          </w:tcPr>
          <w:p w14:paraId="2E446898" w14:textId="77777777" w:rsidR="009C534D" w:rsidRPr="009C534D" w:rsidRDefault="009C534D" w:rsidP="009C534D">
            <w:pPr>
              <w:spacing w:after="0"/>
              <w:rPr>
                <w:rFonts w:ascii="Calibri" w:eastAsia="Times New Roman" w:hAnsi="Calibri" w:cs="Calibri"/>
                <w:color w:val="000000"/>
                <w:sz w:val="22"/>
                <w:szCs w:val="22"/>
              </w:rPr>
            </w:pPr>
            <w:r w:rsidRPr="009C534D">
              <w:rPr>
                <w:rFonts w:ascii="Calibri" w:eastAsia="Times New Roman" w:hAnsi="Calibri" w:cs="Calibri"/>
                <w:color w:val="000000"/>
                <w:sz w:val="22"/>
                <w:szCs w:val="22"/>
              </w:rPr>
              <w:t>Reserve for exchange rate losses on foreign loans</w:t>
            </w:r>
          </w:p>
        </w:tc>
        <w:tc>
          <w:tcPr>
            <w:tcW w:w="1392" w:type="dxa"/>
            <w:tcBorders>
              <w:top w:val="nil"/>
              <w:left w:val="nil"/>
              <w:bottom w:val="nil"/>
              <w:right w:val="single" w:sz="8" w:space="0" w:color="auto"/>
            </w:tcBorders>
            <w:shd w:val="clear" w:color="auto" w:fill="auto"/>
            <w:noWrap/>
            <w:vAlign w:val="bottom"/>
            <w:hideMark/>
          </w:tcPr>
          <w:p w14:paraId="116D5AAD" w14:textId="39C9F102" w:rsidR="009C534D" w:rsidRPr="009C534D" w:rsidRDefault="009C534D" w:rsidP="009C534D">
            <w:pPr>
              <w:spacing w:after="0"/>
              <w:jc w:val="right"/>
              <w:rPr>
                <w:rFonts w:ascii="Calibri" w:eastAsia="Times New Roman" w:hAnsi="Calibri" w:cs="Calibri"/>
                <w:color w:val="000000"/>
                <w:sz w:val="22"/>
                <w:szCs w:val="22"/>
              </w:rPr>
            </w:pPr>
            <w:r w:rsidRPr="009C534D">
              <w:rPr>
                <w:rFonts w:ascii="Calibri" w:eastAsia="Times New Roman" w:hAnsi="Calibri" w:cs="Calibri"/>
                <w:color w:val="000000"/>
                <w:sz w:val="22"/>
                <w:szCs w:val="22"/>
              </w:rPr>
              <w:t>25</w:t>
            </w:r>
            <w:r w:rsidR="003153CD">
              <w:rPr>
                <w:rFonts w:ascii="Calibri" w:eastAsia="Times New Roman" w:hAnsi="Calibri" w:cs="Calibri"/>
                <w:color w:val="000000"/>
                <w:sz w:val="22"/>
                <w:szCs w:val="22"/>
              </w:rPr>
              <w:t>.</w:t>
            </w:r>
            <w:r w:rsidR="00142F9C">
              <w:rPr>
                <w:rFonts w:ascii="Calibri" w:eastAsia="Times New Roman" w:hAnsi="Calibri" w:cs="Calibri"/>
                <w:color w:val="000000"/>
                <w:sz w:val="22"/>
                <w:szCs w:val="22"/>
              </w:rPr>
              <w:t>0</w:t>
            </w:r>
          </w:p>
        </w:tc>
      </w:tr>
      <w:tr w:rsidR="009C534D" w:rsidRPr="009C534D" w14:paraId="78AA9618" w14:textId="77777777" w:rsidTr="009C534D">
        <w:trPr>
          <w:trHeight w:val="300"/>
          <w:jc w:val="center"/>
        </w:trPr>
        <w:tc>
          <w:tcPr>
            <w:tcW w:w="554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ADB1A5" w14:textId="77777777" w:rsidR="009C534D" w:rsidRPr="009C534D" w:rsidRDefault="009C534D" w:rsidP="009C534D">
            <w:pPr>
              <w:spacing w:after="0"/>
              <w:jc w:val="center"/>
              <w:rPr>
                <w:rFonts w:ascii="Calibri" w:eastAsia="Times New Roman" w:hAnsi="Calibri" w:cs="Calibri"/>
                <w:color w:val="000000"/>
                <w:sz w:val="22"/>
                <w:szCs w:val="22"/>
              </w:rPr>
            </w:pPr>
            <w:r w:rsidRPr="009C534D">
              <w:rPr>
                <w:rFonts w:ascii="Calibri" w:eastAsia="Times New Roman" w:hAnsi="Calibri" w:cs="Calibri"/>
                <w:color w:val="000000"/>
                <w:sz w:val="22"/>
                <w:szCs w:val="22"/>
              </w:rPr>
              <w:t>Total Losses</w:t>
            </w:r>
          </w:p>
        </w:tc>
        <w:tc>
          <w:tcPr>
            <w:tcW w:w="1392" w:type="dxa"/>
            <w:tcBorders>
              <w:top w:val="single" w:sz="4" w:space="0" w:color="auto"/>
              <w:left w:val="nil"/>
              <w:bottom w:val="single" w:sz="4" w:space="0" w:color="auto"/>
              <w:right w:val="single" w:sz="8" w:space="0" w:color="auto"/>
            </w:tcBorders>
            <w:shd w:val="clear" w:color="auto" w:fill="auto"/>
            <w:noWrap/>
            <w:vAlign w:val="bottom"/>
            <w:hideMark/>
          </w:tcPr>
          <w:p w14:paraId="7984D9F5" w14:textId="00903A07" w:rsidR="009C534D" w:rsidRPr="009C534D" w:rsidRDefault="009C534D" w:rsidP="009C534D">
            <w:pPr>
              <w:spacing w:after="0"/>
              <w:jc w:val="right"/>
              <w:rPr>
                <w:rFonts w:ascii="Calibri" w:eastAsia="Times New Roman" w:hAnsi="Calibri" w:cs="Calibri"/>
                <w:color w:val="000000"/>
                <w:sz w:val="22"/>
                <w:szCs w:val="22"/>
              </w:rPr>
            </w:pPr>
            <w:r w:rsidRPr="009C534D">
              <w:rPr>
                <w:rFonts w:ascii="Calibri" w:eastAsia="Times New Roman" w:hAnsi="Calibri" w:cs="Calibri"/>
                <w:color w:val="000000"/>
                <w:sz w:val="22"/>
                <w:szCs w:val="22"/>
              </w:rPr>
              <w:t>118</w:t>
            </w:r>
            <w:r w:rsidR="00142F9C">
              <w:rPr>
                <w:rFonts w:ascii="Calibri" w:eastAsia="Times New Roman" w:hAnsi="Calibri" w:cs="Calibri"/>
                <w:color w:val="000000"/>
                <w:sz w:val="22"/>
                <w:szCs w:val="22"/>
              </w:rPr>
              <w:t>.5</w:t>
            </w:r>
          </w:p>
        </w:tc>
      </w:tr>
      <w:tr w:rsidR="009C534D" w:rsidRPr="009C534D" w14:paraId="1C5D052A" w14:textId="77777777" w:rsidTr="00014C9E">
        <w:trPr>
          <w:trHeight w:val="305"/>
          <w:jc w:val="center"/>
        </w:trPr>
        <w:tc>
          <w:tcPr>
            <w:tcW w:w="5548" w:type="dxa"/>
            <w:tcBorders>
              <w:top w:val="nil"/>
              <w:left w:val="single" w:sz="8" w:space="0" w:color="auto"/>
              <w:bottom w:val="single" w:sz="4" w:space="0" w:color="auto"/>
              <w:right w:val="nil"/>
            </w:tcBorders>
            <w:shd w:val="clear" w:color="auto" w:fill="auto"/>
            <w:noWrap/>
            <w:vAlign w:val="bottom"/>
            <w:hideMark/>
          </w:tcPr>
          <w:p w14:paraId="434D0DEE" w14:textId="71219597" w:rsidR="009C534D" w:rsidRPr="009C534D" w:rsidRDefault="009C534D" w:rsidP="009C534D">
            <w:pPr>
              <w:spacing w:after="0"/>
              <w:rPr>
                <w:rFonts w:ascii="Calibri" w:eastAsia="Times New Roman" w:hAnsi="Calibri" w:cs="Calibri"/>
                <w:i/>
                <w:iCs/>
                <w:color w:val="000000"/>
                <w:sz w:val="22"/>
                <w:szCs w:val="22"/>
              </w:rPr>
            </w:pPr>
            <w:r w:rsidRPr="009C534D">
              <w:rPr>
                <w:rFonts w:ascii="Calibri" w:eastAsia="Times New Roman" w:hAnsi="Calibri" w:cs="Calibri"/>
                <w:i/>
                <w:iCs/>
                <w:color w:val="000000"/>
                <w:sz w:val="22"/>
                <w:szCs w:val="22"/>
              </w:rPr>
              <w:t>Source of funds to cover expected losses</w:t>
            </w:r>
          </w:p>
        </w:tc>
        <w:tc>
          <w:tcPr>
            <w:tcW w:w="1392" w:type="dxa"/>
            <w:tcBorders>
              <w:top w:val="nil"/>
              <w:left w:val="nil"/>
              <w:bottom w:val="single" w:sz="4" w:space="0" w:color="auto"/>
              <w:right w:val="single" w:sz="8" w:space="0" w:color="auto"/>
            </w:tcBorders>
            <w:shd w:val="clear" w:color="auto" w:fill="auto"/>
            <w:noWrap/>
            <w:vAlign w:val="bottom"/>
            <w:hideMark/>
          </w:tcPr>
          <w:p w14:paraId="7E1C3CFF" w14:textId="77777777" w:rsidR="009C534D" w:rsidRPr="009C534D" w:rsidRDefault="009C534D" w:rsidP="009C534D">
            <w:pPr>
              <w:spacing w:after="0"/>
              <w:rPr>
                <w:rFonts w:ascii="Calibri" w:eastAsia="Times New Roman" w:hAnsi="Calibri" w:cs="Calibri"/>
                <w:color w:val="000000"/>
                <w:sz w:val="22"/>
                <w:szCs w:val="22"/>
              </w:rPr>
            </w:pPr>
            <w:r w:rsidRPr="009C534D">
              <w:rPr>
                <w:rFonts w:ascii="Calibri" w:eastAsia="Times New Roman" w:hAnsi="Calibri" w:cs="Calibri"/>
                <w:color w:val="000000"/>
                <w:sz w:val="22"/>
                <w:szCs w:val="22"/>
              </w:rPr>
              <w:t> </w:t>
            </w:r>
          </w:p>
        </w:tc>
      </w:tr>
      <w:tr w:rsidR="009C534D" w:rsidRPr="009C534D" w14:paraId="3C35CBDE" w14:textId="77777777" w:rsidTr="009C534D">
        <w:trPr>
          <w:trHeight w:val="300"/>
          <w:jc w:val="center"/>
        </w:trPr>
        <w:tc>
          <w:tcPr>
            <w:tcW w:w="5548" w:type="dxa"/>
            <w:tcBorders>
              <w:top w:val="nil"/>
              <w:left w:val="single" w:sz="8" w:space="0" w:color="auto"/>
              <w:bottom w:val="nil"/>
              <w:right w:val="single" w:sz="4" w:space="0" w:color="auto"/>
            </w:tcBorders>
            <w:shd w:val="clear" w:color="auto" w:fill="auto"/>
            <w:noWrap/>
            <w:vAlign w:val="bottom"/>
            <w:hideMark/>
          </w:tcPr>
          <w:p w14:paraId="379BDFEB" w14:textId="77777777" w:rsidR="009C534D" w:rsidRPr="009C534D" w:rsidRDefault="009C534D" w:rsidP="009C534D">
            <w:pPr>
              <w:spacing w:after="0"/>
              <w:rPr>
                <w:rFonts w:ascii="Calibri" w:eastAsia="Times New Roman" w:hAnsi="Calibri" w:cs="Calibri"/>
                <w:color w:val="000000"/>
                <w:sz w:val="22"/>
                <w:szCs w:val="22"/>
              </w:rPr>
            </w:pPr>
            <w:r w:rsidRPr="009C534D">
              <w:rPr>
                <w:rFonts w:ascii="Calibri" w:eastAsia="Times New Roman" w:hAnsi="Calibri" w:cs="Calibri"/>
                <w:color w:val="000000"/>
                <w:sz w:val="22"/>
                <w:szCs w:val="22"/>
              </w:rPr>
              <w:lastRenderedPageBreak/>
              <w:t>Drawing on 50% write-off of previous share capital</w:t>
            </w:r>
          </w:p>
        </w:tc>
        <w:tc>
          <w:tcPr>
            <w:tcW w:w="1392" w:type="dxa"/>
            <w:tcBorders>
              <w:top w:val="nil"/>
              <w:left w:val="nil"/>
              <w:bottom w:val="nil"/>
              <w:right w:val="single" w:sz="8" w:space="0" w:color="auto"/>
            </w:tcBorders>
            <w:shd w:val="clear" w:color="auto" w:fill="auto"/>
            <w:noWrap/>
            <w:vAlign w:val="bottom"/>
            <w:hideMark/>
          </w:tcPr>
          <w:p w14:paraId="71EA1508" w14:textId="3F8A890B" w:rsidR="009C534D" w:rsidRPr="009C534D" w:rsidRDefault="009C534D" w:rsidP="009C534D">
            <w:pPr>
              <w:spacing w:after="0"/>
              <w:jc w:val="right"/>
              <w:rPr>
                <w:rFonts w:ascii="Calibri" w:eastAsia="Times New Roman" w:hAnsi="Calibri" w:cs="Calibri"/>
                <w:color w:val="000000"/>
                <w:sz w:val="22"/>
                <w:szCs w:val="22"/>
              </w:rPr>
            </w:pPr>
            <w:r w:rsidRPr="009C534D">
              <w:rPr>
                <w:rFonts w:ascii="Calibri" w:eastAsia="Times New Roman" w:hAnsi="Calibri" w:cs="Calibri"/>
                <w:color w:val="000000"/>
                <w:sz w:val="22"/>
                <w:szCs w:val="22"/>
              </w:rPr>
              <w:t>93</w:t>
            </w:r>
            <w:r w:rsidR="00142F9C">
              <w:rPr>
                <w:rFonts w:ascii="Calibri" w:eastAsia="Times New Roman" w:hAnsi="Calibri" w:cs="Calibri"/>
                <w:color w:val="000000"/>
                <w:sz w:val="22"/>
                <w:szCs w:val="22"/>
              </w:rPr>
              <w:t>.0</w:t>
            </w:r>
          </w:p>
        </w:tc>
      </w:tr>
      <w:tr w:rsidR="009C534D" w:rsidRPr="009C534D" w14:paraId="378033BC" w14:textId="77777777" w:rsidTr="009C534D">
        <w:trPr>
          <w:trHeight w:val="300"/>
          <w:jc w:val="center"/>
        </w:trPr>
        <w:tc>
          <w:tcPr>
            <w:tcW w:w="5548" w:type="dxa"/>
            <w:tcBorders>
              <w:top w:val="nil"/>
              <w:left w:val="single" w:sz="8" w:space="0" w:color="auto"/>
              <w:bottom w:val="nil"/>
              <w:right w:val="single" w:sz="4" w:space="0" w:color="auto"/>
            </w:tcBorders>
            <w:shd w:val="clear" w:color="auto" w:fill="auto"/>
            <w:noWrap/>
            <w:vAlign w:val="bottom"/>
            <w:hideMark/>
          </w:tcPr>
          <w:p w14:paraId="76DAD624" w14:textId="77777777" w:rsidR="009C534D" w:rsidRPr="009C534D" w:rsidRDefault="009C534D" w:rsidP="009C534D">
            <w:pPr>
              <w:spacing w:after="0"/>
              <w:rPr>
                <w:rFonts w:ascii="Calibri" w:eastAsia="Times New Roman" w:hAnsi="Calibri" w:cs="Calibri"/>
                <w:color w:val="000000"/>
                <w:sz w:val="22"/>
                <w:szCs w:val="22"/>
              </w:rPr>
            </w:pPr>
            <w:r w:rsidRPr="009C534D">
              <w:rPr>
                <w:rFonts w:ascii="Calibri" w:eastAsia="Times New Roman" w:hAnsi="Calibri" w:cs="Calibri"/>
                <w:color w:val="000000"/>
                <w:sz w:val="22"/>
                <w:szCs w:val="22"/>
              </w:rPr>
              <w:t>Use of open reserves and profit carried forward</w:t>
            </w:r>
          </w:p>
        </w:tc>
        <w:tc>
          <w:tcPr>
            <w:tcW w:w="1392" w:type="dxa"/>
            <w:tcBorders>
              <w:top w:val="nil"/>
              <w:left w:val="nil"/>
              <w:bottom w:val="nil"/>
              <w:right w:val="single" w:sz="8" w:space="0" w:color="auto"/>
            </w:tcBorders>
            <w:shd w:val="clear" w:color="auto" w:fill="auto"/>
            <w:noWrap/>
            <w:vAlign w:val="bottom"/>
            <w:hideMark/>
          </w:tcPr>
          <w:p w14:paraId="445622C2" w14:textId="70D3251B" w:rsidR="009C534D" w:rsidRPr="009C534D" w:rsidRDefault="009C534D" w:rsidP="009C534D">
            <w:pPr>
              <w:spacing w:after="0"/>
              <w:jc w:val="right"/>
              <w:rPr>
                <w:rFonts w:ascii="Calibri" w:eastAsia="Times New Roman" w:hAnsi="Calibri" w:cs="Calibri"/>
                <w:color w:val="000000"/>
                <w:sz w:val="22"/>
                <w:szCs w:val="22"/>
              </w:rPr>
            </w:pPr>
            <w:r w:rsidRPr="009C534D">
              <w:rPr>
                <w:rFonts w:ascii="Calibri" w:eastAsia="Times New Roman" w:hAnsi="Calibri" w:cs="Calibri"/>
                <w:color w:val="000000"/>
                <w:sz w:val="22"/>
                <w:szCs w:val="22"/>
              </w:rPr>
              <w:t>25</w:t>
            </w:r>
            <w:r w:rsidR="00142F9C">
              <w:rPr>
                <w:rFonts w:ascii="Calibri" w:eastAsia="Times New Roman" w:hAnsi="Calibri" w:cs="Calibri"/>
                <w:color w:val="000000"/>
                <w:sz w:val="22"/>
                <w:szCs w:val="22"/>
              </w:rPr>
              <w:t>.5</w:t>
            </w:r>
          </w:p>
        </w:tc>
      </w:tr>
      <w:tr w:rsidR="009C534D" w:rsidRPr="009C534D" w14:paraId="317330E6" w14:textId="77777777" w:rsidTr="009C534D">
        <w:trPr>
          <w:trHeight w:val="300"/>
          <w:jc w:val="center"/>
        </w:trPr>
        <w:tc>
          <w:tcPr>
            <w:tcW w:w="5548"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C4D832C" w14:textId="77777777" w:rsidR="009C534D" w:rsidRPr="009C534D" w:rsidRDefault="009C534D" w:rsidP="009C534D">
            <w:pPr>
              <w:spacing w:after="0"/>
              <w:jc w:val="center"/>
              <w:rPr>
                <w:rFonts w:ascii="Calibri" w:eastAsia="Times New Roman" w:hAnsi="Calibri" w:cs="Calibri"/>
                <w:color w:val="000000"/>
                <w:sz w:val="22"/>
                <w:szCs w:val="22"/>
              </w:rPr>
            </w:pPr>
            <w:r w:rsidRPr="009C534D">
              <w:rPr>
                <w:rFonts w:ascii="Calibri" w:eastAsia="Times New Roman" w:hAnsi="Calibri" w:cs="Calibri"/>
                <w:color w:val="000000"/>
                <w:sz w:val="22"/>
                <w:szCs w:val="22"/>
              </w:rPr>
              <w:t>Total funds used to cover losses</w:t>
            </w:r>
          </w:p>
        </w:tc>
        <w:tc>
          <w:tcPr>
            <w:tcW w:w="1392" w:type="dxa"/>
            <w:tcBorders>
              <w:top w:val="single" w:sz="4" w:space="0" w:color="auto"/>
              <w:left w:val="nil"/>
              <w:bottom w:val="single" w:sz="4" w:space="0" w:color="auto"/>
              <w:right w:val="single" w:sz="8" w:space="0" w:color="auto"/>
            </w:tcBorders>
            <w:shd w:val="clear" w:color="auto" w:fill="auto"/>
            <w:noWrap/>
            <w:vAlign w:val="bottom"/>
            <w:hideMark/>
          </w:tcPr>
          <w:p w14:paraId="54ADFA96" w14:textId="53FA5B97" w:rsidR="009C534D" w:rsidRPr="009C534D" w:rsidRDefault="009C534D" w:rsidP="009C534D">
            <w:pPr>
              <w:spacing w:after="0"/>
              <w:jc w:val="right"/>
              <w:rPr>
                <w:rFonts w:ascii="Calibri" w:eastAsia="Times New Roman" w:hAnsi="Calibri" w:cs="Calibri"/>
                <w:color w:val="000000"/>
                <w:sz w:val="22"/>
                <w:szCs w:val="22"/>
              </w:rPr>
            </w:pPr>
            <w:r w:rsidRPr="009C534D">
              <w:rPr>
                <w:rFonts w:ascii="Calibri" w:eastAsia="Times New Roman" w:hAnsi="Calibri" w:cs="Calibri"/>
                <w:color w:val="000000"/>
                <w:sz w:val="22"/>
                <w:szCs w:val="22"/>
              </w:rPr>
              <w:t>118</w:t>
            </w:r>
            <w:r w:rsidR="00142F9C">
              <w:rPr>
                <w:rFonts w:ascii="Calibri" w:eastAsia="Times New Roman" w:hAnsi="Calibri" w:cs="Calibri"/>
                <w:color w:val="000000"/>
                <w:sz w:val="22"/>
                <w:szCs w:val="22"/>
              </w:rPr>
              <w:t>.5</w:t>
            </w:r>
          </w:p>
        </w:tc>
      </w:tr>
    </w:tbl>
    <w:p w14:paraId="4D6B94D2" w14:textId="132F70C0" w:rsidR="00F95DC0" w:rsidRDefault="00F95DC0" w:rsidP="001943FC">
      <w:pPr>
        <w:pStyle w:val="YPFSBodyText"/>
      </w:pPr>
    </w:p>
    <w:p w14:paraId="1E052DF3" w14:textId="49BC9CBA" w:rsidR="00631FC9" w:rsidRDefault="00631FC9" w:rsidP="00631FC9">
      <w:pPr>
        <w:pStyle w:val="YPFSFiguresSourceLine"/>
      </w:pPr>
      <w:r>
        <w:t xml:space="preserve">Source: </w:t>
      </w:r>
      <w:r w:rsidR="001835A2">
        <w:fldChar w:fldCharType="begin"/>
      </w:r>
      <w:r w:rsidR="009C7CD5">
        <w:instrText xml:space="preserve"> ADDIN ZOTERO_ITEM CSL_CITATION {"citationID":"lOHqmpNq","properties":{"formattedCitation":"(Ehrsam 1985, 100; Swiss Federal Council 1933d, 813)","plainCitation":"(Ehrsam 1985, 100; Swiss Federal Council 1933d, 813)","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3","label":"page"},{"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100","label":"page"}],"schema":"https://github.com/citation-style-language/schema/raw/master/csl-citation.json"} </w:instrText>
      </w:r>
      <w:r w:rsidR="001835A2">
        <w:fldChar w:fldCharType="separate"/>
      </w:r>
      <w:r w:rsidR="009C7CD5" w:rsidRPr="009C7CD5">
        <w:rPr>
          <w:rFonts w:ascii="Cambria" w:hAnsi="Cambria"/>
        </w:rPr>
        <w:t>(Ehrsam 1985, 100; Swiss Federal Council 1933d, 813)</w:t>
      </w:r>
      <w:r w:rsidR="001835A2">
        <w:fldChar w:fldCharType="end"/>
      </w:r>
    </w:p>
    <w:p w14:paraId="6CC5889C" w14:textId="60C9D33B" w:rsidR="00E94A73" w:rsidRPr="00E61693" w:rsidRDefault="00CF7EE1" w:rsidP="001943FC">
      <w:pPr>
        <w:pStyle w:val="YPFSBodyText"/>
      </w:pPr>
      <w:r>
        <w:t xml:space="preserve">Although aid from other banks was not viable given Volksbank’s structure and size, </w:t>
      </w:r>
      <w:r w:rsidR="006E71BF">
        <w:t>Finance Minister</w:t>
      </w:r>
      <w:r>
        <w:t xml:space="preserve"> Musy </w:t>
      </w:r>
      <w:r w:rsidR="00581145">
        <w:t xml:space="preserve">asked </w:t>
      </w:r>
      <w:r>
        <w:t xml:space="preserve">representatives from the Swiss Bank Corporation and Credit Suisse to support Volksbank, so that the Federal Council could tell the </w:t>
      </w:r>
      <w:r w:rsidR="00DF1AD1">
        <w:t>Federal A</w:t>
      </w:r>
      <w:r>
        <w:t xml:space="preserve">ssembly they did everything possible to reduce the Confederation’s participation in the aid </w:t>
      </w:r>
      <w:r>
        <w:fldChar w:fldCharType="begin"/>
      </w:r>
      <w:r w:rsidR="009C7CD5">
        <w:instrText xml:space="preserve"> ADDIN ZOTERO_ITEM CSL_CITATION {"citationID":"1UDq3gYD","properties":{"formattedCitation":"(Swiss Federal Council 1933b, 1)","plainCitation":"(Swiss Federal Council 1933b, 1)","noteIndex":0},"citationItems":[{"id":22629,"uris":["http://zotero.org/groups/2541884/items/9CZ4CSND"],"itemData":{"id":22629,"type":"report","call-number":"report","number":"E 6100 (A) 1000/1913, Az. F.24.4. Schweizerische Volksbank, 1933-1938, volume 5","title":"Minutes of the meeting","URL":"https://www.bar.admin.ch/dam/bar/de/dokumente/archivalien/svb_sanierung_03f.pdf.download.pdf/svb_sanierung_03f.pdf","author":[{"family":"Swiss Federal Council","given":""}],"issued":{"date-parts":[["1933",11,17]]}},"locator":"1","label":"page"}],"schema":"https://github.com/citation-style-language/schema/raw/master/csl-citation.json"} </w:instrText>
      </w:r>
      <w:r>
        <w:fldChar w:fldCharType="separate"/>
      </w:r>
      <w:r w:rsidR="00132FD2" w:rsidRPr="00132FD2">
        <w:t>(Swiss Federal Council 1933b, 1)</w:t>
      </w:r>
      <w:r>
        <w:fldChar w:fldCharType="end"/>
      </w:r>
      <w:r>
        <w:t xml:space="preserve">. </w:t>
      </w:r>
      <w:r w:rsidR="00ED1B33">
        <w:t>Finance Minister</w:t>
      </w:r>
      <w:r>
        <w:t xml:space="preserve"> Musy’s comments </w:t>
      </w:r>
      <w:r w:rsidR="00B612AC">
        <w:t>indicate</w:t>
      </w:r>
      <w:r>
        <w:t xml:space="preserve"> Swiss Bank Corporation and Credit Suisse were unable to participate in the rescue of Volksbank </w:t>
      </w:r>
      <w:r>
        <w:fldChar w:fldCharType="begin"/>
      </w:r>
      <w:r w:rsidR="00A53B81">
        <w:instrText xml:space="preserve"> ADDIN ZOTERO_ITEM CSL_CITATION {"citationID":"uUQE4HKs","properties":{"formattedCitation":"(Baumann 2007, 367)","plainCitation":"(Baumann 2007, 367)","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67","label":"page"}],"schema":"https://github.com/citation-style-language/schema/raw/master/csl-citation.json"} </w:instrText>
      </w:r>
      <w:r>
        <w:fldChar w:fldCharType="separate"/>
      </w:r>
      <w:r w:rsidR="00CF7038" w:rsidRPr="00CF7038">
        <w:t>(Baumann 2007, 367)</w:t>
      </w:r>
      <w:r>
        <w:fldChar w:fldCharType="end"/>
      </w:r>
      <w:r>
        <w:t xml:space="preserve">. </w:t>
      </w:r>
    </w:p>
    <w:p w14:paraId="5D7E16BF" w14:textId="59821F51" w:rsidR="00C719FD" w:rsidRDefault="00101D57" w:rsidP="003D7FFA">
      <w:pPr>
        <w:pStyle w:val="YPFSKDDNumberedBold"/>
      </w:pPr>
      <w:r>
        <w:t>Part of a Package:</w:t>
      </w:r>
      <w:r w:rsidR="00316767">
        <w:t xml:space="preserve"> </w:t>
      </w:r>
      <w:r w:rsidR="00AE7F83" w:rsidRPr="00D32668">
        <w:t>Schweizerische Volksbank</w:t>
      </w:r>
      <w:r w:rsidR="00AE7F83">
        <w:t xml:space="preserve"> received three rounds of </w:t>
      </w:r>
      <w:r w:rsidR="00947C76">
        <w:t xml:space="preserve">emergency loans and deposits between 1931 and </w:t>
      </w:r>
      <w:r w:rsidR="00676DB1">
        <w:t>1933.</w:t>
      </w:r>
    </w:p>
    <w:p w14:paraId="21D3DC68" w14:textId="2C52CA9C" w:rsidR="00DC4873" w:rsidRDefault="00743D0C" w:rsidP="00937029">
      <w:pPr>
        <w:pStyle w:val="YPFSBodyText"/>
      </w:pPr>
      <w:r>
        <w:t>O</w:t>
      </w:r>
      <w:r w:rsidR="00580E6D">
        <w:t>n</w:t>
      </w:r>
      <w:r>
        <w:t xml:space="preserve"> September 28, 1931</w:t>
      </w:r>
      <w:r w:rsidR="00A65088">
        <w:t xml:space="preserve">, </w:t>
      </w:r>
      <w:r w:rsidR="007F192A">
        <w:t xml:space="preserve">after Great Britain abandoned the gold standard, </w:t>
      </w:r>
      <w:r w:rsidR="00924F4C">
        <w:t>Volksbank faced a deposit run in Zurich that lasted for a f</w:t>
      </w:r>
      <w:r w:rsidR="00583FCB">
        <w:t>ew</w:t>
      </w:r>
      <w:r w:rsidR="00924F4C">
        <w:t xml:space="preserve"> days as depositors withdrew </w:t>
      </w:r>
      <w:r w:rsidR="00DB7EEB">
        <w:t xml:space="preserve">their </w:t>
      </w:r>
      <w:r w:rsidR="00924F4C">
        <w:t xml:space="preserve">savings in response to a rumor that </w:t>
      </w:r>
      <w:r w:rsidR="005A5518">
        <w:t xml:space="preserve">it </w:t>
      </w:r>
      <w:r w:rsidR="00924F4C">
        <w:t xml:space="preserve">was having payment </w:t>
      </w:r>
      <w:r w:rsidR="00334123">
        <w:t>difficultie</w:t>
      </w:r>
      <w:r w:rsidR="00583FCB">
        <w:t>s</w:t>
      </w:r>
      <w:r w:rsidR="005A5518">
        <w:t>, following the failure of a small private bank</w:t>
      </w:r>
      <w:r w:rsidR="007F192A">
        <w:t>; depositor pressure increased further when the bank’s Zurich branches restricted withdrawals to 800 francs per depositor</w:t>
      </w:r>
      <w:r w:rsidR="009B51DE">
        <w:t xml:space="preserve"> </w:t>
      </w:r>
      <w:r w:rsidR="009B51DE">
        <w:fldChar w:fldCharType="begin"/>
      </w:r>
      <w:r w:rsidR="00A53B81">
        <w:instrText xml:space="preserve"> ADDIN ZOTERO_ITEM CSL_CITATION {"citationID":"ylqivgh4","properties":{"formattedCitation":"(Baumann 2007, 327, 329)","plainCitation":"(Baumann 2007, 327, 32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27, 329","label":"page"}],"schema":"https://github.com/citation-style-language/schema/raw/master/csl-citation.json"} </w:instrText>
      </w:r>
      <w:r w:rsidR="009B51DE">
        <w:fldChar w:fldCharType="separate"/>
      </w:r>
      <w:r w:rsidR="00CF7038" w:rsidRPr="00CF7038">
        <w:t>(Baumann 2007, 327, 329)</w:t>
      </w:r>
      <w:r w:rsidR="009B51DE">
        <w:fldChar w:fldCharType="end"/>
      </w:r>
      <w:r w:rsidR="00583FCB" w:rsidRPr="00D32668">
        <w:t>. Volksbank den</w:t>
      </w:r>
      <w:r w:rsidR="00000FEC">
        <w:t>ied</w:t>
      </w:r>
      <w:r w:rsidR="00583FCB">
        <w:t xml:space="preserve"> these</w:t>
      </w:r>
      <w:r w:rsidR="00583FCB" w:rsidRPr="00D32668">
        <w:t xml:space="preserve"> rumors</w:t>
      </w:r>
      <w:r w:rsidR="007F192A">
        <w:t xml:space="preserve"> </w:t>
      </w:r>
      <w:r w:rsidR="007F192A" w:rsidRPr="00AF7D2D">
        <w:t xml:space="preserve">and issued a survey showing that 121% of its savings bank </w:t>
      </w:r>
      <w:r w:rsidR="007F192A">
        <w:t>deposits</w:t>
      </w:r>
      <w:r w:rsidR="007F192A" w:rsidRPr="00AF7D2D">
        <w:t xml:space="preserve"> were covered by first-class securities</w:t>
      </w:r>
      <w:r w:rsidR="007F192A">
        <w:t>, after which customer withdrawals declined</w:t>
      </w:r>
      <w:r w:rsidR="00DC4873">
        <w:t xml:space="preserve"> </w:t>
      </w:r>
      <w:r w:rsidR="00DC4873">
        <w:fldChar w:fldCharType="begin"/>
      </w:r>
      <w:r w:rsidR="00A53B81">
        <w:instrText xml:space="preserve"> ADDIN ZOTERO_ITEM CSL_CITATION {"citationID":"x9XhwHDo","properties":{"formattedCitation":"(Baumann 2007, 327, 329)","plainCitation":"(Baumann 2007, 327, 32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27, 329","label":"page"}],"schema":"https://github.com/citation-style-language/schema/raw/master/csl-citation.json"} </w:instrText>
      </w:r>
      <w:r w:rsidR="00DC4873">
        <w:fldChar w:fldCharType="separate"/>
      </w:r>
      <w:r w:rsidR="00DC4873" w:rsidRPr="00CF7038">
        <w:t>(Baumann 2007, 327, 329)</w:t>
      </w:r>
      <w:r w:rsidR="00DC4873">
        <w:fldChar w:fldCharType="end"/>
      </w:r>
      <w:r w:rsidR="007F192A" w:rsidRPr="00AF7D2D">
        <w:t>.</w:t>
      </w:r>
      <w:r w:rsidR="00937029">
        <w:t xml:space="preserve"> </w:t>
      </w:r>
    </w:p>
    <w:p w14:paraId="7FF056C0" w14:textId="16596D7F" w:rsidR="00DC4873" w:rsidRPr="00AF7D2D" w:rsidRDefault="00DC4873" w:rsidP="00DC4873">
      <w:pPr>
        <w:pStyle w:val="YPFSBodyText"/>
      </w:pPr>
      <w:r>
        <w:t xml:space="preserve">On </w:t>
      </w:r>
      <w:r>
        <w:t>November 1, 1931</w:t>
      </w:r>
      <w:r>
        <w:t xml:space="preserve">, </w:t>
      </w:r>
      <w:r w:rsidRPr="00AF7D2D">
        <w:t xml:space="preserve">Volksbank’s management calculated that the bank’s balance sheet </w:t>
      </w:r>
      <w:r>
        <w:t xml:space="preserve">had </w:t>
      </w:r>
      <w:r w:rsidRPr="00AF7D2D">
        <w:t xml:space="preserve">shrunk </w:t>
      </w:r>
      <w:r w:rsidR="00937029" w:rsidRPr="00D32668">
        <w:t>by CHF 300 million</w:t>
      </w:r>
      <w:r w:rsidR="00306157">
        <w:t>,</w:t>
      </w:r>
      <w:r w:rsidR="00F716B1">
        <w:t xml:space="preserve"> as it </w:t>
      </w:r>
      <w:r w:rsidR="00306157">
        <w:t xml:space="preserve">responded to </w:t>
      </w:r>
      <w:r w:rsidR="008260FC">
        <w:t xml:space="preserve">deposit runs </w:t>
      </w:r>
      <w:r w:rsidR="00F716B1">
        <w:t xml:space="preserve">and </w:t>
      </w:r>
      <w:r w:rsidR="00306157">
        <w:t xml:space="preserve">repayment requests from banks and bondholders </w:t>
      </w:r>
      <w:r w:rsidR="00F716B1">
        <w:fldChar w:fldCharType="begin"/>
      </w:r>
      <w:r w:rsidR="00A53B81">
        <w:instrText xml:space="preserve"> ADDIN ZOTERO_ITEM CSL_CITATION {"citationID":"IbR49OIG","properties":{"formattedCitation":"(Baumann 2007, 333; Swiss Federal Council 1931a, 1)","plainCitation":"(Baumann 2007, 333; Swiss Federal Council 1931a, 1)","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33","label":"page"},{"id":24653,"uris":["http://zotero.org/groups/2541884/items/HHKQE269"],"itemData":{"id":24653,"type":"report","abstract":"Swiss Federal Council meeting notes disscusing a CHF 50 million loan given to Volksbank.","call-number":"report","number":"E 1004.1, 1000/9, Volume 331, Ref No. 70 013 062","title":"Record(s) of decisions","URL":"https://www.chgov.bar.admin.ch/protocol/?manifest=https%3A%2F%2Fapi.chgov.bar.admin.ch%2Fmanifests%2F32327394%2F32327394.json&amp;cv=32327394-2&amp;q=banque%20%20AND%20populaire&amp;lang=en","author":[{"family":"Swiss Federal Council","given":""}],"issued":{"date-parts":[["1931",11,27]]}},"locator":"1","label":"page"}],"schema":"https://github.com/citation-style-language/schema/raw/master/csl-citation.json"} </w:instrText>
      </w:r>
      <w:r w:rsidR="00F716B1">
        <w:fldChar w:fldCharType="separate"/>
      </w:r>
      <w:r w:rsidR="00CF7038" w:rsidRPr="00CF7038">
        <w:t>(Baumann 2007, 333; Swiss Federal Council 1931a, 1)</w:t>
      </w:r>
      <w:r w:rsidR="00F716B1">
        <w:fldChar w:fldCharType="end"/>
      </w:r>
      <w:r w:rsidR="00937029" w:rsidRPr="00D32668">
        <w:t>.</w:t>
      </w:r>
      <w:r w:rsidR="00F43E65">
        <w:t xml:space="preserve"> </w:t>
      </w:r>
      <w:r>
        <w:t>The bank’s management also calculated that of the remaining CHF 1.4 billion,</w:t>
      </w:r>
      <w:r w:rsidRPr="00AF7D2D">
        <w:t xml:space="preserve"> </w:t>
      </w:r>
      <w:r>
        <w:t xml:space="preserve">CHF </w:t>
      </w:r>
      <w:r w:rsidRPr="00AF7D2D">
        <w:t xml:space="preserve">300 million </w:t>
      </w:r>
      <w:r>
        <w:t xml:space="preserve">in assets </w:t>
      </w:r>
      <w:r w:rsidRPr="00AF7D2D">
        <w:t xml:space="preserve">were abroad </w:t>
      </w:r>
      <w:r>
        <w:fldChar w:fldCharType="begin"/>
      </w:r>
      <w:r>
        <w:instrText xml:space="preserve"> ADDIN ZOTERO_ITEM CSL_CITATION {"citationID":"8MwQaX2b","properties":{"formattedCitation":"(Swiss Federal Council 1931a, 1)","plainCitation":"(Swiss Federal Council 1931a, 1)","noteIndex":0},"citationItems":[{"id":24653,"uris":["http://zotero.org/groups/2541884/items/HHKQE269"],"itemData":{"id":24653,"type":"report","abstract":"Swiss Federal Council meeting notes disscusing a CHF 50 million loan given to Volksbank.","call-number":"report","number":"E 1004.1, 1000/9, Volume 331, Ref No. 70 013 062","title":"Record(s) of decisions","URL":"https://www.chgov.bar.admin.ch/protocol/?manifest=https%3A%2F%2Fapi.chgov.bar.admin.ch%2Fmanifests%2F32327394%2F32327394.json&amp;cv=32327394-2&amp;q=banque%20%20AND%20populaire&amp;lang=en","author":[{"family":"Swiss Federal Council","given":""}],"issued":{"date-parts":[["1931",11,27]]}},"locator":"1","label":"page"}],"schema":"https://github.com/citation-style-language/schema/raw/master/csl-citation.json"} </w:instrText>
      </w:r>
      <w:r>
        <w:fldChar w:fldCharType="separate"/>
      </w:r>
      <w:r w:rsidRPr="00A5358C">
        <w:t>(Swiss Federal Council 1931a, 1)</w:t>
      </w:r>
      <w:r>
        <w:fldChar w:fldCharType="end"/>
      </w:r>
      <w:r w:rsidRPr="00AF7D2D">
        <w:t>.</w:t>
      </w:r>
      <w:r>
        <w:t xml:space="preserve"> The bank’s management estimated that the total expected credit losses were around CHF 75 million, while it had CHF 46 million in reserves, so it needed to write down about CHF 30 million in share capital to cover all expected losses </w:t>
      </w:r>
      <w:r>
        <w:fldChar w:fldCharType="begin"/>
      </w:r>
      <w:r>
        <w:instrText xml:space="preserve"> ADDIN ZOTERO_ITEM CSL_CITATION {"citationID":"VWYQEqfg","properties":{"formattedCitation":"(Swiss Federal Council 1931a, 1)","plainCitation":"(Swiss Federal Council 1931a, 1)","noteIndex":0},"citationItems":[{"id":24653,"uris":["http://zotero.org/groups/2541884/items/HHKQE269"],"itemData":{"id":24653,"type":"report","abstract":"Swiss Federal Council meeting notes disscusing a CHF 50 million loan given to Volksbank.","call-number":"report","number":"E 1004.1, 1000/9, Volume 331, Ref No. 70 013 062","title":"Record(s) of decisions","URL":"https://www.chgov.bar.admin.ch/protocol/?manifest=https%3A%2F%2Fapi.chgov.bar.admin.ch%2Fmanifests%2F32327394%2F32327394.json&amp;cv=32327394-2&amp;q=banque%20%20AND%20populaire&amp;lang=en","author":[{"family":"Swiss Federal Council","given":""}],"issued":{"date-parts":[["1931",11,27]]}},"locator":"1","label":"page"}],"schema":"https://github.com/citation-style-language/schema/raw/master/csl-citation.json"} </w:instrText>
      </w:r>
      <w:r>
        <w:fldChar w:fldCharType="separate"/>
      </w:r>
      <w:r w:rsidRPr="00A5358C">
        <w:t>(Swiss Federal Council 1931a, 1)</w:t>
      </w:r>
      <w:r>
        <w:fldChar w:fldCharType="end"/>
      </w:r>
      <w:r>
        <w:t xml:space="preserve">. </w:t>
      </w:r>
      <w:r w:rsidRPr="00AF7D2D">
        <w:t xml:space="preserve">Volksbank had </w:t>
      </w:r>
      <w:commentRangeStart w:id="5"/>
      <w:r w:rsidRPr="00AF7D2D">
        <w:t xml:space="preserve">600,000 savings accounts </w:t>
      </w:r>
      <w:commentRangeEnd w:id="5"/>
      <w:r>
        <w:rPr>
          <w:rStyle w:val="CommentReference"/>
          <w:color w:val="auto"/>
        </w:rPr>
        <w:commentReference w:id="5"/>
      </w:r>
      <w:r>
        <w:t xml:space="preserve">in November 1931, </w:t>
      </w:r>
      <w:r w:rsidRPr="00AF7D2D">
        <w:t xml:space="preserve">and was too important to the Swiss national economy to allow its failure, as the former </w:t>
      </w:r>
      <w:r>
        <w:t>Finance Minister</w:t>
      </w:r>
      <w:r w:rsidRPr="00AF7D2D">
        <w:t>, Jean-Marie Musy, explained in the Swiss Federal Council</w:t>
      </w:r>
      <w:r>
        <w:t xml:space="preserve"> </w:t>
      </w:r>
      <w:r>
        <w:fldChar w:fldCharType="begin"/>
      </w:r>
      <w:r>
        <w:instrText xml:space="preserve"> ADDIN ZOTERO_ITEM CSL_CITATION {"citationID":"E6QBJTRd","properties":{"formattedCitation":"(Swiss Federal Council 1931a, 2)","plainCitation":"(Swiss Federal Council 1931a, 2)","noteIndex":0},"citationItems":[{"id":24653,"uris":["http://zotero.org/groups/2541884/items/HHKQE269"],"itemData":{"id":24653,"type":"report","abstract":"Swiss Federal Council meeting notes disscusing a CHF 50 million loan given to Volksbank.","call-number":"report","number":"E 1004.1, 1000/9, Volume 331, Ref No. 70 013 062","title":"Record(s) of decisions","URL":"https://www.chgov.bar.admin.ch/protocol/?manifest=https%3A%2F%2Fapi.chgov.bar.admin.ch%2Fmanifests%2F32327394%2F32327394.json&amp;cv=32327394-2&amp;q=banque%20%20AND%20populaire&amp;lang=en","author":[{"family":"Swiss Federal Council","given":""}],"issued":{"date-parts":[["1931",11,27]]}},"locator":"2","label":"page"}],"schema":"https://github.com/citation-style-language/schema/raw/master/csl-citation.json"} </w:instrText>
      </w:r>
      <w:r>
        <w:fldChar w:fldCharType="separate"/>
      </w:r>
      <w:r w:rsidRPr="00A5358C">
        <w:t>(Swiss Federal Council 1931a, 2)</w:t>
      </w:r>
      <w:r>
        <w:fldChar w:fldCharType="end"/>
      </w:r>
      <w:r w:rsidRPr="00AF7D2D">
        <w:t>.</w:t>
      </w:r>
    </w:p>
    <w:p w14:paraId="413ACAD0" w14:textId="25505E71" w:rsidR="00937029" w:rsidRDefault="00F43E65" w:rsidP="00937029">
      <w:pPr>
        <w:pStyle w:val="YPFSBodyText"/>
      </w:pPr>
      <w:r>
        <w:lastRenderedPageBreak/>
        <w:t xml:space="preserve">Volksbank asked the federal government and the </w:t>
      </w:r>
      <w:r w:rsidR="00116B7A">
        <w:t>SNB</w:t>
      </w:r>
      <w:r>
        <w:t xml:space="preserve"> for aid </w:t>
      </w:r>
      <w:r w:rsidR="00685026" w:rsidRPr="00AF7D2D">
        <w:t xml:space="preserve">and received </w:t>
      </w:r>
      <w:r w:rsidR="00306157">
        <w:t xml:space="preserve">a </w:t>
      </w:r>
      <w:r w:rsidR="00685026">
        <w:t xml:space="preserve">CHF </w:t>
      </w:r>
      <w:r w:rsidR="00685026" w:rsidRPr="00AF7D2D">
        <w:t xml:space="preserve">50 million </w:t>
      </w:r>
      <w:r w:rsidR="00306157">
        <w:t xml:space="preserve">loan </w:t>
      </w:r>
      <w:r w:rsidR="00685026">
        <w:t xml:space="preserve">in November 1931 </w:t>
      </w:r>
      <w:r w:rsidR="00685026" w:rsidRPr="00AF7D2D">
        <w:t xml:space="preserve">and an additional </w:t>
      </w:r>
      <w:r w:rsidR="00685026">
        <w:t xml:space="preserve">CHF </w:t>
      </w:r>
      <w:r w:rsidR="00685026" w:rsidRPr="00AF7D2D">
        <w:t xml:space="preserve">10 million </w:t>
      </w:r>
      <w:r w:rsidR="00306157">
        <w:t xml:space="preserve">deposit </w:t>
      </w:r>
      <w:r w:rsidR="00685026">
        <w:t>in December 1931</w:t>
      </w:r>
      <w:r w:rsidR="00DC4873">
        <w:rPr>
          <w:rStyle w:val="FootnoteReference"/>
        </w:rPr>
        <w:footnoteReference w:id="5"/>
      </w:r>
      <w:r w:rsidR="00DC4873">
        <w:t xml:space="preserve"> </w:t>
      </w:r>
      <w:r>
        <w:rPr>
          <w:b/>
        </w:rPr>
        <w:fldChar w:fldCharType="begin"/>
      </w:r>
      <w:r w:rsidR="00A53B81">
        <w:instrText xml:space="preserve"> ADDIN ZOTERO_ITEM CSL_CITATION {"citationID":"PMFhvMFl","properties":{"formattedCitation":"(Baumann 2007, 334; Ehrsam 1985, 98; Swiss Federal Council 1931a, 1\\uc0\\u8211{}2; 1931b, 1)","plainCitation":"(Baumann 2007, 334; Ehrsam 1985, 98; Swiss Federal Council 1931a, 1–2; 1931b, 1)","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34","label":"page"},{"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URL":"https://www.worldcat.org/title/311564508","author":[{"family":"Ehrsam","given":"Paul"}],"editor":[{"family":"Zulauf","given":"Urs"}],"issued":{"date-parts":[["1985"]]}},"locator":"98","label":"page"},{"id":24653,"uris":["http://zotero.org/groups/2541884/items/HHKQE269"],"itemData":{"id":24653,"type":"report","abstract":"Swiss Federal Council meeting notes disscusing a CHF 50 million loan given to Volksbank.","call-number":"report","number":"E 1004.1, 1000/9, Volume 331, Ref No. 70 013 062","title":"Record(s) of decisions","URL":"https://www.chgov.bar.admin.ch/protocol/?manifest=https%3A%2F%2Fapi.chgov.bar.admin.ch%2Fmanifests%2F32327394%2F32327394.json&amp;cv=32327394-2&amp;q=banque%20%20AND%20populaire&amp;lang=en","author":[{"family":"Swiss Federal Council","given":""}],"issued":{"date-parts":[["1931",11,27]]}},"locator":"1-2","label":"page"},{"id":24616,"uris":["http://zotero.org/groups/2541884/items/HXIUFKAS"],"itemData":{"id":24616,"type":"report","call-number":"report","title":"Minutes of the meeting","URL":"https://www.chgov.bar.admin.ch/protocol/?manifest=https%3A%2F%2Fapi.chgov.bar.admin.ch%2Fmanifests%2F32327404%2F32327404.json&amp;cv=32327404-26&amp;q=Schweizerische~0%20Volksbank~0&amp;lang=en","author":[{"family":"Swiss Federal Council","given":""}],"issued":{"date-parts":[["1931",12,29]]}},"locator":"1","label":"page"}],"schema":"https://github.com/citation-style-language/schema/raw/master/csl-citation.json"} </w:instrText>
      </w:r>
      <w:r>
        <w:rPr>
          <w:b/>
        </w:rPr>
        <w:fldChar w:fldCharType="separate"/>
      </w:r>
      <w:r w:rsidR="00CF7038" w:rsidRPr="00CF7038">
        <w:rPr>
          <w:rFonts w:cs="Times New Roman"/>
        </w:rPr>
        <w:t>(Baumann 2007, 334; Ehrsam 1985, 98; Swiss Federal Council 1931a, 1–2; 1931b, 1)</w:t>
      </w:r>
      <w:r>
        <w:rPr>
          <w:b/>
        </w:rPr>
        <w:fldChar w:fldCharType="end"/>
      </w:r>
      <w:r>
        <w:t>.</w:t>
      </w:r>
      <w:r w:rsidR="00BB661C">
        <w:t xml:space="preserve"> The following month</w:t>
      </w:r>
      <w:r w:rsidR="00306157">
        <w:t>,</w:t>
      </w:r>
      <w:r w:rsidR="00BB661C">
        <w:t xml:space="preserve"> Volksbank </w:t>
      </w:r>
      <w:r w:rsidR="00E50246">
        <w:t xml:space="preserve">announced that withdrawals had slowed down significantly </w:t>
      </w:r>
      <w:r w:rsidR="00E50246">
        <w:fldChar w:fldCharType="begin"/>
      </w:r>
      <w:r w:rsidR="00A53B81">
        <w:instrText xml:space="preserve"> ADDIN ZOTERO_ITEM CSL_CITATION {"citationID":"I2Yo0RXP","properties":{"formattedCitation":"(Baumann 2007, 334)","plainCitation":"(Baumann 2007, 334)","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34","label":"page"}],"schema":"https://github.com/citation-style-language/schema/raw/master/csl-citation.json"} </w:instrText>
      </w:r>
      <w:r w:rsidR="00E50246">
        <w:fldChar w:fldCharType="separate"/>
      </w:r>
      <w:r w:rsidR="00CF7038" w:rsidRPr="00CF7038">
        <w:t>(Baumann 2007, 334)</w:t>
      </w:r>
      <w:r w:rsidR="00E50246">
        <w:fldChar w:fldCharType="end"/>
      </w:r>
      <w:r w:rsidR="0042188F">
        <w:t xml:space="preserve">. </w:t>
      </w:r>
    </w:p>
    <w:p w14:paraId="10C84D22" w14:textId="541301D1" w:rsidR="00740C26" w:rsidRDefault="00740C26" w:rsidP="00937029">
      <w:pPr>
        <w:pStyle w:val="YPFSBodyText"/>
      </w:pPr>
      <w:r w:rsidRPr="00AF7D2D">
        <w:t xml:space="preserve">Although Volksbank </w:t>
      </w:r>
      <w:r>
        <w:t>still faced significant unrealized losses</w:t>
      </w:r>
      <w:r w:rsidRPr="00AF7D2D">
        <w:t xml:space="preserve">, the bank management, Swiss Finance Department, and the SNB Governing Board agreed to postpone the restructuring of the bank to preserve public confidence in the fragile Swiss banking system </w:t>
      </w:r>
      <w:r w:rsidRPr="00AF7D2D">
        <w:fldChar w:fldCharType="begin"/>
      </w:r>
      <w:r w:rsidR="00A53B81">
        <w:instrText xml:space="preserve"> ADDIN ZOTERO_ITEM CSL_CITATION {"citationID":"DwNWJuQO","properties":{"formattedCitation":"(Baumann 2007, 336)","plainCitation":"(Baumann 2007, 336)","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36","label":"page"}],"schema":"https://github.com/citation-style-language/schema/raw/master/csl-citation.json"} </w:instrText>
      </w:r>
      <w:r w:rsidRPr="00AF7D2D">
        <w:fldChar w:fldCharType="separate"/>
      </w:r>
      <w:r w:rsidRPr="00CF7038">
        <w:t>(Baumann 2007, 336)</w:t>
      </w:r>
      <w:r w:rsidRPr="00AF7D2D">
        <w:fldChar w:fldCharType="end"/>
      </w:r>
      <w:r w:rsidRPr="00AF7D2D">
        <w:t xml:space="preserve">. </w:t>
      </w:r>
      <w:r>
        <w:t xml:space="preserve">Realizing those losses would force losses on Volksbank’s cooperative shareholders, who had purchased their shares at par and did not expect to experience losses. </w:t>
      </w:r>
      <w:r w:rsidRPr="00AF7D2D">
        <w:t>Volksbank undertook several measures to return to its core non-commercial domestic business and implemented measures to reduce costs in October 1932</w:t>
      </w:r>
      <w:r>
        <w:t>,</w:t>
      </w:r>
      <w:r w:rsidRPr="00AF7D2D">
        <w:t xml:space="preserve"> </w:t>
      </w:r>
      <w:r>
        <w:t>such as reducing salaries and giving older employees early retirement</w:t>
      </w:r>
      <w:r w:rsidRPr="00AF7D2D">
        <w:t xml:space="preserve"> </w:t>
      </w:r>
      <w:r w:rsidRPr="00AF7D2D">
        <w:fldChar w:fldCharType="begin"/>
      </w:r>
      <w:r w:rsidR="00A53B81">
        <w:instrText xml:space="preserve"> ADDIN ZOTERO_ITEM CSL_CITATION {"citationID":"Iq68VYaM","properties":{"formattedCitation":"(Baumann 2007, 343)","plainCitation":"(Baumann 2007, 343)","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43","label":"page"}],"schema":"https://github.com/citation-style-language/schema/raw/master/csl-citation.json"} </w:instrText>
      </w:r>
      <w:r w:rsidRPr="00AF7D2D">
        <w:fldChar w:fldCharType="separate"/>
      </w:r>
      <w:r w:rsidRPr="00CF7038">
        <w:t>(Baumann 2007, 343)</w:t>
      </w:r>
      <w:r w:rsidRPr="00AF7D2D">
        <w:fldChar w:fldCharType="end"/>
      </w:r>
      <w:r w:rsidRPr="00AF7D2D">
        <w:t xml:space="preserve">. At the end of 1932, Volksbank’s internal calculations </w:t>
      </w:r>
      <w:r>
        <w:t xml:space="preserve">suggested that unrealized </w:t>
      </w:r>
      <w:r w:rsidRPr="00AF7D2D">
        <w:t xml:space="preserve">losses </w:t>
      </w:r>
      <w:r>
        <w:t>were</w:t>
      </w:r>
      <w:r w:rsidRPr="00AF7D2D">
        <w:t xml:space="preserve"> CHF 73.7 million </w:t>
      </w:r>
      <w:r w:rsidRPr="00AF7D2D">
        <w:fldChar w:fldCharType="begin"/>
      </w:r>
      <w:r w:rsidR="00A53B81">
        <w:instrText xml:space="preserve"> ADDIN ZOTERO_ITEM CSL_CITATION {"citationID":"61O6DxCh","properties":{"formattedCitation":"(Baumann 2007, 340)","plainCitation":"(Baumann 2007, 340)","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40","label":"page"}],"schema":"https://github.com/citation-style-language/schema/raw/master/csl-citation.json"} </w:instrText>
      </w:r>
      <w:r w:rsidRPr="00AF7D2D">
        <w:fldChar w:fldCharType="separate"/>
      </w:r>
      <w:r w:rsidRPr="00CF7038">
        <w:t>(Baumann 2007, 340)</w:t>
      </w:r>
      <w:r w:rsidRPr="00AF7D2D">
        <w:fldChar w:fldCharType="end"/>
      </w:r>
      <w:r w:rsidRPr="00AF7D2D">
        <w:t xml:space="preserve">. </w:t>
      </w:r>
    </w:p>
    <w:p w14:paraId="4DA10607" w14:textId="1588785F" w:rsidR="002D4D8F" w:rsidRDefault="00D6738F" w:rsidP="003D7FFA">
      <w:pPr>
        <w:pStyle w:val="YPFSBodyText"/>
      </w:pPr>
      <w:r>
        <w:t>Volksbank</w:t>
      </w:r>
      <w:r w:rsidR="004025DB">
        <w:t xml:space="preserve"> applied for</w:t>
      </w:r>
      <w:r w:rsidR="00F379BA">
        <w:t xml:space="preserve">mally for state aid </w:t>
      </w:r>
      <w:r w:rsidR="00B13248">
        <w:t xml:space="preserve">to complete the bank’s restructuring </w:t>
      </w:r>
      <w:r w:rsidR="00F379BA">
        <w:t>by submitting a request to the Federal Council on October 17, 1933</w:t>
      </w:r>
      <w:r w:rsidR="004A5189">
        <w:t xml:space="preserve"> </w:t>
      </w:r>
      <w:r w:rsidR="004A5189">
        <w:fldChar w:fldCharType="begin"/>
      </w:r>
      <w:r w:rsidR="00A53B81">
        <w:instrText xml:space="preserve"> ADDIN ZOTERO_ITEM CSL_CITATION {"citationID":"6TuNmt3g","properties":{"formattedCitation":"(Baumann 2007, 354)","plainCitation":"(Baumann 2007, 354)","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54","label":"page"}],"schema":"https://github.com/citation-style-language/schema/raw/master/csl-citation.json"} </w:instrText>
      </w:r>
      <w:r w:rsidR="004A5189">
        <w:fldChar w:fldCharType="separate"/>
      </w:r>
      <w:r w:rsidR="00CF7038" w:rsidRPr="00CF7038">
        <w:t>(Baumann 2007, 354)</w:t>
      </w:r>
      <w:r w:rsidR="004A5189">
        <w:fldChar w:fldCharType="end"/>
      </w:r>
      <w:r w:rsidR="00F5051C">
        <w:t xml:space="preserve">. The Federal Council recognized that this time Volksbank needed </w:t>
      </w:r>
      <w:r w:rsidR="00FA2EDA">
        <w:t>more than liquidity support</w:t>
      </w:r>
      <w:r w:rsidR="00D43958">
        <w:t xml:space="preserve"> and al</w:t>
      </w:r>
      <w:r w:rsidR="003747F6">
        <w:t>most all</w:t>
      </w:r>
      <w:r w:rsidR="00D43958">
        <w:t xml:space="preserve"> members of the </w:t>
      </w:r>
      <w:r w:rsidR="00547E5E">
        <w:t xml:space="preserve">Federal Council agreed that Volksbank </w:t>
      </w:r>
      <w:r w:rsidR="00B4318A">
        <w:t xml:space="preserve">should receive </w:t>
      </w:r>
      <w:r w:rsidR="00186419">
        <w:t xml:space="preserve">a capital injection from the </w:t>
      </w:r>
      <w:r w:rsidR="00B4318A">
        <w:t xml:space="preserve">state </w:t>
      </w:r>
      <w:r w:rsidR="001D30E6">
        <w:fldChar w:fldCharType="begin"/>
      </w:r>
      <w:r w:rsidR="00A53B81">
        <w:instrText xml:space="preserve"> ADDIN ZOTERO_ITEM CSL_CITATION {"citationID":"c0SyOitx","properties":{"formattedCitation":"(Baumann 2007, 354\\uc0\\u8211{}55)","plainCitation":"(Baumann 2007, 354–55)","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54-355","label":"page"}],"schema":"https://github.com/citation-style-language/schema/raw/master/csl-citation.json"} </w:instrText>
      </w:r>
      <w:r w:rsidR="001D30E6">
        <w:fldChar w:fldCharType="separate"/>
      </w:r>
      <w:r w:rsidR="00CF7038" w:rsidRPr="00CF7038">
        <w:rPr>
          <w:rFonts w:cs="Times New Roman"/>
        </w:rPr>
        <w:t>(Baumann 2007, 354–55)</w:t>
      </w:r>
      <w:r w:rsidR="001D30E6">
        <w:fldChar w:fldCharType="end"/>
      </w:r>
      <w:r w:rsidR="001D30E6">
        <w:t xml:space="preserve">. </w:t>
      </w:r>
      <w:r w:rsidR="003747F6">
        <w:t>T</w:t>
      </w:r>
      <w:r w:rsidR="006E4A1B">
        <w:t>he Council decide</w:t>
      </w:r>
      <w:r w:rsidR="00AD6019">
        <w:t>d</w:t>
      </w:r>
      <w:r w:rsidR="006E4A1B">
        <w:t xml:space="preserve"> on October 18, 1933</w:t>
      </w:r>
      <w:r w:rsidR="00823D4B">
        <w:t>,</w:t>
      </w:r>
      <w:r w:rsidR="006E4A1B">
        <w:t xml:space="preserve"> that Volksbank should receive a loan of CHF 10 million and a federal deposit of CHF 30 million </w:t>
      </w:r>
      <w:r w:rsidR="00402495">
        <w:t xml:space="preserve">as provisional support </w:t>
      </w:r>
      <w:r w:rsidR="00204F52">
        <w:t xml:space="preserve">until the exact </w:t>
      </w:r>
      <w:r w:rsidR="00AD6019">
        <w:t xml:space="preserve">details of the capital injection were agreed on </w:t>
      </w:r>
      <w:r w:rsidR="00AD6019">
        <w:fldChar w:fldCharType="begin"/>
      </w:r>
      <w:r w:rsidR="00A53B81">
        <w:instrText xml:space="preserve"> ADDIN ZOTERO_ITEM CSL_CITATION {"citationID":"cxocs09A","properties":{"formattedCitation":"(Baumann 2007, 356\\uc0\\u8211{}57; Swiss Federal Council 1933a, 5)","plainCitation":"(Baumann 2007, 356–57; Swiss Federal Council 1933a, 5)","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56-357","label":"page"},{"id":22625,"uris":["http://zotero.org/groups/2541884/items/4WNRJJ7Q"],"itemData":{"id":22625,"type":"report","call-number":"report","number":"E 1004.1 1000/9, volume 342","title":"Minutes of the meeting","URL":"https://www.bar.admin.ch/dam/bar/de/dokumente/archivalien/svb_sanierung_02.pdf.download.pdf/svb_sanierung_02.pdf","author":[{"family":"Swiss Federal Council","given":""}],"issued":{"date-parts":[["1933",10,18]]}},"locator":"5","label":"page"}],"schema":"https://github.com/citation-style-language/schema/raw/master/csl-citation.json"} </w:instrText>
      </w:r>
      <w:r w:rsidR="00AD6019">
        <w:fldChar w:fldCharType="separate"/>
      </w:r>
      <w:r w:rsidR="00CF7038" w:rsidRPr="00CF7038">
        <w:rPr>
          <w:rFonts w:cs="Times New Roman"/>
        </w:rPr>
        <w:t>(Baumann 2007, 356–57; Swiss Federal Council 1933a, 5)</w:t>
      </w:r>
      <w:r w:rsidR="00AD6019">
        <w:fldChar w:fldCharType="end"/>
      </w:r>
      <w:r w:rsidR="00B55116">
        <w:t xml:space="preserve">. </w:t>
      </w:r>
      <w:r w:rsidR="00B55116" w:rsidRPr="00B55116">
        <w:t xml:space="preserve">The CHF 10 million loan was granted against promissory notes </w:t>
      </w:r>
      <w:r w:rsidR="00B55116" w:rsidRPr="00B55116">
        <w:fldChar w:fldCharType="begin"/>
      </w:r>
      <w:r w:rsidR="009C7CD5">
        <w:instrText xml:space="preserve"> ADDIN ZOTERO_ITEM CSL_CITATION {"citationID":"mlgdJeK7","properties":{"formattedCitation":"(Swiss Federal Council 1933a, 5)","plainCitation":"(Swiss Federal Council 1933a, 5)","noteIndex":0},"citationItems":[{"id":22625,"uris":["http://zotero.org/groups/2541884/items/4WNRJJ7Q"],"itemData":{"id":22625,"type":"report","call-number":"report","number":"E 1004.1 1000/9, volume 342","title":"Minutes of the meeting","URL":"https://www.bar.admin.ch/dam/bar/de/dokumente/archivalien/svb_sanierung_02.pdf.download.pdf/svb_sanierung_02.pdf","author":[{"family":"Swiss Federal Council","given":""}],"issued":{"date-parts":[["1933",10,18]]}},"locator":"5","label":"page"}],"schema":"https://github.com/citation-style-language/schema/raw/master/csl-citation.json"} </w:instrText>
      </w:r>
      <w:r w:rsidR="00B55116" w:rsidRPr="00B55116">
        <w:fldChar w:fldCharType="separate"/>
      </w:r>
      <w:r w:rsidR="00132FD2" w:rsidRPr="00132FD2">
        <w:t>(Swiss Federal Council 1933a, 5)</w:t>
      </w:r>
      <w:r w:rsidR="00B55116" w:rsidRPr="00B55116">
        <w:fldChar w:fldCharType="end"/>
      </w:r>
      <w:r w:rsidR="00B55116" w:rsidRPr="00B55116">
        <w:t>. The deposit of CHF 30 million</w:t>
      </w:r>
      <w:r w:rsidR="00D2440F">
        <w:t xml:space="preserve"> </w:t>
      </w:r>
      <w:r w:rsidR="003747F6">
        <w:t xml:space="preserve">was awarded </w:t>
      </w:r>
      <w:r w:rsidR="00CC03B5">
        <w:t xml:space="preserve">against collateral of Swiss promissory notes </w:t>
      </w:r>
      <w:r w:rsidR="0064281D">
        <w:t xml:space="preserve">to </w:t>
      </w:r>
      <w:r w:rsidR="00CC03B5">
        <w:t xml:space="preserve">industrial </w:t>
      </w:r>
      <w:r w:rsidR="0064281D">
        <w:t>companies</w:t>
      </w:r>
      <w:r w:rsidR="00CC03B5">
        <w:t xml:space="preserve">, </w:t>
      </w:r>
      <w:r w:rsidR="003747F6">
        <w:t xml:space="preserve">after </w:t>
      </w:r>
      <w:r w:rsidR="00BC6B37">
        <w:t xml:space="preserve">Volksbank submitted a detailed recovery and reorganization plan </w:t>
      </w:r>
      <w:r w:rsidR="00057CF2">
        <w:fldChar w:fldCharType="begin"/>
      </w:r>
      <w:r w:rsidR="009C7CD5">
        <w:instrText xml:space="preserve"> ADDIN ZOTERO_ITEM CSL_CITATION {"citationID":"PTuEwlsY","properties":{"formattedCitation":"(Swiss Federal Council 1933a, 5)","plainCitation":"(Swiss Federal Council 1933a, 5)","noteIndex":0},"citationItems":[{"id":22625,"uris":["http://zotero.org/groups/2541884/items/4WNRJJ7Q"],"itemData":{"id":22625,"type":"report","call-number":"report","number":"E 1004.1 1000/9, volume 342","title":"Minutes of the meeting","URL":"https://www.bar.admin.ch/dam/bar/de/dokumente/archivalien/svb_sanierung_02.pdf.download.pdf/svb_sanierung_02.pdf","author":[{"family":"Swiss Federal Council","given":""}],"issued":{"date-parts":[["1933",10,18]]}},"locator":"5","label":"page"}],"schema":"https://github.com/citation-style-language/schema/raw/master/csl-citation.json"} </w:instrText>
      </w:r>
      <w:r w:rsidR="00057CF2">
        <w:fldChar w:fldCharType="separate"/>
      </w:r>
      <w:r w:rsidR="00132FD2" w:rsidRPr="00132FD2">
        <w:t>(Swiss Federal Council 1933a, 5)</w:t>
      </w:r>
      <w:r w:rsidR="00057CF2">
        <w:fldChar w:fldCharType="end"/>
      </w:r>
      <w:r w:rsidR="00057CF2">
        <w:t>. The CHF 30 million deposit</w:t>
      </w:r>
      <w:r w:rsidR="00BC6B37">
        <w:t xml:space="preserve"> was </w:t>
      </w:r>
      <w:r w:rsidR="00B55116" w:rsidRPr="00B55116">
        <w:t xml:space="preserve">given at an interest of 4% for a period </w:t>
      </w:r>
      <w:r w:rsidR="00CC03B5">
        <w:t>of one</w:t>
      </w:r>
      <w:r w:rsidR="00B55116" w:rsidRPr="00B55116">
        <w:t xml:space="preserve"> year with the option to repay </w:t>
      </w:r>
      <w:r w:rsidR="00CC03B5">
        <w:t xml:space="preserve">early </w:t>
      </w:r>
      <w:r w:rsidR="00B55116" w:rsidRPr="00B55116">
        <w:fldChar w:fldCharType="begin"/>
      </w:r>
      <w:r w:rsidR="009C7CD5">
        <w:instrText xml:space="preserve"> ADDIN ZOTERO_ITEM CSL_CITATION {"citationID":"olIJz0ed","properties":{"formattedCitation":"(Swiss Federal Council 1933a, 5)","plainCitation":"(Swiss Federal Council 1933a, 5)","noteIndex":0},"citationItems":[{"id":22625,"uris":["http://zotero.org/groups/2541884/items/4WNRJJ7Q"],"itemData":{"id":22625,"type":"report","call-number":"report","number":"E 1004.1 1000/9, volume 342","title":"Minutes of the meeting","URL":"https://www.bar.admin.ch/dam/bar/de/dokumente/archivalien/svb_sanierung_02.pdf.download.pdf/svb_sanierung_02.pdf","author":[{"family":"Swiss Federal Council","given":""}],"issued":{"date-parts":[["1933",10,18]]}},"locator":"5","label":"page"}],"schema":"https://github.com/citation-style-language/schema/raw/master/csl-citation.json"} </w:instrText>
      </w:r>
      <w:r w:rsidR="00B55116" w:rsidRPr="00B55116">
        <w:fldChar w:fldCharType="separate"/>
      </w:r>
      <w:r w:rsidR="00132FD2" w:rsidRPr="00132FD2">
        <w:t>(Swiss Federal Council 1933a, 5)</w:t>
      </w:r>
      <w:r w:rsidR="00B55116" w:rsidRPr="00B55116">
        <w:fldChar w:fldCharType="end"/>
      </w:r>
    </w:p>
    <w:p w14:paraId="0FBE0A75" w14:textId="620D2786" w:rsidR="003F06DD" w:rsidRPr="00AF7D2D" w:rsidRDefault="003F06DD" w:rsidP="003F06DD">
      <w:pPr>
        <w:pStyle w:val="YPFSBodyText"/>
      </w:pPr>
      <w:r>
        <w:t>N</w:t>
      </w:r>
      <w:r w:rsidRPr="00AF7D2D">
        <w:t xml:space="preserve">ews of </w:t>
      </w:r>
      <w:r>
        <w:t xml:space="preserve">Volksbank’s difficulties and </w:t>
      </w:r>
      <w:r w:rsidRPr="00AF7D2D">
        <w:t xml:space="preserve">bailout had leaked </w:t>
      </w:r>
      <w:r>
        <w:t>on November 17, 1933, a day before the Council announced the capital injection,</w:t>
      </w:r>
      <w:r w:rsidRPr="00AF7D2D">
        <w:t xml:space="preserve"> and Volksbank’s liquidity drained in the following days as worried depositors withdrew their savings </w:t>
      </w:r>
      <w:r w:rsidRPr="00AF7D2D">
        <w:fldChar w:fldCharType="begin"/>
      </w:r>
      <w:r w:rsidR="00A53B81">
        <w:instrText xml:space="preserve"> ADDIN ZOTERO_ITEM CSL_CITATION {"citationID":"ZejrzruO","properties":{"formattedCitation":"(Baumann 2007, 375; Swiss Federal Council 1933c, 1)","plainCitation":"(Baumann 2007, 375; Swiss Federal Council 1933c, 1)","noteIndex":0},"citationItems":[{"id":22637,"uris":["http://zotero.org/groups/2541884/items/CT2T3CGH"],"itemData":{"id":22637,"type":"report","call-number":"report","number":"E 6100 (A) 1000/1913, Az. F.24.4. Schweizerische Volksbank, 1933-1938, volume 5","title":"Minutes of the meeting","URL":"https://www.bar.admin.ch/dam/bar/de/dokumente/archivalien/svb_sanierung_04f.pdf.download.pdf/svb_sanierung_04f.pdf","author":[{"family":"Swiss Federal Council","given":""}],"issued":{"date-parts":[["1933",11,18]]}},"locator":"1","label":"page"},{"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5","label":"page"}],"schema":"https://github.com/citation-style-language/schema/raw/master/csl-citation.json"} </w:instrText>
      </w:r>
      <w:r w:rsidRPr="00AF7D2D">
        <w:fldChar w:fldCharType="separate"/>
      </w:r>
      <w:r w:rsidRPr="00CF7038">
        <w:t>(Baumann 2007, 375; Swiss Federal Council 1933c, 1)</w:t>
      </w:r>
      <w:r w:rsidRPr="00AF7D2D">
        <w:fldChar w:fldCharType="end"/>
      </w:r>
      <w:r w:rsidRPr="00AF7D2D">
        <w:t xml:space="preserve">. </w:t>
      </w:r>
      <w:r w:rsidR="00782466">
        <w:t xml:space="preserve">The </w:t>
      </w:r>
      <w:r w:rsidR="0064281D">
        <w:t>federal loan office</w:t>
      </w:r>
      <w:r>
        <w:t xml:space="preserve">, </w:t>
      </w:r>
      <w:r w:rsidRPr="00AF7D2D">
        <w:t>Darlehenskasse der Schweizerischen Eidgenossenschaft</w:t>
      </w:r>
      <w:r w:rsidR="0064281D">
        <w:t xml:space="preserve"> (</w:t>
      </w:r>
      <w:r w:rsidR="00F53BC2">
        <w:t>EDK</w:t>
      </w:r>
      <w:r w:rsidR="0064281D">
        <w:t>)</w:t>
      </w:r>
      <w:r>
        <w:t>,</w:t>
      </w:r>
      <w:r w:rsidR="00782466">
        <w:t xml:space="preserve"> and the </w:t>
      </w:r>
      <w:r w:rsidR="00F53BC2">
        <w:t xml:space="preserve">SNB provided </w:t>
      </w:r>
      <w:r w:rsidR="00087ADF">
        <w:t xml:space="preserve">emergency </w:t>
      </w:r>
      <w:r w:rsidR="009344D1">
        <w:t xml:space="preserve">loans </w:t>
      </w:r>
      <w:r w:rsidR="00115950">
        <w:t xml:space="preserve">to bridge </w:t>
      </w:r>
      <w:r w:rsidR="00363AC2">
        <w:t xml:space="preserve">payment difficulties until the government’s capital injection was completed </w:t>
      </w:r>
      <w:r w:rsidR="004F72D3">
        <w:fldChar w:fldCharType="begin"/>
      </w:r>
      <w:r w:rsidR="00A53B81">
        <w:instrText xml:space="preserve"> ADDIN ZOTERO_ITEM CSL_CITATION {"citationID":"Yj4dHrIf","properties":{"formattedCitation":"(Baumann 2007, 375)","plainCitation":"(Baumann 2007, 375)","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5","label":"page"}],"schema":"https://github.com/citation-style-language/schema/raw/master/csl-citation.json"} </w:instrText>
      </w:r>
      <w:r w:rsidR="004F72D3">
        <w:fldChar w:fldCharType="separate"/>
      </w:r>
      <w:r w:rsidR="00CF7038" w:rsidRPr="00CF7038">
        <w:t>(Baumann 2007, 375)</w:t>
      </w:r>
      <w:r w:rsidR="004F72D3">
        <w:fldChar w:fldCharType="end"/>
      </w:r>
      <w:r w:rsidR="004F72D3">
        <w:t xml:space="preserve">. </w:t>
      </w:r>
      <w:r>
        <w:t>I</w:t>
      </w:r>
      <w:r w:rsidRPr="00AF7D2D">
        <w:t xml:space="preserve">n accordance with the federal decree of April 13, 1933, </w:t>
      </w:r>
      <w:r>
        <w:t xml:space="preserve">the EDK </w:t>
      </w:r>
      <w:r w:rsidRPr="00AF7D2D">
        <w:t xml:space="preserve">granted a loan of CHF 30 million against domestic mortgage assets and promised a further CHF 70 million </w:t>
      </w:r>
      <w:r w:rsidRPr="00AF7D2D">
        <w:fldChar w:fldCharType="begin"/>
      </w:r>
      <w:r w:rsidR="00A53B81">
        <w:instrText xml:space="preserve"> ADDIN ZOTERO_ITEM CSL_CITATION {"citationID":"RfXLxsfq","properties":{"formattedCitation":"(Baumann 2007, 376)","plainCitation":"(Baumann 2007, 376)","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6","label":"page"}],"schema":"https://github.com/citation-style-language/schema/raw/master/csl-citation.json"} </w:instrText>
      </w:r>
      <w:r w:rsidRPr="00AF7D2D">
        <w:fldChar w:fldCharType="separate"/>
      </w:r>
      <w:r w:rsidRPr="00CF7038">
        <w:t xml:space="preserve">(Baumann </w:t>
      </w:r>
      <w:r w:rsidRPr="00CF7038">
        <w:lastRenderedPageBreak/>
        <w:t>2007, 376)</w:t>
      </w:r>
      <w:r w:rsidRPr="00AF7D2D">
        <w:fldChar w:fldCharType="end"/>
      </w:r>
      <w:r w:rsidRPr="00AF7D2D">
        <w:t>. The Governing Board of the SNB also declared its willingness to grant an extraordinary Lombard advance of CHF 20</w:t>
      </w:r>
      <w:r>
        <w:t xml:space="preserve"> to </w:t>
      </w:r>
      <w:r w:rsidRPr="00AF7D2D">
        <w:t xml:space="preserve">30 million to help Volksbank manage its liquidity as Volksbank faced an outflow of CHF 4 to 5 million every day, for 10 days after the announcement of the federal intervention </w:t>
      </w:r>
      <w:r w:rsidRPr="00AF7D2D">
        <w:fldChar w:fldCharType="begin"/>
      </w:r>
      <w:r w:rsidR="00A53B81">
        <w:instrText xml:space="preserve"> ADDIN ZOTERO_ITEM CSL_CITATION {"citationID":"Npm038zu","properties":{"formattedCitation":"(Baumann 2007, 376)","plainCitation":"(Baumann 2007, 376)","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6","label":"page"}],"schema":"https://github.com/citation-style-language/schema/raw/master/csl-citation.json"} </w:instrText>
      </w:r>
      <w:r w:rsidRPr="00AF7D2D">
        <w:fldChar w:fldCharType="separate"/>
      </w:r>
      <w:r w:rsidRPr="00CF7038">
        <w:t>(Baumann 2007, 376)</w:t>
      </w:r>
      <w:r w:rsidRPr="00AF7D2D">
        <w:fldChar w:fldCharType="end"/>
      </w:r>
      <w:r w:rsidRPr="00AF7D2D">
        <w:t xml:space="preserve">. </w:t>
      </w:r>
      <w:r>
        <w:t xml:space="preserve">The SNB granted this loan under extraordinary circumstances against the deposit of bills of exchange that did not otherwise meet its legal requirements </w:t>
      </w:r>
      <w:r>
        <w:fldChar w:fldCharType="begin"/>
      </w:r>
      <w:r w:rsidR="00A53B81">
        <w:instrText xml:space="preserve"> ADDIN ZOTERO_ITEM CSL_CITATION {"citationID":"EvkKtUxf","properties":{"formattedCitation":"(Baumann 2007, 376, FN. 919)","plainCitation":"(Baumann 2007, 376, FN. 91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6, FN. 919","label":"page"}],"schema":"https://github.com/citation-style-language/schema/raw/master/csl-citation.json"} </w:instrText>
      </w:r>
      <w:r>
        <w:fldChar w:fldCharType="separate"/>
      </w:r>
      <w:r w:rsidRPr="006E71BF">
        <w:t>(Baumann 2007, 376, FN. 919)</w:t>
      </w:r>
      <w:r>
        <w:fldChar w:fldCharType="end"/>
      </w:r>
      <w:r>
        <w:t>.</w:t>
      </w:r>
    </w:p>
    <w:p w14:paraId="7CE4C0A5" w14:textId="0B0029F2" w:rsidR="000B6361" w:rsidRPr="00B54DEC" w:rsidRDefault="003A75E6" w:rsidP="003D7FFA">
      <w:pPr>
        <w:pStyle w:val="YPFSBodyText"/>
      </w:pPr>
      <w:r>
        <w:t xml:space="preserve">The EDK and SNB were </w:t>
      </w:r>
      <w:r w:rsidR="003F06DD">
        <w:t xml:space="preserve">therefore </w:t>
      </w:r>
      <w:r>
        <w:t>willing to p</w:t>
      </w:r>
      <w:r w:rsidR="00AA1CAA">
        <w:t>rovide up</w:t>
      </w:r>
      <w:r>
        <w:t xml:space="preserve"> to CHF 130 million in liquidity aid to Volksbank</w:t>
      </w:r>
      <w:r w:rsidR="00AA1CAA">
        <w:t xml:space="preserve"> </w:t>
      </w:r>
      <w:r w:rsidR="00AA1CAA">
        <w:fldChar w:fldCharType="begin"/>
      </w:r>
      <w:r w:rsidR="00A53B81">
        <w:instrText xml:space="preserve"> ADDIN ZOTERO_ITEM CSL_CITATION {"citationID":"ftvmYw8i","properties":{"formattedCitation":"(Baumann 2007, 376)","plainCitation":"(Baumann 2007, 376)","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6","label":"page"}],"schema":"https://github.com/citation-style-language/schema/raw/master/csl-citation.json"} </w:instrText>
      </w:r>
      <w:r w:rsidR="00AA1CAA">
        <w:fldChar w:fldCharType="separate"/>
      </w:r>
      <w:r w:rsidR="00743A0D" w:rsidRPr="00743A0D">
        <w:t>(Baumann 2007, 376)</w:t>
      </w:r>
      <w:r w:rsidR="00AA1CAA">
        <w:fldChar w:fldCharType="end"/>
      </w:r>
      <w:r>
        <w:t>. As of December 1933</w:t>
      </w:r>
      <w:r w:rsidR="000E56E2">
        <w:t>,</w:t>
      </w:r>
      <w:r>
        <w:t xml:space="preserve"> </w:t>
      </w:r>
      <w:r w:rsidR="000E56E2">
        <w:t xml:space="preserve">Volksbank received </w:t>
      </w:r>
      <w:r>
        <w:t xml:space="preserve">CHF 71 million </w:t>
      </w:r>
      <w:r w:rsidR="000E56E2">
        <w:t xml:space="preserve">in </w:t>
      </w:r>
      <w:r>
        <w:t>loans</w:t>
      </w:r>
      <w:r w:rsidR="000E56E2">
        <w:t xml:space="preserve"> from the EDK and SNB, against </w:t>
      </w:r>
      <w:r w:rsidR="00B34B59">
        <w:t>a collateral of domestic mortgages and deposit of bills of exchange</w:t>
      </w:r>
      <w:r>
        <w:t xml:space="preserve"> </w:t>
      </w:r>
      <w:r w:rsidR="00083225">
        <w:fldChar w:fldCharType="begin"/>
      </w:r>
      <w:r w:rsidR="00A53B81">
        <w:instrText xml:space="preserve"> ADDIN ZOTERO_ITEM CSL_CITATION {"citationID":"RD1o5aAw","properties":{"formattedCitation":"(Baumann 2007, 376\\uc0\\u8211{}77)","plainCitation":"(Baumann 2007, 376–77)","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76-377","label":"page"}],"schema":"https://github.com/citation-style-language/schema/raw/master/csl-citation.json"} </w:instrText>
      </w:r>
      <w:r w:rsidR="00083225">
        <w:fldChar w:fldCharType="separate"/>
      </w:r>
      <w:r w:rsidR="00CF7038" w:rsidRPr="00CF7038">
        <w:rPr>
          <w:rFonts w:cs="Times New Roman"/>
        </w:rPr>
        <w:t>(Baumann 2007, 376–77)</w:t>
      </w:r>
      <w:r w:rsidR="00083225">
        <w:fldChar w:fldCharType="end"/>
      </w:r>
      <w:r>
        <w:t>.</w:t>
      </w:r>
      <w:r w:rsidR="00DD41BE">
        <w:t xml:space="preserve"> </w:t>
      </w:r>
      <w:r w:rsidR="00716CA6">
        <w:t xml:space="preserve">Volksbank repaid all </w:t>
      </w:r>
      <w:r w:rsidR="003F06DD">
        <w:t xml:space="preserve">of these </w:t>
      </w:r>
      <w:r w:rsidR="00716CA6">
        <w:t>according to its 1934 financial results</w:t>
      </w:r>
      <w:r w:rsidR="006B6C8F">
        <w:t xml:space="preserve"> </w:t>
      </w:r>
      <w:r w:rsidR="006B6C8F">
        <w:fldChar w:fldCharType="begin"/>
      </w:r>
      <w:r w:rsidR="00A53B81">
        <w:instrText xml:space="preserve"> ADDIN ZOTERO_ITEM CSL_CITATION {"citationID":"ogw9HN19","properties":{"formattedCitation":"(Baumann 2007, 426)","plainCitation":"(Baumann 2007, 426)","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26","label":"page"}],"schema":"https://github.com/citation-style-language/schema/raw/master/csl-citation.json"} </w:instrText>
      </w:r>
      <w:r w:rsidR="006B6C8F">
        <w:fldChar w:fldCharType="separate"/>
      </w:r>
      <w:r w:rsidR="00CF7038" w:rsidRPr="00CF7038">
        <w:t>(Baumann 2007, 426)</w:t>
      </w:r>
      <w:r w:rsidR="006B6C8F">
        <w:fldChar w:fldCharType="end"/>
      </w:r>
      <w:r w:rsidR="00752E97">
        <w:t xml:space="preserve">. </w:t>
      </w:r>
    </w:p>
    <w:p w14:paraId="69AC0A3A" w14:textId="23FCD203" w:rsidR="00CC6A8F" w:rsidRPr="00CC6A8F" w:rsidRDefault="00101D57" w:rsidP="00CC6A8F">
      <w:pPr>
        <w:pStyle w:val="YPFSKDDNumberedBold"/>
      </w:pPr>
      <w:r>
        <w:t xml:space="preserve">Legal </w:t>
      </w:r>
      <w:r w:rsidRPr="0092281D">
        <w:t>Authority:</w:t>
      </w:r>
      <w:r w:rsidR="00E45D5A">
        <w:t xml:space="preserve"> </w:t>
      </w:r>
      <w:r w:rsidR="008B4B1B">
        <w:t xml:space="preserve">The Swiss legislature </w:t>
      </w:r>
      <w:r w:rsidR="00E45D5A">
        <w:t>on December 8, 1933, authorized t</w:t>
      </w:r>
      <w:r w:rsidR="002A029E">
        <w:t>he Swiss Confederation to inject CHF 100 million in the cooperative capital of Schweizerische Volksbank.</w:t>
      </w:r>
    </w:p>
    <w:p w14:paraId="5C65FD1F" w14:textId="12D3D4E1" w:rsidR="00FE2D8F" w:rsidRPr="00470C10" w:rsidRDefault="00FE2D8F" w:rsidP="00B50A04">
      <w:pPr>
        <w:pStyle w:val="YPFSBodyText"/>
      </w:pPr>
      <w:r>
        <w:t xml:space="preserve">The Federal Assembly of the Swiss Confederation </w:t>
      </w:r>
      <w:r w:rsidR="00297B93">
        <w:t>un</w:t>
      </w:r>
      <w:r w:rsidR="00E9678B">
        <w:t xml:space="preserve">animously </w:t>
      </w:r>
      <w:r>
        <w:t xml:space="preserve">authorized the </w:t>
      </w:r>
      <w:r w:rsidR="002A029E">
        <w:t xml:space="preserve">capital injection through a decree issued on December 8, 1933 </w:t>
      </w:r>
      <w:r w:rsidR="002A029E">
        <w:fldChar w:fldCharType="begin"/>
      </w:r>
      <w:r w:rsidR="00A53B81">
        <w:instrText xml:space="preserve"> ADDIN ZOTERO_ITEM CSL_CITATION {"citationID":"9MKqdH6g","properties":{"formattedCitation":"(Baumann 2007, 395; Swiss Government 1933, 1)","plainCitation":"(Baumann 2007, 395; Swiss Government 1933, 1)","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1","label":"page"},{"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95","label":"page"}],"schema":"https://github.com/citation-style-language/schema/raw/master/csl-citation.json"} </w:instrText>
      </w:r>
      <w:r w:rsidR="002A029E">
        <w:fldChar w:fldCharType="separate"/>
      </w:r>
      <w:r w:rsidR="00CF7038" w:rsidRPr="00CF7038">
        <w:t>(Baumann 2007, 395; Swiss Government 1933, 1)</w:t>
      </w:r>
      <w:r w:rsidR="002A029E">
        <w:fldChar w:fldCharType="end"/>
      </w:r>
      <w:r w:rsidR="002A029E">
        <w:t xml:space="preserve">. </w:t>
      </w:r>
    </w:p>
    <w:p w14:paraId="6FDABCA6" w14:textId="6518F0B6" w:rsidR="008A2D7F" w:rsidRDefault="008A2D7F" w:rsidP="003271F5">
      <w:pPr>
        <w:pStyle w:val="YPFSKDDNumberedBold"/>
      </w:pPr>
      <w:r>
        <w:t>Administration</w:t>
      </w:r>
      <w:r w:rsidR="00101D57">
        <w:t>:</w:t>
      </w:r>
      <w:r>
        <w:t xml:space="preserve"> </w:t>
      </w:r>
      <w:r w:rsidR="00994F47">
        <w:t>The Swiss Federal Council administered the capital injections</w:t>
      </w:r>
      <w:r w:rsidR="00333C9F">
        <w:t>.</w:t>
      </w:r>
      <w:r>
        <w:t xml:space="preserve"> </w:t>
      </w:r>
      <w:bookmarkStart w:id="6" w:name="_heading=h.2s8eyo1" w:colFirst="0" w:colLast="0"/>
      <w:bookmarkEnd w:id="6"/>
    </w:p>
    <w:p w14:paraId="49156A29" w14:textId="4E7B4364" w:rsidR="00333C9F" w:rsidRDefault="00F96E92" w:rsidP="00470C10">
      <w:pPr>
        <w:pStyle w:val="YPFSBodyText"/>
      </w:pPr>
      <w:r>
        <w:t xml:space="preserve">Volksbank applied for state aid by submitting a request to the Federal Council </w:t>
      </w:r>
      <w:r w:rsidR="00697869">
        <w:t xml:space="preserve">and the Council decided on all matters regarding aid given to Volksbank </w:t>
      </w:r>
      <w:r w:rsidR="00413A10">
        <w:fldChar w:fldCharType="begin"/>
      </w:r>
      <w:r w:rsidR="00A53B81">
        <w:instrText xml:space="preserve"> ADDIN ZOTERO_ITEM CSL_CITATION {"citationID":"2drizr69","properties":{"formattedCitation":"(Baumann 2007, 349; Swiss Federal Council 1933a, 1; 1933d, 801)","plainCitation":"(Baumann 2007, 349; Swiss Federal Council 1933a, 1; 1933d, 801)","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49","label":"page"},{"id":22625,"uris":["http://zotero.org/groups/2541884/items/4WNRJJ7Q"],"itemData":{"id":22625,"type":"report","call-number":"report","number":"E 1004.1 1000/9, volume 342","title":"Minutes of the meeting","URL":"https://www.bar.admin.ch/dam/bar/de/dokumente/archivalien/svb_sanierung_02.pdf.download.pdf/svb_sanierung_02.pdf","author":[{"family":"Swiss Federal Council","given":""}],"issued":{"date-parts":[["1933",10,18]]}},"locator":"1","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1","label":"page"}],"schema":"https://github.com/citation-style-language/schema/raw/master/csl-citation.json"} </w:instrText>
      </w:r>
      <w:r w:rsidR="00413A10">
        <w:fldChar w:fldCharType="separate"/>
      </w:r>
      <w:r w:rsidR="00564286" w:rsidRPr="00564286">
        <w:t>(Baumann 2007, 349; Swiss Federal Council 1933a, 1; 1933d, 801)</w:t>
      </w:r>
      <w:r w:rsidR="00413A10">
        <w:fldChar w:fldCharType="end"/>
      </w:r>
      <w:r w:rsidR="001A03CD">
        <w:t xml:space="preserve">. The Federal Council </w:t>
      </w:r>
      <w:r w:rsidR="008D683E">
        <w:t>presented a</w:t>
      </w:r>
      <w:r w:rsidR="006A5E91">
        <w:t xml:space="preserve"> </w:t>
      </w:r>
      <w:r w:rsidR="00B07B8A">
        <w:t>message to the Federal Assembly</w:t>
      </w:r>
      <w:r w:rsidR="00997C60">
        <w:t xml:space="preserve"> that included a justification for the intervention and a draft of the decree </w:t>
      </w:r>
      <w:r w:rsidR="008E5AFC">
        <w:t>authorizing</w:t>
      </w:r>
      <w:r w:rsidR="00997C60">
        <w:t xml:space="preserve"> the </w:t>
      </w:r>
      <w:r w:rsidR="008E5AFC">
        <w:t xml:space="preserve">capital injection </w:t>
      </w:r>
      <w:r w:rsidR="008E5AFC">
        <w:fldChar w:fldCharType="begin"/>
      </w:r>
      <w:r w:rsidR="009C7CD5">
        <w:instrText xml:space="preserve"> ADDIN ZOTERO_ITEM CSL_CITATION {"citationID":"CxdhO07h","properties":{"formattedCitation":"(Swiss Federal Council 1933d)","plainCitation":"(Swiss Federal Council 1933d)","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schema":"https://github.com/citation-style-language/schema/raw/master/csl-citation.json"} </w:instrText>
      </w:r>
      <w:r w:rsidR="008E5AFC">
        <w:fldChar w:fldCharType="separate"/>
      </w:r>
      <w:r w:rsidR="00132FD2" w:rsidRPr="00132FD2">
        <w:t>(Swiss Federal Council 1933d)</w:t>
      </w:r>
      <w:r w:rsidR="008E5AFC">
        <w:fldChar w:fldCharType="end"/>
      </w:r>
      <w:r w:rsidR="005710F7">
        <w:t xml:space="preserve">. </w:t>
      </w:r>
      <w:r w:rsidR="007772FC">
        <w:t>The Council</w:t>
      </w:r>
      <w:r w:rsidR="008A7531">
        <w:t xml:space="preserve"> also</w:t>
      </w:r>
      <w:r w:rsidR="007772FC">
        <w:t xml:space="preserve"> </w:t>
      </w:r>
      <w:r w:rsidR="007D44C1">
        <w:t>considere</w:t>
      </w:r>
      <w:r w:rsidR="00C65445">
        <w:t>d report</w:t>
      </w:r>
      <w:r w:rsidR="001E2586">
        <w:t>s</w:t>
      </w:r>
      <w:r w:rsidR="00C65445">
        <w:t xml:space="preserve"> written by </w:t>
      </w:r>
      <w:r w:rsidR="001173A8">
        <w:t>Volksbank</w:t>
      </w:r>
      <w:r w:rsidR="0033003F">
        <w:t xml:space="preserve">’s General </w:t>
      </w:r>
      <w:r w:rsidR="00C65445">
        <w:t>Director</w:t>
      </w:r>
      <w:r w:rsidR="0033003F">
        <w:t>,</w:t>
      </w:r>
      <w:r w:rsidR="00C65445">
        <w:t xml:space="preserve"> </w:t>
      </w:r>
      <w:r w:rsidR="0033003F">
        <w:t xml:space="preserve">Alfred </w:t>
      </w:r>
      <w:r w:rsidR="00C65445">
        <w:t>Hirs</w:t>
      </w:r>
      <w:r w:rsidR="008A5E33">
        <w:t>;</w:t>
      </w:r>
      <w:r w:rsidR="00C65445">
        <w:t xml:space="preserve"> </w:t>
      </w:r>
      <w:r w:rsidR="0033003F">
        <w:t>Nestl</w:t>
      </w:r>
      <w:r w:rsidR="00117C10" w:rsidRPr="00117C10">
        <w:t>é</w:t>
      </w:r>
      <w:r w:rsidR="00A04C38">
        <w:t xml:space="preserve">’s </w:t>
      </w:r>
      <w:r w:rsidR="006610C1">
        <w:t>former president, Louis Dapples</w:t>
      </w:r>
      <w:r w:rsidR="008A5E33">
        <w:t xml:space="preserve">; </w:t>
      </w:r>
      <w:r w:rsidR="00046E0B" w:rsidRPr="00046E0B">
        <w:t xml:space="preserve">Schweizerische </w:t>
      </w:r>
      <w:proofErr w:type="spellStart"/>
      <w:r w:rsidR="00046E0B" w:rsidRPr="00046E0B">
        <w:t>Kreditanstalt</w:t>
      </w:r>
      <w:proofErr w:type="spellEnd"/>
      <w:r w:rsidR="00046E0B">
        <w:t xml:space="preserve"> bank’s </w:t>
      </w:r>
      <w:r w:rsidR="00E67FEF">
        <w:t>d</w:t>
      </w:r>
      <w:r w:rsidR="00DA5BCE">
        <w:t xml:space="preserve">irector, Hermann </w:t>
      </w:r>
      <w:proofErr w:type="spellStart"/>
      <w:r w:rsidR="00DA5BCE">
        <w:t>Kurz</w:t>
      </w:r>
      <w:proofErr w:type="spellEnd"/>
      <w:r w:rsidR="008A5E33">
        <w:t xml:space="preserve">; </w:t>
      </w:r>
      <w:r w:rsidR="00BC0E2A">
        <w:t xml:space="preserve">and </w:t>
      </w:r>
      <w:commentRangeStart w:id="7"/>
      <w:r w:rsidR="00BC0E2A">
        <w:t xml:space="preserve">Cantonal Bank of Bern’s </w:t>
      </w:r>
      <w:r w:rsidR="003A0012">
        <w:t xml:space="preserve">director, </w:t>
      </w:r>
      <w:proofErr w:type="spellStart"/>
      <w:r w:rsidR="00B51289">
        <w:t>Scherz</w:t>
      </w:r>
      <w:proofErr w:type="spellEnd"/>
      <w:r w:rsidR="00E67FEF">
        <w:t xml:space="preserve"> </w:t>
      </w:r>
      <w:commentRangeEnd w:id="7"/>
      <w:r w:rsidR="002A0B1F">
        <w:rPr>
          <w:rStyle w:val="CommentReference"/>
          <w:color w:val="auto"/>
        </w:rPr>
        <w:commentReference w:id="7"/>
      </w:r>
      <w:r w:rsidR="00E67FEF">
        <w:fldChar w:fldCharType="begin"/>
      </w:r>
      <w:r w:rsidR="009C7CD5">
        <w:instrText xml:space="preserve"> ADDIN ZOTERO_ITEM CSL_CITATION {"citationID":"ITDN3Yla","properties":{"formattedCitation":"(Swiss Federal Council 1933d, 810)","plainCitation":"(Swiss Federal Council 1933d, 810)","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0","label":"page"}],"schema":"https://github.com/citation-style-language/schema/raw/master/csl-citation.json"} </w:instrText>
      </w:r>
      <w:r w:rsidR="00E67FEF">
        <w:fldChar w:fldCharType="separate"/>
      </w:r>
      <w:r w:rsidR="00132FD2" w:rsidRPr="00132FD2">
        <w:t>(Swiss Federal Council 1933d, 810)</w:t>
      </w:r>
      <w:r w:rsidR="00E67FEF">
        <w:fldChar w:fldCharType="end"/>
      </w:r>
      <w:r w:rsidR="00E10348">
        <w:t xml:space="preserve">. </w:t>
      </w:r>
      <w:r w:rsidR="00EE5A46">
        <w:t xml:space="preserve">The Federal Council also consulted with the SNB regarding the state intervention </w:t>
      </w:r>
      <w:r w:rsidR="00EE5A46">
        <w:fldChar w:fldCharType="begin"/>
      </w:r>
      <w:r w:rsidR="00A53B81">
        <w:instrText xml:space="preserve"> ADDIN ZOTERO_ITEM CSL_CITATION {"citationID":"3PfissTc","properties":{"formattedCitation":"(Baumann 2007, 358)","plainCitation":"(Baumann 2007, 358)","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58","label":"page"}],"schema":"https://github.com/citation-style-language/schema/raw/master/csl-citation.json"} </w:instrText>
      </w:r>
      <w:r w:rsidR="00EE5A46">
        <w:fldChar w:fldCharType="separate"/>
      </w:r>
      <w:r w:rsidR="00CF7038" w:rsidRPr="00CF7038">
        <w:t>(Baumann 2007, 358)</w:t>
      </w:r>
      <w:r w:rsidR="00EE5A46">
        <w:fldChar w:fldCharType="end"/>
      </w:r>
      <w:r w:rsidR="000D2CE7">
        <w:t xml:space="preserve">. </w:t>
      </w:r>
    </w:p>
    <w:p w14:paraId="6D1DFD50" w14:textId="4D3D4D7B" w:rsidR="000D2CE7" w:rsidRDefault="0037366A" w:rsidP="00470C10">
      <w:pPr>
        <w:pStyle w:val="YPFSBodyText"/>
      </w:pPr>
      <w:r>
        <w:t xml:space="preserve">Article 7 of the federal decree </w:t>
      </w:r>
      <w:r w:rsidR="00C05D29">
        <w:t xml:space="preserve">issued to authorize the capital injection stated that the Federal Council </w:t>
      </w:r>
      <w:r w:rsidR="008A5E33">
        <w:t xml:space="preserve">would </w:t>
      </w:r>
      <w:r w:rsidR="0089775F">
        <w:t>be</w:t>
      </w:r>
      <w:r w:rsidR="00C05D29">
        <w:t xml:space="preserve"> responsible for the </w:t>
      </w:r>
      <w:r w:rsidR="008460A4">
        <w:t xml:space="preserve">program’s implementation </w:t>
      </w:r>
      <w:r w:rsidR="008460A4">
        <w:fldChar w:fldCharType="begin"/>
      </w:r>
      <w:r w:rsidR="009C7CD5">
        <w:instrText xml:space="preserve"> ADDIN ZOTERO_ITEM CSL_CITATION {"citationID":"OPmR5ONg","properties":{"formattedCitation":"(Swiss Government 1933)","plainCitation":"(Swiss Government 1933)","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abel":"article-locator"}],"schema":"https://github.com/citation-style-language/schema/raw/master/csl-citation.json"} </w:instrText>
      </w:r>
      <w:r w:rsidR="008460A4">
        <w:fldChar w:fldCharType="separate"/>
      </w:r>
      <w:r w:rsidR="00A205E9" w:rsidRPr="00A205E9">
        <w:t>(Swiss Government 1933)</w:t>
      </w:r>
      <w:r w:rsidR="008460A4">
        <w:fldChar w:fldCharType="end"/>
      </w:r>
      <w:r w:rsidR="00A205E9">
        <w:t>.</w:t>
      </w:r>
    </w:p>
    <w:p w14:paraId="3AC3DC52" w14:textId="406E2FC7" w:rsidR="00CC6A8F" w:rsidRDefault="008A2D7F" w:rsidP="00CC6A8F">
      <w:pPr>
        <w:pStyle w:val="YPFSKDDNumberedBold"/>
      </w:pPr>
      <w:r w:rsidRPr="0035641D">
        <w:t>Govern</w:t>
      </w:r>
      <w:r w:rsidR="00EC00B4" w:rsidRPr="0035641D">
        <w:t>a</w:t>
      </w:r>
      <w:r w:rsidRPr="0035641D">
        <w:t>nce</w:t>
      </w:r>
      <w:r w:rsidR="00101D57">
        <w:t>:</w:t>
      </w:r>
      <w:r w:rsidR="00470C10">
        <w:t xml:space="preserve"> </w:t>
      </w:r>
      <w:r w:rsidR="00487799">
        <w:t xml:space="preserve">The </w:t>
      </w:r>
      <w:r w:rsidR="00DF3304">
        <w:t xml:space="preserve">decree authorizing the capital injection required the </w:t>
      </w:r>
      <w:r w:rsidR="00487799">
        <w:t>Federal Council to</w:t>
      </w:r>
      <w:r w:rsidR="00E244A6">
        <w:t xml:space="preserve"> provide</w:t>
      </w:r>
      <w:r w:rsidR="00487799">
        <w:t xml:space="preserve"> report</w:t>
      </w:r>
      <w:r w:rsidR="00E244A6">
        <w:t>s</w:t>
      </w:r>
      <w:r w:rsidR="00487799">
        <w:t xml:space="preserve"> </w:t>
      </w:r>
      <w:r w:rsidR="00E244A6">
        <w:t>to the Federal Assembly</w:t>
      </w:r>
      <w:r w:rsidR="00470C10">
        <w:t>.</w:t>
      </w:r>
    </w:p>
    <w:p w14:paraId="0DF47358" w14:textId="110EA6DC" w:rsidR="00E54265" w:rsidRDefault="00E54265" w:rsidP="00B50A04">
      <w:pPr>
        <w:pStyle w:val="YPFSBodyText"/>
      </w:pPr>
      <w:r>
        <w:t xml:space="preserve">The </w:t>
      </w:r>
      <w:r w:rsidR="00564286">
        <w:t xml:space="preserve">decree authorizing the capital injection required the </w:t>
      </w:r>
      <w:r>
        <w:t xml:space="preserve">Federal </w:t>
      </w:r>
      <w:r w:rsidR="00AA2A2B">
        <w:t>Council to report</w:t>
      </w:r>
      <w:r w:rsidR="005764DE">
        <w:t xml:space="preserve"> to the Federal Assembly</w:t>
      </w:r>
      <w:r w:rsidR="00AA2A2B">
        <w:t xml:space="preserve"> </w:t>
      </w:r>
      <w:r w:rsidR="0082166A">
        <w:t xml:space="preserve">on </w:t>
      </w:r>
      <w:r w:rsidR="00AA2A2B">
        <w:t xml:space="preserve">measures taken to examine the previous bank management’s </w:t>
      </w:r>
      <w:r w:rsidR="00B271D6">
        <w:t xml:space="preserve">criminal and </w:t>
      </w:r>
      <w:r w:rsidR="00EC7C97">
        <w:t xml:space="preserve">civil </w:t>
      </w:r>
      <w:r w:rsidR="00DD62D8">
        <w:t>liability</w:t>
      </w:r>
      <w:r w:rsidR="0029271C">
        <w:t xml:space="preserve">, and </w:t>
      </w:r>
      <w:r w:rsidR="00664A8F">
        <w:t xml:space="preserve">on measures taken to reorganize the bank’s administration </w:t>
      </w:r>
      <w:r w:rsidR="00CC4DE1">
        <w:fldChar w:fldCharType="begin"/>
      </w:r>
      <w:r w:rsidR="009C7CD5">
        <w:instrText xml:space="preserve"> ADDIN ZOTERO_ITEM CSL_CITATION {"citationID":"71pZGtLV","properties":{"formattedCitation":"(Swiss Government 1933, 976)","plainCitation":"(Swiss Government 1933, 976)","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976","label":"page"}],"schema":"https://github.com/citation-style-language/schema/raw/master/csl-citation.json"} </w:instrText>
      </w:r>
      <w:r w:rsidR="00CC4DE1">
        <w:fldChar w:fldCharType="separate"/>
      </w:r>
      <w:r w:rsidR="00CC4DE1" w:rsidRPr="00CC4DE1">
        <w:t>(Swiss Government 1933, 976)</w:t>
      </w:r>
      <w:r w:rsidR="00CC4DE1">
        <w:fldChar w:fldCharType="end"/>
      </w:r>
      <w:r w:rsidR="0035641D">
        <w:t xml:space="preserve">. </w:t>
      </w:r>
    </w:p>
    <w:p w14:paraId="5D1682FF" w14:textId="115A6ACF" w:rsidR="0022377C" w:rsidRDefault="00101D57" w:rsidP="0067399A">
      <w:pPr>
        <w:pStyle w:val="YPFSKDDNumberedBold"/>
      </w:pPr>
      <w:r w:rsidRPr="001C5CC7">
        <w:t>Communication</w:t>
      </w:r>
      <w:r w:rsidR="000A2183">
        <w:t xml:space="preserve"> and Disclosure</w:t>
      </w:r>
      <w:r w:rsidR="00C41A57">
        <w:t>:</w:t>
      </w:r>
      <w:r w:rsidR="002A0B1F">
        <w:t xml:space="preserve"> Few details remain of the government’s communication strategy, but one source indicates that t</w:t>
      </w:r>
      <w:r w:rsidR="001C5CC7">
        <w:t xml:space="preserve">he </w:t>
      </w:r>
      <w:r w:rsidR="00341FA6">
        <w:t xml:space="preserve">Federal Council issued </w:t>
      </w:r>
      <w:r w:rsidR="00341FA6">
        <w:lastRenderedPageBreak/>
        <w:t xml:space="preserve">a press release </w:t>
      </w:r>
      <w:r w:rsidR="00CC03B5">
        <w:t>on November 1</w:t>
      </w:r>
      <w:r w:rsidR="00A53B81">
        <w:t>8</w:t>
      </w:r>
      <w:r w:rsidR="00CC03B5">
        <w:t xml:space="preserve">, 1933, </w:t>
      </w:r>
      <w:r w:rsidR="00341FA6">
        <w:t>outlining the plan to intervene in Volksbank</w:t>
      </w:r>
      <w:r w:rsidR="00470C10">
        <w:t>.</w:t>
      </w:r>
    </w:p>
    <w:p w14:paraId="25441AE3" w14:textId="601B97E2" w:rsidR="000E64A0" w:rsidRDefault="000E64A0" w:rsidP="00EC00B4">
      <w:pPr>
        <w:pStyle w:val="YPFSBodyText"/>
      </w:pPr>
      <w:r>
        <w:t>On November 1</w:t>
      </w:r>
      <w:r w:rsidR="00A53B81">
        <w:t>7</w:t>
      </w:r>
      <w:r>
        <w:t xml:space="preserve">, 1933, </w:t>
      </w:r>
      <w:r w:rsidR="00D77C78">
        <w:t xml:space="preserve">the news about the government’s intention to intervene in the bank had leaked </w:t>
      </w:r>
      <w:r w:rsidR="00B42A3A">
        <w:t xml:space="preserve">and the NZZ published an article discussing the impending restructuring of Volksbank </w:t>
      </w:r>
      <w:r w:rsidR="00B42A3A">
        <w:fldChar w:fldCharType="begin"/>
      </w:r>
      <w:r w:rsidR="00A53B81">
        <w:instrText xml:space="preserve"> ADDIN ZOTERO_ITEM CSL_CITATION {"citationID":"solzQohl","properties":{"formattedCitation":"(Swiss Federal Council 1933c, 1)","plainCitation":"(Swiss Federal Council 1933c, 1)","noteIndex":0},"citationItems":[{"id":22637,"uris":["http://zotero.org/groups/2541884/items/CT2T3CGH"],"itemData":{"id":22637,"type":"report","call-number":"report","number":"E 6100 (A) 1000/1913, Az. F.24.4. Schweizerische Volksbank, 1933-1938, volume 5","title":"Minutes of the meeting","URL":"https://www.bar.admin.ch/dam/bar/de/dokumente/archivalien/svb_sanierung_04f.pdf.download.pdf/svb_sanierung_04f.pdf","author":[{"family":"Swiss Federal Council","given":""}],"issued":{"date-parts":[["1933",11,18]]}},"locator":"1","label":"page"}],"schema":"https://github.com/citation-style-language/schema/raw/master/csl-citation.json"} </w:instrText>
      </w:r>
      <w:r w:rsidR="00B42A3A">
        <w:fldChar w:fldCharType="separate"/>
      </w:r>
      <w:r w:rsidR="00A53B81" w:rsidRPr="00A53B81">
        <w:t>(Swiss Federal Council 1933c, 1)</w:t>
      </w:r>
      <w:r w:rsidR="00B42A3A">
        <w:fldChar w:fldCharType="end"/>
      </w:r>
      <w:r w:rsidR="00B42A3A">
        <w:t xml:space="preserve">. </w:t>
      </w:r>
      <w:r w:rsidR="00865413">
        <w:t>The next day the Federal Council held a special session to decide on Volksbank’s restructuring plan and published a press release on November 1</w:t>
      </w:r>
      <w:r w:rsidR="00A53B81">
        <w:t>8</w:t>
      </w:r>
      <w:r w:rsidR="00865413">
        <w:t>, 1933</w:t>
      </w:r>
      <w:r w:rsidR="00A53B81">
        <w:t>,</w:t>
      </w:r>
      <w:r w:rsidR="00865413">
        <w:t xml:space="preserve"> outlining the restructuring plan </w:t>
      </w:r>
      <w:r w:rsidR="00865413">
        <w:fldChar w:fldCharType="begin"/>
      </w:r>
      <w:r w:rsidR="00A53B81">
        <w:instrText xml:space="preserve"> ADDIN ZOTERO_ITEM CSL_CITATION {"citationID":"cBlaEVyz","properties":{"formattedCitation":"(Baumann 2007, 368, 420)","plainCitation":"(Baumann 2007, 368, 420)","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68, 420","label":"page"}],"schema":"https://github.com/citation-style-language/schema/raw/master/csl-citation.json"} </w:instrText>
      </w:r>
      <w:r w:rsidR="00865413">
        <w:fldChar w:fldCharType="separate"/>
      </w:r>
      <w:r w:rsidR="00CF7038" w:rsidRPr="00CF7038">
        <w:t>(Baumann 2007, 368, 420)</w:t>
      </w:r>
      <w:r w:rsidR="00865413">
        <w:fldChar w:fldCharType="end"/>
      </w:r>
      <w:r w:rsidR="00865413">
        <w:t xml:space="preserve">. </w:t>
      </w:r>
    </w:p>
    <w:p w14:paraId="2A739FCC" w14:textId="1D1870F4" w:rsidR="00341FA6" w:rsidRDefault="00341FA6" w:rsidP="00EC00B4">
      <w:pPr>
        <w:pStyle w:val="YPFSBodyText"/>
      </w:pPr>
      <w:r>
        <w:t xml:space="preserve">The government’s representatives on Volksbank’s board and general management also gave various speeches to Volksbank’s assembly of delegates regarding the federal intervention </w:t>
      </w:r>
      <w:r>
        <w:fldChar w:fldCharType="begin"/>
      </w:r>
      <w:r w:rsidR="00A53B81">
        <w:instrText xml:space="preserve"> ADDIN ZOTERO_ITEM CSL_CITATION {"citationID":"3Ho9Yezz","properties":{"formattedCitation":"(Baumann 2007, 353)","plainCitation":"(Baumann 2007, 353)","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53","label":"page"}],"schema":"https://github.com/citation-style-language/schema/raw/master/csl-citation.json"} </w:instrText>
      </w:r>
      <w:r>
        <w:fldChar w:fldCharType="separate"/>
      </w:r>
      <w:r w:rsidR="00CF7038" w:rsidRPr="00CF7038">
        <w:t>(Baumann 2007, 353)</w:t>
      </w:r>
      <w:r>
        <w:fldChar w:fldCharType="end"/>
      </w:r>
    </w:p>
    <w:p w14:paraId="5E2C53E5" w14:textId="434DF64D" w:rsidR="0022377C" w:rsidRDefault="000A2183" w:rsidP="00707D9E">
      <w:pPr>
        <w:pStyle w:val="YPFSKDDNumberedBold"/>
      </w:pPr>
      <w:r>
        <w:t>Treatment of Creditors and Equity Holders</w:t>
      </w:r>
      <w:r w:rsidR="00101D57">
        <w:t>:</w:t>
      </w:r>
      <w:r w:rsidR="00EC00B4">
        <w:t xml:space="preserve"> </w:t>
      </w:r>
      <w:r w:rsidR="003204D6">
        <w:t>The</w:t>
      </w:r>
      <w:r w:rsidR="00FA045C">
        <w:t xml:space="preserve"> </w:t>
      </w:r>
      <w:r w:rsidR="00564286">
        <w:t xml:space="preserve">decree authorizing the capital injection required that the </w:t>
      </w:r>
      <w:r w:rsidR="00FA045C">
        <w:t>nominal value of the cooperative capital held by</w:t>
      </w:r>
      <w:r w:rsidR="00EC00B4">
        <w:t xml:space="preserve"> </w:t>
      </w:r>
      <w:r w:rsidR="003204D6">
        <w:t>e</w:t>
      </w:r>
      <w:r w:rsidR="00EC00B4">
        <w:t xml:space="preserve">xisting </w:t>
      </w:r>
      <w:r w:rsidR="003204D6">
        <w:t xml:space="preserve">shareholders </w:t>
      </w:r>
      <w:r w:rsidR="00B50AE9">
        <w:t xml:space="preserve">be </w:t>
      </w:r>
      <w:r w:rsidR="00FA045C">
        <w:t>written down by 50%.</w:t>
      </w:r>
    </w:p>
    <w:p w14:paraId="211B30F1" w14:textId="3EF73D60" w:rsidR="00E5324D" w:rsidRDefault="00EA14C4" w:rsidP="00FD0662">
      <w:pPr>
        <w:pStyle w:val="YPFSBodyText"/>
      </w:pPr>
      <w:r>
        <w:t xml:space="preserve">Article 3(1) of the decree that authorized the capital injection </w:t>
      </w:r>
      <w:r w:rsidR="00FF5DCC">
        <w:t xml:space="preserve">stated that the </w:t>
      </w:r>
      <w:r w:rsidR="006367C8">
        <w:t xml:space="preserve">nominal value of the </w:t>
      </w:r>
      <w:r w:rsidR="00FF5DCC">
        <w:t xml:space="preserve">cooperative capital of the existing shareholders </w:t>
      </w:r>
      <w:r w:rsidR="00F714C9">
        <w:t xml:space="preserve">would </w:t>
      </w:r>
      <w:r w:rsidR="00FF5DCC">
        <w:t xml:space="preserve">be reduced by 50% from </w:t>
      </w:r>
      <w:r w:rsidR="00BE20C2">
        <w:t>CHF 1</w:t>
      </w:r>
      <w:r w:rsidR="00D60753">
        <w:t>,</w:t>
      </w:r>
      <w:r w:rsidR="00BE20C2">
        <w:t>000 to CHF 500</w:t>
      </w:r>
      <w:r w:rsidR="009E332E">
        <w:t xml:space="preserve"> </w:t>
      </w:r>
      <w:r w:rsidR="00184331">
        <w:fldChar w:fldCharType="begin"/>
      </w:r>
      <w:r w:rsidR="009C7CD5">
        <w:instrText xml:space="preserve"> ADDIN ZOTERO_ITEM CSL_CITATION {"citationID":"AgySUTqp","properties":{"formattedCitation":"(Swiss Government 1933)","plainCitation":"(Swiss Government 1933)","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schema":"https://github.com/citation-style-language/schema/raw/master/csl-citation.json"} </w:instrText>
      </w:r>
      <w:r w:rsidR="00184331">
        <w:fldChar w:fldCharType="separate"/>
      </w:r>
      <w:r w:rsidR="00184331" w:rsidRPr="00184331">
        <w:t>(Swiss Government 1933)</w:t>
      </w:r>
      <w:r w:rsidR="00184331">
        <w:fldChar w:fldCharType="end"/>
      </w:r>
      <w:r w:rsidR="00803506">
        <w:t>.</w:t>
      </w:r>
      <w:r w:rsidR="006367C8">
        <w:t xml:space="preserve"> </w:t>
      </w:r>
      <w:r w:rsidR="009155BC">
        <w:t>Article 3</w:t>
      </w:r>
      <w:r w:rsidR="002A2110">
        <w:t>(3)</w:t>
      </w:r>
      <w:r w:rsidR="009155BC">
        <w:t xml:space="preserve"> of the decree </w:t>
      </w:r>
      <w:r w:rsidR="006367C8">
        <w:t xml:space="preserve">also </w:t>
      </w:r>
      <w:r w:rsidR="00503761">
        <w:t xml:space="preserve">revoked </w:t>
      </w:r>
      <w:r w:rsidR="00F714C9">
        <w:t xml:space="preserve">shareholders’ </w:t>
      </w:r>
      <w:r w:rsidR="00503761">
        <w:t xml:space="preserve">right to take advance payments from the bank by </w:t>
      </w:r>
      <w:commentRangeStart w:id="8"/>
      <w:r w:rsidR="00503761">
        <w:t xml:space="preserve">pledging </w:t>
      </w:r>
      <w:r w:rsidR="004D5C07">
        <w:t xml:space="preserve">the capital shares </w:t>
      </w:r>
      <w:commentRangeEnd w:id="8"/>
      <w:r w:rsidR="00E75EB4">
        <w:rPr>
          <w:rStyle w:val="CommentReference"/>
          <w:color w:val="auto"/>
        </w:rPr>
        <w:commentReference w:id="8"/>
      </w:r>
      <w:r w:rsidR="004D5C07">
        <w:fldChar w:fldCharType="begin"/>
      </w:r>
      <w:r w:rsidR="009C7CD5">
        <w:instrText xml:space="preserve"> ADDIN ZOTERO_ITEM CSL_CITATION {"citationID":"OkNPmCML","properties":{"formattedCitation":"(Swiss Government 1933)","plainCitation":"(Swiss Government 1933)","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schema":"https://github.com/citation-style-language/schema/raw/master/csl-citation.json"} </w:instrText>
      </w:r>
      <w:r w:rsidR="004D5C07">
        <w:fldChar w:fldCharType="separate"/>
      </w:r>
      <w:r w:rsidR="004D5C07" w:rsidRPr="004D5C07">
        <w:t>(Swiss Government 1933)</w:t>
      </w:r>
      <w:r w:rsidR="004D5C07">
        <w:fldChar w:fldCharType="end"/>
      </w:r>
      <w:r w:rsidR="002A2110">
        <w:t xml:space="preserve">. </w:t>
      </w:r>
    </w:p>
    <w:p w14:paraId="17B8FFD5" w14:textId="12A79C2B" w:rsidR="006367C8" w:rsidRDefault="006367C8" w:rsidP="00FD0662">
      <w:pPr>
        <w:pStyle w:val="YPFSBodyText"/>
      </w:pPr>
      <w:r>
        <w:t xml:space="preserve">Volksbank’s Articles of Association allowed </w:t>
      </w:r>
      <w:r w:rsidR="00957DD1">
        <w:t xml:space="preserve">shareholders—who were all </w:t>
      </w:r>
      <w:r>
        <w:t xml:space="preserve">members </w:t>
      </w:r>
      <w:r w:rsidR="00957DD1">
        <w:t>of the cooperative—</w:t>
      </w:r>
      <w:r>
        <w:t>to redeem their shares by submitting a notice of termination that took effect at the end of the following year</w:t>
      </w:r>
      <w:r w:rsidR="00957DD1">
        <w:t xml:space="preserve">; the bank </w:t>
      </w:r>
      <w:r>
        <w:t xml:space="preserve">usually repaid </w:t>
      </w:r>
      <w:r w:rsidR="00957DD1">
        <w:t xml:space="preserve">their capital </w:t>
      </w:r>
      <w:r>
        <w:t>at the end of the fourth financial year following the membership termination</w:t>
      </w:r>
      <w:r w:rsidR="00CC03B5">
        <w:t xml:space="preserve"> </w:t>
      </w:r>
      <w:r w:rsidR="00CC03B5">
        <w:fldChar w:fldCharType="begin"/>
      </w:r>
      <w:r w:rsidR="00CC03B5">
        <w:instrText xml:space="preserve"> ADDIN ZOTERO_ITEM CSL_CITATION {"citationID":"Taq4t6SX","properties":{"formattedCitation":"(Swiss Federal Council 1933d, 804)","plainCitation":"(Swiss Federal Council 1933d, 804)","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4","label":"page"}],"schema":"https://github.com/citation-style-language/schema/raw/master/csl-citation.json"} </w:instrText>
      </w:r>
      <w:r w:rsidR="00CC03B5">
        <w:fldChar w:fldCharType="separate"/>
      </w:r>
      <w:r w:rsidR="00CC03B5" w:rsidRPr="00CC03B5">
        <w:t>(Swiss Federal Council 1933d, 804)</w:t>
      </w:r>
      <w:r w:rsidR="00CC03B5">
        <w:fldChar w:fldCharType="end"/>
      </w:r>
      <w:r w:rsidR="00CC03B5">
        <w:t>.</w:t>
      </w:r>
      <w:r>
        <w:t xml:space="preserve"> Volksbank’s board of directors could postpone the repayment date by an additional two years during a crisis</w:t>
      </w:r>
      <w:r w:rsidR="00722749">
        <w:t xml:space="preserve">, under the </w:t>
      </w:r>
      <w:r w:rsidR="006E71BF">
        <w:t xml:space="preserve">Articles of Association </w:t>
      </w:r>
      <w:r>
        <w:fldChar w:fldCharType="begin"/>
      </w:r>
      <w:r>
        <w:instrText xml:space="preserve"> ADDIN ZOTERO_ITEM CSL_CITATION {"citationID":"RVQ0vGus","properties":{"formattedCitation":"(Swiss Federal Council 1933d, 804)","plainCitation":"(Swiss Federal Council 1933d, 804)","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4","label":"page"}],"schema":"https://github.com/citation-style-language/schema/raw/master/csl-citation.json"} </w:instrText>
      </w:r>
      <w:r>
        <w:fldChar w:fldCharType="separate"/>
      </w:r>
      <w:r w:rsidRPr="006367C8">
        <w:t>(Swiss Federal Council 1933d, 804)</w:t>
      </w:r>
      <w:r>
        <w:fldChar w:fldCharType="end"/>
      </w:r>
      <w:r>
        <w:t xml:space="preserve">. However, Article 3(2) of the decree revoked the right of cooperative members to redeem their shares with retroactive effect and replaced it with a right to transfer shares among cooperative members </w:t>
      </w:r>
      <w:r>
        <w:fldChar w:fldCharType="begin"/>
      </w:r>
      <w:r>
        <w:instrText xml:space="preserve"> ADDIN ZOTERO_ITEM CSL_CITATION {"citationID":"7VplEyzR","properties":{"formattedCitation":"(Swiss Government 1933)","plainCitation":"(Swiss Government 1933)","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abel":"page"}],"schema":"https://github.com/citation-style-language/schema/raw/master/csl-citation.json"} </w:instrText>
      </w:r>
      <w:r>
        <w:fldChar w:fldCharType="separate"/>
      </w:r>
      <w:r w:rsidRPr="00B11DF5">
        <w:t>(Swiss Government 1933)</w:t>
      </w:r>
      <w:r>
        <w:fldChar w:fldCharType="end"/>
      </w:r>
      <w:r>
        <w:t>.</w:t>
      </w:r>
    </w:p>
    <w:p w14:paraId="68B39BB8" w14:textId="7764EEF2" w:rsidR="002A2110" w:rsidRDefault="00C90CFF" w:rsidP="00FD0662">
      <w:pPr>
        <w:pStyle w:val="YPFSBodyText"/>
      </w:pPr>
      <w:r>
        <w:lastRenderedPageBreak/>
        <w:t>There were no</w:t>
      </w:r>
      <w:r w:rsidR="002A2110">
        <w:t xml:space="preserve"> legally mandated prohibitions on dividend distribution</w:t>
      </w:r>
      <w:r>
        <w:t xml:space="preserve">s and </w:t>
      </w:r>
      <w:r w:rsidR="002A2110">
        <w:t xml:space="preserve">the bank’s management </w:t>
      </w:r>
      <w:r>
        <w:t xml:space="preserve">paid a dividend of 2% </w:t>
      </w:r>
      <w:r w:rsidR="000A58EA">
        <w:t xml:space="preserve">for the 1934 financial year </w:t>
      </w:r>
      <w:r w:rsidR="000A58EA">
        <w:fldChar w:fldCharType="begin"/>
      </w:r>
      <w:r w:rsidR="00A53B81">
        <w:instrText xml:space="preserve"> ADDIN ZOTERO_ITEM CSL_CITATION {"citationID":"ECbUEJaW","properties":{"formattedCitation":"(Baumann 2007, 427)","plainCitation":"(Baumann 2007, 427)","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27","label":"page"}],"schema":"https://github.com/citation-style-language/schema/raw/master/csl-citation.json"} </w:instrText>
      </w:r>
      <w:r w:rsidR="000A58EA">
        <w:fldChar w:fldCharType="separate"/>
      </w:r>
      <w:r w:rsidR="00CF7038" w:rsidRPr="00CF7038">
        <w:t>(Baumann 2007, 427)</w:t>
      </w:r>
      <w:r w:rsidR="000A58EA">
        <w:fldChar w:fldCharType="end"/>
      </w:r>
      <w:r w:rsidR="00A474D4">
        <w:t>.</w:t>
      </w:r>
    </w:p>
    <w:p w14:paraId="458962D0" w14:textId="1A486F2A" w:rsidR="00EC00B4" w:rsidRDefault="00EC00B4" w:rsidP="00EC00B4">
      <w:pPr>
        <w:pStyle w:val="YPFSKDDNumberedBold"/>
      </w:pPr>
      <w:r w:rsidRPr="000B3B28">
        <w:t>Capital</w:t>
      </w:r>
      <w:r>
        <w:t xml:space="preserve"> Characteristics:</w:t>
      </w:r>
      <w:r w:rsidR="00D1213D">
        <w:t xml:space="preserve"> The g</w:t>
      </w:r>
      <w:r w:rsidR="00DF3D2C">
        <w:t xml:space="preserve">overnment </w:t>
      </w:r>
      <w:r w:rsidR="00657079">
        <w:t>subscribed to</w:t>
      </w:r>
      <w:r w:rsidR="00DF3D2C">
        <w:t xml:space="preserve"> 200,000 ordinary </w:t>
      </w:r>
      <w:r w:rsidR="00C8697C">
        <w:t xml:space="preserve">shares </w:t>
      </w:r>
      <w:r w:rsidR="00657079">
        <w:t>through the CHF 100 million capital injection.</w:t>
      </w:r>
    </w:p>
    <w:p w14:paraId="4F1493BF" w14:textId="75D1357B" w:rsidR="00960C0D" w:rsidRDefault="00AB6FB5" w:rsidP="00FD0662">
      <w:pPr>
        <w:pStyle w:val="YPFSBodyText"/>
      </w:pPr>
      <w:r>
        <w:t xml:space="preserve">The federal government </w:t>
      </w:r>
      <w:r w:rsidR="002F6ED4">
        <w:t xml:space="preserve">received 200,000 </w:t>
      </w:r>
      <w:r w:rsidR="009F0FD6">
        <w:t>ordinary shares of cooper</w:t>
      </w:r>
      <w:r w:rsidR="00061DF2">
        <w:t xml:space="preserve">ative capital in Volksbank in exchange for the CHF 100 million capital injection </w:t>
      </w:r>
      <w:r w:rsidR="008B5339">
        <w:fldChar w:fldCharType="begin"/>
      </w:r>
      <w:r w:rsidR="009C7CD5">
        <w:instrText xml:space="preserve"> ADDIN ZOTERO_ITEM CSL_CITATION {"citationID":"rspYEWTI","properties":{"formattedCitation":"(Swiss Government 1933, art. 1)","plainCitation":"(Swiss Government 1933, art. 1)","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1","label":"article-locator"}],"schema":"https://github.com/citation-style-language/schema/raw/master/csl-citation.json"} </w:instrText>
      </w:r>
      <w:r w:rsidR="008B5339">
        <w:fldChar w:fldCharType="separate"/>
      </w:r>
      <w:r w:rsidR="008B5339" w:rsidRPr="008B5339">
        <w:t>(Swiss Government 1933, art. 1)</w:t>
      </w:r>
      <w:r w:rsidR="008B5339">
        <w:fldChar w:fldCharType="end"/>
      </w:r>
      <w:r w:rsidR="002A0EA3">
        <w:t xml:space="preserve">. </w:t>
      </w:r>
      <w:r w:rsidR="00A74907">
        <w:t>T</w:t>
      </w:r>
      <w:r w:rsidR="00BC7D74">
        <w:t xml:space="preserve">he </w:t>
      </w:r>
      <w:r w:rsidR="00390657">
        <w:t xml:space="preserve">SNB initially recommended that the </w:t>
      </w:r>
      <w:r w:rsidR="00BC7D74">
        <w:t xml:space="preserve">Federal Council </w:t>
      </w:r>
      <w:r w:rsidR="00371D5B">
        <w:t xml:space="preserve">should </w:t>
      </w:r>
      <w:r w:rsidR="003A3FA6">
        <w:t xml:space="preserve">insist on receiving </w:t>
      </w:r>
      <w:r w:rsidR="00566359">
        <w:t>preferred shares</w:t>
      </w:r>
      <w:r w:rsidR="00555A02">
        <w:t>, ranking above the existing cooperative shareholders</w:t>
      </w:r>
      <w:r w:rsidR="00A74907">
        <w:t xml:space="preserve"> </w:t>
      </w:r>
      <w:r w:rsidR="00A74907">
        <w:fldChar w:fldCharType="begin"/>
      </w:r>
      <w:r w:rsidR="00A53B81">
        <w:instrText xml:space="preserve"> ADDIN ZOTERO_ITEM CSL_CITATION {"citationID":"dL54BWrV","properties":{"formattedCitation":"(Baumann 2007, 363)","plainCitation":"(Baumann 2007, 363)","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63","label":"page"}],"schema":"https://github.com/citation-style-language/schema/raw/master/csl-citation.json"} </w:instrText>
      </w:r>
      <w:r w:rsidR="00A74907">
        <w:fldChar w:fldCharType="separate"/>
      </w:r>
      <w:r w:rsidR="00CF7038" w:rsidRPr="00CF7038">
        <w:t>(Baumann 2007, 363)</w:t>
      </w:r>
      <w:r w:rsidR="00A74907">
        <w:fldChar w:fldCharType="end"/>
      </w:r>
      <w:r w:rsidR="009D7943">
        <w:t>. However,</w:t>
      </w:r>
      <w:r w:rsidR="00035BE2">
        <w:t xml:space="preserve"> </w:t>
      </w:r>
      <w:r w:rsidR="00551243">
        <w:t xml:space="preserve">the </w:t>
      </w:r>
      <w:r w:rsidR="00AC6C9D">
        <w:t xml:space="preserve">Federal Council was convinced </w:t>
      </w:r>
      <w:r w:rsidR="006C0F4A">
        <w:t xml:space="preserve">by the expert reports that it </w:t>
      </w:r>
      <w:r w:rsidR="00890B15">
        <w:t xml:space="preserve">should </w:t>
      </w:r>
      <w:r w:rsidR="009D7943">
        <w:t xml:space="preserve">not </w:t>
      </w:r>
      <w:r w:rsidR="00A970A0">
        <w:t>create</w:t>
      </w:r>
      <w:r w:rsidR="00890B15">
        <w:t xml:space="preserve"> </w:t>
      </w:r>
      <w:r w:rsidR="00A970A0">
        <w:t xml:space="preserve">two </w:t>
      </w:r>
      <w:r w:rsidR="00A74907">
        <w:t xml:space="preserve">types of capital that would have </w:t>
      </w:r>
      <w:r w:rsidR="009D7943">
        <w:t>different responsibilities</w:t>
      </w:r>
      <w:r w:rsidR="003A3FA6">
        <w:t xml:space="preserve">; </w:t>
      </w:r>
      <w:r w:rsidR="002763DB">
        <w:t xml:space="preserve">they believed such a policy would </w:t>
      </w:r>
      <w:r w:rsidR="009D7943">
        <w:t>create further public mistrust</w:t>
      </w:r>
      <w:r w:rsidR="00575558">
        <w:t xml:space="preserve">, especially after the </w:t>
      </w:r>
      <w:r w:rsidR="00DF4CD3">
        <w:t>existing shareholders were already losing ha</w:t>
      </w:r>
      <w:r w:rsidR="0047346F">
        <w:t xml:space="preserve">lf the value of their investment </w:t>
      </w:r>
      <w:r w:rsidR="00533CC1">
        <w:fldChar w:fldCharType="begin"/>
      </w:r>
      <w:r w:rsidR="00A53B81">
        <w:instrText xml:space="preserve"> ADDIN ZOTERO_ITEM CSL_CITATION {"citationID":"6EbB9Jyt","properties":{"formattedCitation":"(Baumann 2007, 363\\uc0\\u8211{}64; Swiss Federal Council 1933d, 817)","plainCitation":"(Baumann 2007, 363–64; Swiss Federal Council 1933d, 817)","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63-364","label":"page"},{"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7","label":"page"}],"schema":"https://github.com/citation-style-language/schema/raw/master/csl-citation.json"} </w:instrText>
      </w:r>
      <w:r w:rsidR="00533CC1">
        <w:fldChar w:fldCharType="separate"/>
      </w:r>
      <w:r w:rsidR="00CF7038" w:rsidRPr="00CF7038">
        <w:rPr>
          <w:rFonts w:cs="Times New Roman"/>
        </w:rPr>
        <w:t>(Baumann 2007, 363–64; Swiss Federal Council 1933d, 817)</w:t>
      </w:r>
      <w:r w:rsidR="00533CC1">
        <w:fldChar w:fldCharType="end"/>
      </w:r>
      <w:r w:rsidR="00BE4114">
        <w:t xml:space="preserve">. </w:t>
      </w:r>
    </w:p>
    <w:p w14:paraId="7F5C0452" w14:textId="4AF4B105" w:rsidR="0098461C" w:rsidRDefault="0098461C" w:rsidP="00FD0662">
      <w:pPr>
        <w:pStyle w:val="YPFSBodyText"/>
      </w:pPr>
      <w:r>
        <w:t xml:space="preserve">Although the bank retained its cooperative structure, Article 3(2) of the act authorizing the capital injection introduced the right of transferability among shareholders </w:t>
      </w:r>
      <w:r w:rsidR="002561EE">
        <w:fldChar w:fldCharType="begin"/>
      </w:r>
      <w:r w:rsidR="002561EE">
        <w:instrText xml:space="preserve"> ADDIN ZOTERO_ITEM CSL_CITATION {"citationID":"690cXuJ3","properties":{"formattedCitation":"(Swiss Government 1933, art. 1,3)","plainCitation":"(Swiss Government 1933, art. 1,3)","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1,3","label":"article-locator"}],"schema":"https://github.com/citation-style-language/schema/raw/master/csl-citation.json"} </w:instrText>
      </w:r>
      <w:r w:rsidR="002561EE">
        <w:fldChar w:fldCharType="separate"/>
      </w:r>
      <w:r w:rsidR="002561EE" w:rsidRPr="002561EE">
        <w:t>(Swiss Government 1933, art. 1,3)</w:t>
      </w:r>
      <w:r w:rsidR="002561EE">
        <w:fldChar w:fldCharType="end"/>
      </w:r>
      <w:r w:rsidR="002561EE">
        <w:t xml:space="preserve">. This right of transferability </w:t>
      </w:r>
      <w:r w:rsidR="00FB4B97">
        <w:t xml:space="preserve">gave the cooperative capital some characteristics of regular shares since the existing shareholders could trade these shares at values different than the par value </w:t>
      </w:r>
      <w:r w:rsidR="00FB4B97">
        <w:fldChar w:fldCharType="begin"/>
      </w:r>
      <w:r w:rsidR="00FB4B97">
        <w:instrText xml:space="preserve"> ADDIN ZOTERO_ITEM CSL_CITATION {"citationID":"VBodVX3m","properties":{"formattedCitation":"(Swiss Federal Council 1937, 2\\uc0\\u8211{}3)","plainCitation":"(Swiss Federal Council 1937, 2–3)","noteIndex":0},"citationItems":[{"id":22649,"uris":["http://zotero.org/groups/2541884/items/JWEDMECS"],"itemData":{"id":22649,"type":"report","call-number":"report","number":"E 6100 (A) 1000/1913, Az. F.24.4. Schweizerische Volksbank, 1933-1938, volume 5","title":"Minutes of the meeting","URL":"https://www.bar.admin.ch/dam/bar/de/dokumente/archivalien/svb_sanierung_06.pdf.download.pdf/svb_sanierung_06.pdf","author":[{"family":"Swiss Federal Council","given":""}],"issued":{"date-parts":[["1937",1,29]]}},"locator":"2-3","label":"page"}],"schema":"https://github.com/citation-style-language/schema/raw/master/csl-citation.json"} </w:instrText>
      </w:r>
      <w:r w:rsidR="00FB4B97">
        <w:fldChar w:fldCharType="separate"/>
      </w:r>
      <w:r w:rsidR="00FB4B97" w:rsidRPr="00FB4B97">
        <w:rPr>
          <w:rFonts w:cs="Times New Roman"/>
        </w:rPr>
        <w:t>(Swiss Federal Council 1937, 2–3)</w:t>
      </w:r>
      <w:r w:rsidR="00FB4B97">
        <w:fldChar w:fldCharType="end"/>
      </w:r>
      <w:r w:rsidR="00FB4B97">
        <w:t>.</w:t>
      </w:r>
    </w:p>
    <w:p w14:paraId="66766C55" w14:textId="71873A2F" w:rsidR="005D3CB8" w:rsidRDefault="00BE4114" w:rsidP="00FD0662">
      <w:pPr>
        <w:pStyle w:val="YPFSBodyText"/>
      </w:pPr>
      <w:r>
        <w:t xml:space="preserve">Although the government was eligible to receive the same dividend paid to </w:t>
      </w:r>
      <w:r w:rsidR="00165113">
        <w:t xml:space="preserve">other members of the cooperative, it waived part of the dividend </w:t>
      </w:r>
      <w:r w:rsidR="00D3518B">
        <w:t xml:space="preserve">it </w:t>
      </w:r>
      <w:r w:rsidR="00A95EEF">
        <w:t xml:space="preserve">would have received </w:t>
      </w:r>
      <w:r w:rsidR="00C44E09">
        <w:t>f</w:t>
      </w:r>
      <w:r w:rsidR="00A95EEF">
        <w:t>or the 1934 financial year</w:t>
      </w:r>
      <w:r w:rsidR="00F60901">
        <w:t xml:space="preserve"> </w:t>
      </w:r>
      <w:r w:rsidR="00F60901">
        <w:fldChar w:fldCharType="begin"/>
      </w:r>
      <w:r w:rsidR="00A53B81">
        <w:instrText xml:space="preserve"> ADDIN ZOTERO_ITEM CSL_CITATION {"citationID":"TrZaLGRO","properties":{"formattedCitation":"(Baumann 2007, 426\\uc0\\u8211{}28)","plainCitation":"(Baumann 2007, 426–28)","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26-428","label":"page"}],"schema":"https://github.com/citation-style-language/schema/raw/master/csl-citation.json"} </w:instrText>
      </w:r>
      <w:r w:rsidR="00F60901">
        <w:fldChar w:fldCharType="separate"/>
      </w:r>
      <w:r w:rsidR="00CF7038" w:rsidRPr="00CF7038">
        <w:rPr>
          <w:rFonts w:cs="Times New Roman"/>
        </w:rPr>
        <w:t>(Baumann 2007, 426–28)</w:t>
      </w:r>
      <w:r w:rsidR="00F60901">
        <w:fldChar w:fldCharType="end"/>
      </w:r>
      <w:r w:rsidR="00BD7283">
        <w:t>. The government accepted a 1.2%</w:t>
      </w:r>
      <w:r w:rsidR="00501250">
        <w:t xml:space="preserve"> </w:t>
      </w:r>
      <w:r w:rsidR="008F7543">
        <w:t>dividend</w:t>
      </w:r>
      <w:r w:rsidR="00E2033F">
        <w:t xml:space="preserve"> for the 1934 financial year </w:t>
      </w:r>
      <w:r w:rsidR="008F7543">
        <w:t xml:space="preserve">on its </w:t>
      </w:r>
      <w:r w:rsidR="00AD264C">
        <w:t xml:space="preserve">CHF 100 million of equity </w:t>
      </w:r>
      <w:r w:rsidR="00ED41AA">
        <w:t xml:space="preserve">instead of the 2% dividend distributed to all other </w:t>
      </w:r>
      <w:r w:rsidR="003E3D03">
        <w:t>shareholders</w:t>
      </w:r>
      <w:r w:rsidR="00A95EEF">
        <w:t xml:space="preserve"> </w:t>
      </w:r>
      <w:r w:rsidR="002F4B38">
        <w:t xml:space="preserve">to ensure other members of the cooperative could receive a more generous </w:t>
      </w:r>
      <w:r w:rsidR="00CB195E">
        <w:t>dividend</w:t>
      </w:r>
      <w:r w:rsidR="003E3D03">
        <w:t xml:space="preserve"> and the bank could retain some earnings to continue restructuring </w:t>
      </w:r>
      <w:r w:rsidR="003E3D03">
        <w:fldChar w:fldCharType="begin"/>
      </w:r>
      <w:r w:rsidR="00A53B81">
        <w:instrText xml:space="preserve"> ADDIN ZOTERO_ITEM CSL_CITATION {"citationID":"rSqiNxUn","properties":{"formattedCitation":"(Baumann 2007, 426\\uc0\\u8211{}28)","plainCitation":"(Baumann 2007, 426–28)","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26-428","label":"page"}],"schema":"https://github.com/citation-style-language/schema/raw/master/csl-citation.json"} </w:instrText>
      </w:r>
      <w:r w:rsidR="003E3D03">
        <w:fldChar w:fldCharType="separate"/>
      </w:r>
      <w:r w:rsidR="00CF7038" w:rsidRPr="00CF7038">
        <w:rPr>
          <w:rFonts w:cs="Times New Roman"/>
        </w:rPr>
        <w:t>(Baumann 2007, 426–28)</w:t>
      </w:r>
      <w:r w:rsidR="003E3D03">
        <w:fldChar w:fldCharType="end"/>
      </w:r>
      <w:r w:rsidR="00095FCA">
        <w:t xml:space="preserve">. </w:t>
      </w:r>
    </w:p>
    <w:p w14:paraId="210F9383" w14:textId="57219FBD" w:rsidR="00EC00B4" w:rsidRDefault="00FD0662" w:rsidP="00EC00B4">
      <w:pPr>
        <w:pStyle w:val="YPFSKDDNumberedBold"/>
      </w:pPr>
      <w:r w:rsidRPr="008D0B95">
        <w:t>Size</w:t>
      </w:r>
      <w:r w:rsidR="000A2183">
        <w:t xml:space="preserve"> and Source(s) of Funding</w:t>
      </w:r>
      <w:r w:rsidRPr="008D0B95">
        <w:t>:</w:t>
      </w:r>
      <w:r>
        <w:t xml:space="preserve"> </w:t>
      </w:r>
      <w:r w:rsidR="00C37411">
        <w:t xml:space="preserve">The </w:t>
      </w:r>
      <w:r w:rsidR="008F4749">
        <w:t>government injected CHF 100 million into Volksbank</w:t>
      </w:r>
    </w:p>
    <w:p w14:paraId="1B38619F" w14:textId="4B7F1C07" w:rsidR="009F7EB6" w:rsidRDefault="00250B0F" w:rsidP="00470C10">
      <w:pPr>
        <w:pStyle w:val="YPFSBodyText"/>
      </w:pPr>
      <w:r>
        <w:t xml:space="preserve">The government was authorized to inject CHF 100 million into Volksbank and it </w:t>
      </w:r>
      <w:r w:rsidR="004D2283">
        <w:t xml:space="preserve">injected the entire amount in </w:t>
      </w:r>
      <w:r w:rsidR="003552B3">
        <w:t xml:space="preserve">the following </w:t>
      </w:r>
      <w:r w:rsidR="00AF7D2D">
        <w:t>t</w:t>
      </w:r>
      <w:r w:rsidR="004D2283">
        <w:t xml:space="preserve">hree </w:t>
      </w:r>
      <w:bookmarkStart w:id="9" w:name="_Hlk127542801"/>
      <w:r w:rsidR="004D2283">
        <w:t>tranches</w:t>
      </w:r>
      <w:r w:rsidR="00357DD4">
        <w:t>:</w:t>
      </w:r>
      <w:r w:rsidR="009F7EB6">
        <w:t xml:space="preserve"> </w:t>
      </w:r>
      <w:r w:rsidR="008D0B95">
        <w:fldChar w:fldCharType="begin"/>
      </w:r>
      <w:r w:rsidR="00A53B81">
        <w:instrText xml:space="preserve"> ADDIN ZOTERO_ITEM CSL_CITATION {"citationID":"lptxSzaF","properties":{"formattedCitation":"(Baumann 2007, FN. 1084, pg. 427; Swiss Government 1933, art. 1)","plainCitation":"(Baumann 2007, FN. 1084, pg. 427; Swiss Government 1933, art. 1)","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1","label":"article-locator"},{"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FN. 1084, pg. 427","label":"page"}],"schema":"https://github.com/citation-style-language/schema/raw/master/csl-citation.json"} </w:instrText>
      </w:r>
      <w:r w:rsidR="008D0B95">
        <w:fldChar w:fldCharType="separate"/>
      </w:r>
      <w:r w:rsidR="00CF7038" w:rsidRPr="00CF7038">
        <w:t>(Baumann 2007, FN. 1084, pg. 427; Swiss Government 1933, art. 1)</w:t>
      </w:r>
      <w:r w:rsidR="008D0B95">
        <w:fldChar w:fldCharType="end"/>
      </w:r>
      <w:r w:rsidR="00E64037">
        <w:t>.</w:t>
      </w:r>
    </w:p>
    <w:p w14:paraId="0997C85C" w14:textId="77777777" w:rsidR="003552B3" w:rsidRDefault="003552B3" w:rsidP="003552B3">
      <w:pPr>
        <w:pStyle w:val="YPFSBodyTextBulletedList"/>
      </w:pPr>
      <w:r>
        <w:t xml:space="preserve">December 19, 1933: CHF </w:t>
      </w:r>
      <w:r w:rsidRPr="001C548D">
        <w:t>30</w:t>
      </w:r>
      <w:r>
        <w:t xml:space="preserve"> million (60,000 shares)</w:t>
      </w:r>
    </w:p>
    <w:p w14:paraId="1EEE26B3" w14:textId="77777777" w:rsidR="003552B3" w:rsidRDefault="003552B3" w:rsidP="003552B3">
      <w:pPr>
        <w:pStyle w:val="YPFSBodyTextBulletedList"/>
      </w:pPr>
      <w:r>
        <w:t>February 1, 1934: CHF 20 million (40,000 shares)</w:t>
      </w:r>
    </w:p>
    <w:p w14:paraId="531D816E" w14:textId="31974E89" w:rsidR="003552B3" w:rsidRDefault="003552B3" w:rsidP="00470C10">
      <w:pPr>
        <w:pStyle w:val="YPFSBodyTextBulletedList"/>
      </w:pPr>
      <w:r>
        <w:t>February 23, 1934: CHF 50 million (100,000 shares)</w:t>
      </w:r>
    </w:p>
    <w:bookmarkEnd w:id="9"/>
    <w:p w14:paraId="6621D358" w14:textId="44A06980" w:rsidR="00EC00B4" w:rsidRDefault="00FD0662" w:rsidP="00EC00B4">
      <w:pPr>
        <w:pStyle w:val="YPFSKDDNumberedBold"/>
      </w:pPr>
      <w:r w:rsidRPr="003A6450">
        <w:lastRenderedPageBreak/>
        <w:t>Source(s)</w:t>
      </w:r>
      <w:r>
        <w:t xml:space="preserve"> of Funding:</w:t>
      </w:r>
      <w:r w:rsidR="00470C10">
        <w:t xml:space="preserve"> </w:t>
      </w:r>
      <w:r w:rsidR="008D4355">
        <w:t>The Swiss Confederation provided the funds required for the capital injection</w:t>
      </w:r>
      <w:r w:rsidR="00470C10">
        <w:t>.</w:t>
      </w:r>
    </w:p>
    <w:p w14:paraId="3AB5BC33" w14:textId="1EBC39D2" w:rsidR="00470C10" w:rsidRPr="00470C10" w:rsidRDefault="008D4355" w:rsidP="00ED1BD5">
      <w:pPr>
        <w:pStyle w:val="YPFSBodyText"/>
      </w:pPr>
      <w:r>
        <w:t xml:space="preserve">The Federal Assembly authorized the government to </w:t>
      </w:r>
      <w:r w:rsidR="00753103">
        <w:t xml:space="preserve">inject </w:t>
      </w:r>
      <w:r w:rsidR="004B2456">
        <w:t>C</w:t>
      </w:r>
      <w:r w:rsidR="00753103">
        <w:t xml:space="preserve">HF 100 million </w:t>
      </w:r>
      <w:r w:rsidR="003A6450">
        <w:t xml:space="preserve">into Volksbank, representing approximately 25% of the Swiss federal budget for 1933 </w:t>
      </w:r>
      <w:r w:rsidR="003A6450">
        <w:fldChar w:fldCharType="begin"/>
      </w:r>
      <w:r w:rsidR="00A53B81">
        <w:instrText xml:space="preserve"> ADDIN ZOTERO_ITEM CSL_CITATION {"citationID":"Eb0Vl3EK","properties":{"formattedCitation":"(Baumann 2007, 425; Swiss Government 1933, 975)","plainCitation":"(Baumann 2007, 425; Swiss Government 1933, 975)","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975","label":"page"},{"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25","label":"page"}],"schema":"https://github.com/citation-style-language/schema/raw/master/csl-citation.json"} </w:instrText>
      </w:r>
      <w:r w:rsidR="003A6450">
        <w:fldChar w:fldCharType="separate"/>
      </w:r>
      <w:r w:rsidR="00564286" w:rsidRPr="00564286">
        <w:t>(Baumann 2007, 425; Swiss Government 1933, 975)</w:t>
      </w:r>
      <w:r w:rsidR="003A6450">
        <w:fldChar w:fldCharType="end"/>
      </w:r>
      <w:r w:rsidR="003A6450">
        <w:t>.</w:t>
      </w:r>
    </w:p>
    <w:p w14:paraId="6901B336" w14:textId="2996E2FB" w:rsidR="00D340F8" w:rsidRPr="00D340F8" w:rsidRDefault="00FD0662">
      <w:pPr>
        <w:pStyle w:val="YPFSKDDNumberedBold"/>
      </w:pPr>
      <w:bookmarkStart w:id="10" w:name="_heading=h.1ksv4uv" w:colFirst="0" w:colLast="0"/>
      <w:bookmarkEnd w:id="10"/>
      <w:r w:rsidRPr="0092281D">
        <w:t>Timing</w:t>
      </w:r>
      <w:r w:rsidR="00534828" w:rsidRPr="0092281D">
        <w:t>:</w:t>
      </w:r>
      <w:r w:rsidR="00534828">
        <w:t xml:space="preserve"> </w:t>
      </w:r>
      <w:r w:rsidR="00E244A6" w:rsidRPr="00E244A6">
        <w:t>Volksbank requested the federal government’s participation in its share capital on October 17, 1933</w:t>
      </w:r>
      <w:r w:rsidR="00CE30DC">
        <w:t>,</w:t>
      </w:r>
      <w:r w:rsidR="00E244A6" w:rsidRPr="00E244A6">
        <w:t xml:space="preserve"> and the government injected the first tranche of capital on December 19, 1933</w:t>
      </w:r>
      <w:r w:rsidR="00E244A6">
        <w:t>.</w:t>
      </w:r>
    </w:p>
    <w:p w14:paraId="4F9F5C51" w14:textId="387D1DD0" w:rsidR="00466385" w:rsidRDefault="0031181B" w:rsidP="00580984">
      <w:pPr>
        <w:pStyle w:val="YPFSBodyText"/>
      </w:pPr>
      <w:r>
        <w:t>Volksbank endured</w:t>
      </w:r>
      <w:r w:rsidRPr="00AF7D2D">
        <w:t xml:space="preserve"> losses of over CHF 50 million on loans made to domestic commercial customers</w:t>
      </w:r>
      <w:r>
        <w:t xml:space="preserve"> in the early 1920s and the bank expanded its foreign business to compensate for these losses </w:t>
      </w:r>
      <w:r>
        <w:fldChar w:fldCharType="begin"/>
      </w:r>
      <w:r>
        <w:instrText xml:space="preserve"> ADDIN ZOTERO_ITEM CSL_CITATION {"citationID":"ySGP9Icb","properties":{"formattedCitation":"(Schweizerisches Bundesarchiv 2023, 1)","plainCitation":"(Schweizerisches Bundesarchiv 2023, 1)","noteIndex":0},"citationItems":[{"id":20572,"uris":["http://zotero.org/groups/2541884/items/2RKJV5CB"],"itemData":{"id":20572,"type":"report","abstract":"Webpage providing a summary of the aid given to Volksbank, accessed February 28, 2023 (in German)","call-number":"report","title":"Rescue of Volksbank","URL":"https://www.bar.admin.ch/bar/de/home/service-publikationen/publikationen/geschichte-aktuell/rettung_-der-schweizerischen-volksbank-1933-37.html","author":[{"literal":"Schweizerisches Bundesarchiv"}],"issued":{"date-parts":[["2023"]]}},"locator":"1","label":"page"}],"schema":"https://github.com/citation-style-language/schema/raw/master/csl-citation.json"} </w:instrText>
      </w:r>
      <w:r>
        <w:fldChar w:fldCharType="separate"/>
      </w:r>
      <w:r w:rsidRPr="0031181B">
        <w:t>(Schweizerisches Bundesarchiv 2023, 1)</w:t>
      </w:r>
      <w:r>
        <w:fldChar w:fldCharType="end"/>
      </w:r>
      <w:r w:rsidR="007C6A8F">
        <w:t xml:space="preserve">. This strategy worked until 1928, however, the bank faced greater losses from rising non-performing assets beginning in 1929 </w:t>
      </w:r>
      <w:r w:rsidR="007C6A8F">
        <w:fldChar w:fldCharType="begin"/>
      </w:r>
      <w:r w:rsidR="007C6A8F">
        <w:instrText xml:space="preserve"> ADDIN ZOTERO_ITEM CSL_CITATION {"citationID":"zcNsaDcE","properties":{"formattedCitation":"(Swiss Federal Council 1933d, 807)","plainCitation":"(Swiss Federal Council 1933d, 807)","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07","label":"page"}],"schema":"https://github.com/citation-style-language/schema/raw/master/csl-citation.json"} </w:instrText>
      </w:r>
      <w:r w:rsidR="007C6A8F">
        <w:fldChar w:fldCharType="separate"/>
      </w:r>
      <w:r w:rsidR="007C6A8F" w:rsidRPr="007C6A8F">
        <w:t>(Swiss Federal Council 1933d, 807)</w:t>
      </w:r>
      <w:r w:rsidR="007C6A8F">
        <w:fldChar w:fldCharType="end"/>
      </w:r>
      <w:r w:rsidR="007C6A8F">
        <w:t>. The bank requested liquidity aid in November 1931 after facing a bank run, as it calculated that its reserves could not cover all expected losses and it would need to write</w:t>
      </w:r>
      <w:r w:rsidR="00466385">
        <w:t xml:space="preserve"> </w:t>
      </w:r>
      <w:r w:rsidR="007C6A8F">
        <w:t xml:space="preserve">down share capital by CHF 30 million to cover the expected losses </w:t>
      </w:r>
      <w:r w:rsidR="007C6A8F">
        <w:fldChar w:fldCharType="begin"/>
      </w:r>
      <w:r w:rsidR="00A53B81">
        <w:instrText xml:space="preserve"> ADDIN ZOTERO_ITEM CSL_CITATION {"citationID":"BAHyGKQV","properties":{"formattedCitation":"(Baumann 2007, 327, 329; Swiss Federal Council 1931a, 1)","plainCitation":"(Baumann 2007, 327, 329; Swiss Federal Council 1931a, 1)","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27, 329","label":"page"},{"id":24653,"uris":["http://zotero.org/groups/2541884/items/HHKQE269"],"itemData":{"id":24653,"type":"report","abstract":"Swiss Federal Council meeting notes disscusing a CHF 50 million loan given to Volksbank.","call-number":"report","number":"E 1004.1, 1000/9, Volume 331, Ref No. 70 013 062","title":"Record(s) of decisions","URL":"https://www.chgov.bar.admin.ch/protocol/?manifest=https%3A%2F%2Fapi.chgov.bar.admin.ch%2Fmanifests%2F32327394%2F32327394.json&amp;cv=32327394-2&amp;q=banque%20%20AND%20populaire&amp;lang=en","author":[{"family":"Swiss Federal Council","given":""}],"issued":{"date-parts":[["1931",11,27]]}},"locator":"1","label":"page"}],"schema":"https://github.com/citation-style-language/schema/raw/master/csl-citation.json"} </w:instrText>
      </w:r>
      <w:r w:rsidR="007C6A8F">
        <w:fldChar w:fldCharType="separate"/>
      </w:r>
      <w:r w:rsidR="00CF7038" w:rsidRPr="00CF7038">
        <w:t>(Baumann 2007, 327, 329; Swiss Federal Council 1931a, 1)</w:t>
      </w:r>
      <w:r w:rsidR="007C6A8F">
        <w:fldChar w:fldCharType="end"/>
      </w:r>
      <w:r w:rsidR="007C6A8F">
        <w:t xml:space="preserve">. </w:t>
      </w:r>
      <w:r w:rsidR="004D018E">
        <w:t>Volksbank</w:t>
      </w:r>
      <w:r w:rsidR="007C6A8F">
        <w:t xml:space="preserve"> postponed </w:t>
      </w:r>
      <w:r w:rsidR="004D018E">
        <w:t xml:space="preserve">its restructuring by managing </w:t>
      </w:r>
      <w:r w:rsidR="00466385">
        <w:t xml:space="preserve">its </w:t>
      </w:r>
      <w:r w:rsidR="004D018E">
        <w:t xml:space="preserve">liquidity until 1933, </w:t>
      </w:r>
      <w:r w:rsidR="00466385">
        <w:t xml:space="preserve">with the help of the government, </w:t>
      </w:r>
      <w:r w:rsidR="004D018E">
        <w:t xml:space="preserve">after which the bank could no longer postpone its restructuring </w:t>
      </w:r>
      <w:r w:rsidR="004D018E">
        <w:fldChar w:fldCharType="begin"/>
      </w:r>
      <w:r w:rsidR="00A53B81">
        <w:instrText xml:space="preserve"> ADDIN ZOTERO_ITEM CSL_CITATION {"citationID":"QqrK5uyG","properties":{"formattedCitation":"(Baumann 2007, 336, 351\\uc0\\u8211{}54)","plainCitation":"(Baumann 2007, 336, 351–54)","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36, 351-354","label":"page"}],"schema":"https://github.com/citation-style-language/schema/raw/master/csl-citation.json"} </w:instrText>
      </w:r>
      <w:r w:rsidR="004D018E">
        <w:fldChar w:fldCharType="separate"/>
      </w:r>
      <w:r w:rsidR="00CF7038" w:rsidRPr="00CF7038">
        <w:rPr>
          <w:rFonts w:cs="Times New Roman"/>
        </w:rPr>
        <w:t>(Baumann 2007, 336, 351–54)</w:t>
      </w:r>
      <w:r w:rsidR="004D018E">
        <w:fldChar w:fldCharType="end"/>
      </w:r>
      <w:r w:rsidR="004D018E">
        <w:t xml:space="preserve">. </w:t>
      </w:r>
    </w:p>
    <w:p w14:paraId="76876EFE" w14:textId="44A34722" w:rsidR="0092281D" w:rsidRDefault="004D018E" w:rsidP="00580984">
      <w:pPr>
        <w:pStyle w:val="YPFSBodyText"/>
      </w:pPr>
      <w:r>
        <w:t>On October 17, 1933</w:t>
      </w:r>
      <w:r w:rsidR="00291EE3">
        <w:t>,</w:t>
      </w:r>
      <w:r>
        <w:t xml:space="preserve"> Volksbank formally requested the government’s participation in its share capital </w:t>
      </w:r>
      <w:r w:rsidR="00B2632D">
        <w:t xml:space="preserve">and the decree authorizing the </w:t>
      </w:r>
      <w:r w:rsidR="000C4F17">
        <w:t xml:space="preserve">capital </w:t>
      </w:r>
      <w:r w:rsidR="00B2632D">
        <w:t xml:space="preserve">injection was issued on December 8, 1933 </w:t>
      </w:r>
      <w:r w:rsidR="00B2632D">
        <w:fldChar w:fldCharType="begin"/>
      </w:r>
      <w:r w:rsidR="009C7CD5">
        <w:instrText xml:space="preserve"> ADDIN ZOTERO_ITEM CSL_CITATION {"citationID":"y74p9Bqw","properties":{"formattedCitation":"(Schweizerische Volksbank 1933, 6; Swiss Government 1933, 1)","plainCitation":"(Schweizerische Volksbank 1933, 6; Swiss Government 1933, 1)","noteIndex":0},"citationItems":[{"id":20555,"uris":["http://zotero.org/groups/2541884/items/VKWDH2BR"],"itemData":{"id":20555,"type":"report","call-number":"report","title":"Restructuring and Reorganization of the Schweizerische Volksbank","URL":"https://www.bar.admin.ch/dam/bar/de/dokumente/archivalien/svb_sanierung_01.pdf.download.pdf/svb_sanierung_01.pdf","author":[{"family":"Schweizerische Volksbank","given":""}],"issued":{"date-parts":[["1933",10,17]]}},"locator":"6","label":"page"},{"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1","label":"page"}],"schema":"https://github.com/citation-style-language/schema/raw/master/csl-citation.json"} </w:instrText>
      </w:r>
      <w:r w:rsidR="00B2632D">
        <w:fldChar w:fldCharType="separate"/>
      </w:r>
      <w:r w:rsidR="00B2632D" w:rsidRPr="00B2632D">
        <w:t>(Schweizerische Volksbank 1933, 6; Swiss Government 1933, 1)</w:t>
      </w:r>
      <w:r w:rsidR="00B2632D">
        <w:fldChar w:fldCharType="end"/>
      </w:r>
      <w:r w:rsidR="00194EBA">
        <w:t xml:space="preserve">. </w:t>
      </w:r>
      <w:r w:rsidR="00EC5352">
        <w:t xml:space="preserve">The government </w:t>
      </w:r>
      <w:r w:rsidR="00E435AF">
        <w:t>injected the first tranche of capital 11 days after it received authoriz</w:t>
      </w:r>
      <w:r w:rsidR="00BA774B">
        <w:t xml:space="preserve">ation </w:t>
      </w:r>
      <w:r w:rsidR="00E435AF">
        <w:t xml:space="preserve"> </w:t>
      </w:r>
      <w:r w:rsidR="000C4F17">
        <w:fldChar w:fldCharType="begin"/>
      </w:r>
      <w:r w:rsidR="00A53B81">
        <w:instrText xml:space="preserve"> ADDIN ZOTERO_ITEM CSL_CITATION {"citationID":"iarzIRuq","properties":{"formattedCitation":"(Baumann 2007, FN. 1084, pg. 427; Swiss Government 1933, art. 1)","plainCitation":"(Baumann 2007, FN. 1084, pg. 427; Swiss Government 1933, art. 1)","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1","label":"article-locator"},{"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FN. 1084, pg. 427","label":"page"}],"schema":"https://github.com/citation-style-language/schema/raw/master/csl-citation.json"} </w:instrText>
      </w:r>
      <w:r w:rsidR="000C4F17">
        <w:fldChar w:fldCharType="separate"/>
      </w:r>
      <w:r w:rsidR="00CF7038" w:rsidRPr="00CF7038">
        <w:t>(Baumann 2007, FN. 1084, pg. 427; Swiss Government 1933, art. 1)</w:t>
      </w:r>
      <w:r w:rsidR="000C4F17">
        <w:fldChar w:fldCharType="end"/>
      </w:r>
      <w:r w:rsidR="000C4F17">
        <w:t>.</w:t>
      </w:r>
    </w:p>
    <w:p w14:paraId="444B9BF9" w14:textId="2074E48B" w:rsidR="00D340F8" w:rsidRDefault="00FD0662" w:rsidP="00D340F8">
      <w:pPr>
        <w:pStyle w:val="YPFSKDDNumberedBold"/>
      </w:pPr>
      <w:r w:rsidRPr="00F35A5B">
        <w:t>Restructuring</w:t>
      </w:r>
      <w:r w:rsidR="00D340F8" w:rsidRPr="00F35A5B">
        <w:t>:</w:t>
      </w:r>
      <w:r w:rsidR="00ED1BD5" w:rsidRPr="00F35A5B">
        <w:t xml:space="preserve"> </w:t>
      </w:r>
      <w:r w:rsidR="008B658C">
        <w:t xml:space="preserve">The act authorizing the capital injection required </w:t>
      </w:r>
      <w:r w:rsidR="002E178C" w:rsidRPr="00F35A5B">
        <w:t>Volksbank</w:t>
      </w:r>
      <w:r w:rsidR="00381C9C">
        <w:t xml:space="preserve"> </w:t>
      </w:r>
      <w:r w:rsidR="008B658C">
        <w:t xml:space="preserve">to restructure its </w:t>
      </w:r>
      <w:r w:rsidR="00381C9C">
        <w:t>balance sheet</w:t>
      </w:r>
      <w:r w:rsidR="00ED1BD5">
        <w:t>.</w:t>
      </w:r>
    </w:p>
    <w:p w14:paraId="4DF0F466" w14:textId="706E1D2D" w:rsidR="00381C9C" w:rsidRPr="00381C9C" w:rsidRDefault="00381C9C" w:rsidP="00381C9C">
      <w:pPr>
        <w:pStyle w:val="YPFSBodyText"/>
      </w:pPr>
      <w:r>
        <w:t xml:space="preserve">Volksbank’s shareholders </w:t>
      </w:r>
      <w:r w:rsidR="00EE11C6">
        <w:t xml:space="preserve">were bailed in as part of the capital injection and lost </w:t>
      </w:r>
      <w:r>
        <w:t xml:space="preserve">50% </w:t>
      </w:r>
      <w:r w:rsidR="00EE11C6">
        <w:t xml:space="preserve">of the value of their shareholding </w:t>
      </w:r>
      <w:r>
        <w:fldChar w:fldCharType="begin"/>
      </w:r>
      <w:r w:rsidR="002561EE">
        <w:instrText xml:space="preserve"> ADDIN ZOTERO_ITEM CSL_CITATION {"citationID":"8yXsl2oC","properties":{"formattedCitation":"(Swiss Government 1933)","plainCitation":"(Swiss Government 1933)","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schema":"https://github.com/citation-style-language/schema/raw/master/csl-citation.json"} </w:instrText>
      </w:r>
      <w:r>
        <w:fldChar w:fldCharType="separate"/>
      </w:r>
      <w:r w:rsidRPr="00184331">
        <w:t>(Swiss Government 1933)</w:t>
      </w:r>
      <w:r>
        <w:fldChar w:fldCharType="end"/>
      </w:r>
      <w:r>
        <w:t>.</w:t>
      </w:r>
    </w:p>
    <w:p w14:paraId="1D09DEAA" w14:textId="58DC6FD0" w:rsidR="00B7738D" w:rsidRDefault="000A2183" w:rsidP="00B7738D">
      <w:pPr>
        <w:pStyle w:val="YPFSKDDNumberedBold"/>
        <w:rPr>
          <w:lang w:val="en"/>
        </w:rPr>
      </w:pPr>
      <w:r>
        <w:rPr>
          <w:lang w:val="en"/>
        </w:rPr>
        <w:t>Treatment</w:t>
      </w:r>
      <w:r w:rsidR="00FD0662" w:rsidRPr="00137249">
        <w:rPr>
          <w:lang w:val="en"/>
        </w:rPr>
        <w:t xml:space="preserve"> of Board </w:t>
      </w:r>
      <w:r>
        <w:rPr>
          <w:lang w:val="en"/>
        </w:rPr>
        <w:t xml:space="preserve">and </w:t>
      </w:r>
      <w:r w:rsidR="00FD0662" w:rsidRPr="00137249">
        <w:rPr>
          <w:lang w:val="en"/>
        </w:rPr>
        <w:t>Management</w:t>
      </w:r>
      <w:r w:rsidR="00B7738D">
        <w:rPr>
          <w:lang w:val="en"/>
        </w:rPr>
        <w:t>:</w:t>
      </w:r>
      <w:r w:rsidR="00ED1BD5">
        <w:rPr>
          <w:lang w:val="en"/>
        </w:rPr>
        <w:t xml:space="preserve"> </w:t>
      </w:r>
      <w:r w:rsidR="00B00140">
        <w:t xml:space="preserve">Civil and criminal </w:t>
      </w:r>
      <w:r w:rsidR="009A2823">
        <w:t>lawsuits were filed against former members of the board of directors and general management</w:t>
      </w:r>
      <w:r w:rsidR="00ED1BD5">
        <w:t>.</w:t>
      </w:r>
    </w:p>
    <w:p w14:paraId="5AE9A2CD" w14:textId="0E202B98" w:rsidR="004E29BE" w:rsidRDefault="0060034C" w:rsidP="00580984">
      <w:pPr>
        <w:pStyle w:val="YPFSBodyText"/>
      </w:pPr>
      <w:bookmarkStart w:id="11" w:name="_heading=h.2jxsxqh" w:colFirst="0" w:colLast="0"/>
      <w:bookmarkEnd w:id="11"/>
      <w:r>
        <w:t xml:space="preserve">A condition to the government’s capital injection was that the previous management </w:t>
      </w:r>
      <w:r w:rsidR="00BF2634">
        <w:t xml:space="preserve">of the bank </w:t>
      </w:r>
      <w:r w:rsidR="00A14ED2">
        <w:t xml:space="preserve">should </w:t>
      </w:r>
      <w:r w:rsidR="000617F5">
        <w:t xml:space="preserve">be examined and if necessary </w:t>
      </w:r>
      <w:r w:rsidR="00B75BD3">
        <w:t xml:space="preserve">civil and criminal charges </w:t>
      </w:r>
      <w:r w:rsidR="00A14ED2">
        <w:t xml:space="preserve">should be pursued against them </w:t>
      </w:r>
      <w:r w:rsidR="00A14ED2">
        <w:fldChar w:fldCharType="begin"/>
      </w:r>
      <w:r w:rsidR="009C7CD5">
        <w:instrText xml:space="preserve"> ADDIN ZOTERO_ITEM CSL_CITATION {"citationID":"eorGyzDp","properties":{"formattedCitation":"(Swiss Government 1933, art. 2)","plainCitation":"(Swiss Government 1933, art. 2)","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2","label":"article-locator"}],"schema":"https://github.com/citation-style-language/schema/raw/master/csl-citation.json"} </w:instrText>
      </w:r>
      <w:r w:rsidR="00A14ED2">
        <w:fldChar w:fldCharType="separate"/>
      </w:r>
      <w:r w:rsidR="00A14ED2" w:rsidRPr="00A14ED2">
        <w:t>(Swiss Government 1933, art. 2)</w:t>
      </w:r>
      <w:r w:rsidR="00A14ED2">
        <w:fldChar w:fldCharType="end"/>
      </w:r>
      <w:r w:rsidR="008C7061">
        <w:t xml:space="preserve">. </w:t>
      </w:r>
      <w:r w:rsidR="00CC43C9">
        <w:t xml:space="preserve">Civil or criminal lawsuits had been filed against </w:t>
      </w:r>
      <w:r w:rsidR="00A605C2">
        <w:t xml:space="preserve">five former general managers of Volksbank and </w:t>
      </w:r>
      <w:r w:rsidR="005A442E">
        <w:t xml:space="preserve">the bank filed civil lawsuits against six former </w:t>
      </w:r>
      <w:r w:rsidR="00C6720F">
        <w:t xml:space="preserve">board </w:t>
      </w:r>
      <w:r w:rsidR="00043A3A">
        <w:t xml:space="preserve">directors </w:t>
      </w:r>
      <w:r w:rsidR="00AF72F3">
        <w:t xml:space="preserve">who were members of the management committee </w:t>
      </w:r>
      <w:r w:rsidR="00AF72F3">
        <w:fldChar w:fldCharType="begin"/>
      </w:r>
      <w:r w:rsidR="00A53B81">
        <w:instrText xml:space="preserve"> ADDIN ZOTERO_ITEM CSL_CITATION {"citationID":"NB54YGRU","properties":{"formattedCitation":"(Baumann 2007, F. N. 1079, pg. 433)","plainCitation":"(Baumann 2007, F. N. 1079, pg. 433)","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F. N. 1079, pg. 433","label":"page"}],"schema":"https://github.com/citation-style-language/schema/raw/master/csl-citation.json"} </w:instrText>
      </w:r>
      <w:r w:rsidR="00AF72F3">
        <w:fldChar w:fldCharType="separate"/>
      </w:r>
      <w:r w:rsidR="00CF7038" w:rsidRPr="00CF7038">
        <w:t>(Baumann 2007, F. N. 1079, pg. 433)</w:t>
      </w:r>
      <w:r w:rsidR="00AF72F3">
        <w:fldChar w:fldCharType="end"/>
      </w:r>
      <w:r w:rsidR="007D0EA8">
        <w:t xml:space="preserve">. In 1941, Volksbank reported to the Federal Council that they had recovered CHF 845,000 </w:t>
      </w:r>
      <w:r w:rsidR="00C721C0">
        <w:t xml:space="preserve">from settlements in these lawsuits </w:t>
      </w:r>
      <w:r w:rsidR="00C721C0">
        <w:fldChar w:fldCharType="begin"/>
      </w:r>
      <w:r w:rsidR="00A53B81">
        <w:instrText xml:space="preserve"> ADDIN ZOTERO_ITEM CSL_CITATION {"citationID":"LXrhxtLK","properties":{"formattedCitation":"(Baumann 2007, 435)","plainCitation":"(Baumann 2007, 435)","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35","label":"page"}],"schema":"https://github.com/citation-style-language/schema/raw/master/csl-citation.json"} </w:instrText>
      </w:r>
      <w:r w:rsidR="00C721C0">
        <w:fldChar w:fldCharType="separate"/>
      </w:r>
      <w:r w:rsidR="00CF7038" w:rsidRPr="00CF7038">
        <w:t>(Baumann 2007, 435)</w:t>
      </w:r>
      <w:r w:rsidR="00C721C0">
        <w:fldChar w:fldCharType="end"/>
      </w:r>
      <w:r w:rsidR="00C721C0">
        <w:t>.</w:t>
      </w:r>
    </w:p>
    <w:p w14:paraId="38DD15C8" w14:textId="3309F279" w:rsidR="003412F8" w:rsidRPr="00580984" w:rsidRDefault="00580984" w:rsidP="00580984">
      <w:pPr>
        <w:pStyle w:val="YPFSBodyText"/>
      </w:pPr>
      <w:r w:rsidRPr="00580984">
        <w:t xml:space="preserve">The government also received representation in the delegates’ meetings of the bank and a majority representation on the bank’s board of directors </w:t>
      </w:r>
      <w:r w:rsidRPr="00580984">
        <w:fldChar w:fldCharType="begin"/>
      </w:r>
      <w:r w:rsidRPr="00580984">
        <w:instrText xml:space="preserve"> ADDIN ZOTERO_ITEM CSL_CITATION {"citationID":"vo8vGi3w","properties":{"formattedCitation":"(Swiss Government 1933, art. 2)","plainCitation":"(Swiss Government 1933, art. 2)","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locator":"2","label":"article-locator"}],"schema":"https://github.com/citation-style-language/schema/raw/master/csl-citation.json"} </w:instrText>
      </w:r>
      <w:r w:rsidRPr="00580984">
        <w:fldChar w:fldCharType="separate"/>
      </w:r>
      <w:r w:rsidRPr="00580984">
        <w:t>(Swiss Government 1933, art. 2)</w:t>
      </w:r>
      <w:r w:rsidRPr="00580984">
        <w:fldChar w:fldCharType="end"/>
      </w:r>
      <w:r w:rsidRPr="00580984">
        <w:t xml:space="preserve">. </w:t>
      </w:r>
      <w:r w:rsidR="001E5CF2" w:rsidRPr="00580984">
        <w:lastRenderedPageBreak/>
        <w:t xml:space="preserve">The Federal Council appointed </w:t>
      </w:r>
      <w:r w:rsidR="007A7558" w:rsidRPr="00580984">
        <w:t>a former Federa</w:t>
      </w:r>
      <w:r w:rsidR="00F64FA7" w:rsidRPr="00580984">
        <w:t>l Co</w:t>
      </w:r>
      <w:r w:rsidR="007A7558" w:rsidRPr="00580984">
        <w:t>uncilor, Robert Haab, as the president of Volksbank</w:t>
      </w:r>
      <w:r w:rsidR="008A5E8E" w:rsidRPr="00580984">
        <w:t>’s board of directors</w:t>
      </w:r>
      <w:r w:rsidR="003132E2" w:rsidRPr="00580984">
        <w:t xml:space="preserve"> on December 11, 1933</w:t>
      </w:r>
      <w:r w:rsidR="00424584" w:rsidRPr="00580984">
        <w:t xml:space="preserve"> </w:t>
      </w:r>
      <w:r w:rsidR="00B17F61" w:rsidRPr="00580984">
        <w:fldChar w:fldCharType="begin"/>
      </w:r>
      <w:r w:rsidR="00A53B81">
        <w:instrText xml:space="preserve"> ADDIN ZOTERO_ITEM CSL_CITATION {"citationID":"tgjrgdrS","properties":{"formattedCitation":"(Baumann 2007, 397, 399)","plainCitation":"(Baumann 2007, 397, 39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97, 399","label":"page"}],"schema":"https://github.com/citation-style-language/schema/raw/master/csl-citation.json"} </w:instrText>
      </w:r>
      <w:r w:rsidR="00B17F61" w:rsidRPr="00580984">
        <w:fldChar w:fldCharType="separate"/>
      </w:r>
      <w:r w:rsidR="00CF7038" w:rsidRPr="00CF7038">
        <w:t>(Baumann 2007, 397, 399)</w:t>
      </w:r>
      <w:r w:rsidR="00B17F61" w:rsidRPr="00580984">
        <w:fldChar w:fldCharType="end"/>
      </w:r>
      <w:r w:rsidR="00424584" w:rsidRPr="00580984">
        <w:t xml:space="preserve">. </w:t>
      </w:r>
      <w:r w:rsidR="0071645F" w:rsidRPr="00580984">
        <w:t xml:space="preserve">The Federal Council also appointed 10 additional members to </w:t>
      </w:r>
      <w:r w:rsidR="00BB5646" w:rsidRPr="00580984">
        <w:t xml:space="preserve">represent the federal government in </w:t>
      </w:r>
      <w:r w:rsidR="0071645F" w:rsidRPr="00580984">
        <w:t>the 21</w:t>
      </w:r>
      <w:r w:rsidR="00354227" w:rsidRPr="00580984">
        <w:t xml:space="preserve"> </w:t>
      </w:r>
      <w:r w:rsidR="00BB5646" w:rsidRPr="00580984">
        <w:t xml:space="preserve">member board of directors of the bank </w:t>
      </w:r>
      <w:r w:rsidR="003132E2" w:rsidRPr="00580984">
        <w:t xml:space="preserve">after the capital injection was authorized </w:t>
      </w:r>
      <w:r w:rsidR="00BB5646" w:rsidRPr="00580984">
        <w:fldChar w:fldCharType="begin"/>
      </w:r>
      <w:r w:rsidR="00A53B81">
        <w:instrText xml:space="preserve"> ADDIN ZOTERO_ITEM CSL_CITATION {"citationID":"JpTtJNdZ","properties":{"formattedCitation":"(Baumann 2007, 399)","plainCitation":"(Baumann 2007, 39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99","label":"page"}],"schema":"https://github.com/citation-style-language/schema/raw/master/csl-citation.json"} </w:instrText>
      </w:r>
      <w:r w:rsidR="00BB5646" w:rsidRPr="00580984">
        <w:fldChar w:fldCharType="separate"/>
      </w:r>
      <w:r w:rsidR="00CF7038" w:rsidRPr="00CF7038">
        <w:t>(Baumann 2007, 399)</w:t>
      </w:r>
      <w:r w:rsidR="00BB5646" w:rsidRPr="00580984">
        <w:fldChar w:fldCharType="end"/>
      </w:r>
      <w:r w:rsidR="00AF6FB9" w:rsidRPr="00580984">
        <w:t xml:space="preserve">. The representatives of the government were chosen </w:t>
      </w:r>
      <w:r w:rsidR="00D41D42" w:rsidRPr="00580984">
        <w:t>while keeping a balance</w:t>
      </w:r>
      <w:r w:rsidR="00C30111">
        <w:t>d</w:t>
      </w:r>
      <w:r w:rsidR="00D41D42" w:rsidRPr="00580984">
        <w:t xml:space="preserve"> representation of all economic groups, regional areas, and political parties </w:t>
      </w:r>
      <w:r w:rsidR="00D41D42" w:rsidRPr="00580984">
        <w:fldChar w:fldCharType="begin"/>
      </w:r>
      <w:r w:rsidR="00A53B81">
        <w:instrText xml:space="preserve"> ADDIN ZOTERO_ITEM CSL_CITATION {"citationID":"75Gl5qpu","properties":{"formattedCitation":"(Baumann 2007, 399)","plainCitation":"(Baumann 2007, 399)","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399","label":"page"}],"schema":"https://github.com/citation-style-language/schema/raw/master/csl-citation.json"} </w:instrText>
      </w:r>
      <w:r w:rsidR="00D41D42" w:rsidRPr="00580984">
        <w:fldChar w:fldCharType="separate"/>
      </w:r>
      <w:r w:rsidR="00CF7038" w:rsidRPr="00CF7038">
        <w:t>(Baumann 2007, 399)</w:t>
      </w:r>
      <w:r w:rsidR="00D41D42" w:rsidRPr="00580984">
        <w:fldChar w:fldCharType="end"/>
      </w:r>
      <w:r w:rsidR="00965F67" w:rsidRPr="00580984">
        <w:t xml:space="preserve">. </w:t>
      </w:r>
      <w:r w:rsidR="001C11F3" w:rsidRPr="00580984">
        <w:t xml:space="preserve">The federal government also appointed the new President of the </w:t>
      </w:r>
      <w:r w:rsidR="00807A37" w:rsidRPr="00580984">
        <w:t xml:space="preserve">General Management of Volksbank, J. Alfred Meyer, a former director of the Swiss Bank Corporation </w:t>
      </w:r>
      <w:r w:rsidR="00807A37" w:rsidRPr="00580984">
        <w:fldChar w:fldCharType="begin"/>
      </w:r>
      <w:r w:rsidR="00A53B81">
        <w:instrText xml:space="preserve"> ADDIN ZOTERO_ITEM CSL_CITATION {"citationID":"UyVI6LMp","properties":{"formattedCitation":"(Baumann 2007, 401)","plainCitation":"(Baumann 2007, 401)","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01","label":"page"}],"schema":"https://github.com/citation-style-language/schema/raw/master/csl-citation.json"} </w:instrText>
      </w:r>
      <w:r w:rsidR="00807A37" w:rsidRPr="00580984">
        <w:fldChar w:fldCharType="separate"/>
      </w:r>
      <w:r w:rsidR="00CF7038" w:rsidRPr="00CF7038">
        <w:t>(Baumann 2007, 401)</w:t>
      </w:r>
      <w:r w:rsidR="00807A37" w:rsidRPr="00580984">
        <w:fldChar w:fldCharType="end"/>
      </w:r>
      <w:r w:rsidR="00B662E7" w:rsidRPr="00580984">
        <w:t xml:space="preserve">. </w:t>
      </w:r>
    </w:p>
    <w:p w14:paraId="5F6B7849" w14:textId="42D039C9" w:rsidR="00580A3F" w:rsidRDefault="00580A3F" w:rsidP="00580A3F">
      <w:pPr>
        <w:pStyle w:val="YPFSKDDNumberedBold"/>
      </w:pPr>
      <w:r>
        <w:t xml:space="preserve">Other </w:t>
      </w:r>
      <w:r w:rsidR="000A2183">
        <w:t>Conditions</w:t>
      </w:r>
      <w:r>
        <w:t>:</w:t>
      </w:r>
      <w:r w:rsidR="00ED1BD5">
        <w:t xml:space="preserve"> </w:t>
      </w:r>
      <w:r w:rsidR="00DF5779">
        <w:t>Volksbank had to reduce its expenses and close unnecessary branches</w:t>
      </w:r>
      <w:r w:rsidR="00ED1BD5">
        <w:t>.</w:t>
      </w:r>
    </w:p>
    <w:p w14:paraId="48EC15F5" w14:textId="13BABB6E" w:rsidR="00ED1BD5" w:rsidRPr="00ED1BD5" w:rsidRDefault="00DF5779" w:rsidP="002074EE">
      <w:pPr>
        <w:pStyle w:val="YPFSBodyText"/>
      </w:pPr>
      <w:r>
        <w:t xml:space="preserve">The Federal Council’s message to the Federal Assembly notes that Volksbank must take various measures to improve its income, by reducing all expenses, closing unnecessary branches, and reducing salaries where possible </w:t>
      </w:r>
      <w:r>
        <w:fldChar w:fldCharType="begin"/>
      </w:r>
      <w:r>
        <w:instrText xml:space="preserve"> ADDIN ZOTERO_ITEM CSL_CITATION {"citationID":"h4RvW24P","properties":{"formattedCitation":"(Swiss Federal Council 1933d, 818)","plainCitation":"(Swiss Federal Council 1933d, 818)","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8","label":"page"}],"schema":"https://github.com/citation-style-language/schema/raw/master/csl-citation.json"} </w:instrText>
      </w:r>
      <w:r>
        <w:fldChar w:fldCharType="separate"/>
      </w:r>
      <w:r w:rsidRPr="00010A9C">
        <w:t>(Swiss Federal Council 1933d, 818)</w:t>
      </w:r>
      <w:r>
        <w:fldChar w:fldCharType="end"/>
      </w:r>
      <w:r>
        <w:t>.</w:t>
      </w:r>
      <w:r>
        <w:t xml:space="preserve"> </w:t>
      </w:r>
    </w:p>
    <w:p w14:paraId="241339CA" w14:textId="1CDD3F1F" w:rsidR="008E2C6E" w:rsidRPr="008E2C6E" w:rsidRDefault="00B64B3B" w:rsidP="008E2C6E">
      <w:pPr>
        <w:pStyle w:val="YPFSKDDNumberedBold"/>
      </w:pPr>
      <w:r w:rsidRPr="001B7AAE">
        <w:t>Regulatory Relief</w:t>
      </w:r>
      <w:r w:rsidR="008E2C6E">
        <w:t>:</w:t>
      </w:r>
      <w:r w:rsidR="00ED1BD5">
        <w:t xml:space="preserve"> </w:t>
      </w:r>
      <w:r w:rsidR="001B7AAE">
        <w:t>Research did not indicate any</w:t>
      </w:r>
      <w:r w:rsidR="00ED1BD5">
        <w:t xml:space="preserve"> regulatory relief granted to facilitate the </w:t>
      </w:r>
      <w:r w:rsidR="001B7AAE">
        <w:t>injection.</w:t>
      </w:r>
      <w:r w:rsidR="00ED1BD5">
        <w:t xml:space="preserve"> </w:t>
      </w:r>
    </w:p>
    <w:p w14:paraId="109CAF6F" w14:textId="4548D2DD" w:rsidR="00B64B3B" w:rsidRDefault="00613E05" w:rsidP="00D340F8">
      <w:pPr>
        <w:pStyle w:val="YPFSBodyText"/>
      </w:pPr>
      <w:r>
        <w:t>There was no regulatory relief to facilitate the injection</w:t>
      </w:r>
      <w:r w:rsidR="00B64B3B">
        <w:t xml:space="preserve">. </w:t>
      </w:r>
    </w:p>
    <w:p w14:paraId="6602FFE0" w14:textId="009E6477" w:rsidR="008E2C6E" w:rsidRDefault="008E2C6E" w:rsidP="00ED1BD5">
      <w:pPr>
        <w:pStyle w:val="YPFSKDDNumberedBold"/>
        <w:rPr>
          <w:lang w:val="en"/>
        </w:rPr>
      </w:pPr>
      <w:r w:rsidRPr="00167D18">
        <w:rPr>
          <w:lang w:val="en"/>
        </w:rPr>
        <w:t>Exit Strategy</w:t>
      </w:r>
      <w:r>
        <w:rPr>
          <w:lang w:val="en"/>
        </w:rPr>
        <w:t xml:space="preserve">: </w:t>
      </w:r>
      <w:r w:rsidR="00167D18">
        <w:rPr>
          <w:lang w:val="en"/>
        </w:rPr>
        <w:t xml:space="preserve">The government did not have a predetermined end-date to its participation in Volksbank. </w:t>
      </w:r>
    </w:p>
    <w:p w14:paraId="24BA8F8A" w14:textId="2F21F5AF" w:rsidR="0053096F" w:rsidRDefault="000A5C43" w:rsidP="0053096F">
      <w:pPr>
        <w:pStyle w:val="YPFSBodyText"/>
      </w:pPr>
      <w:r>
        <w:t>Although the federal government</w:t>
      </w:r>
      <w:r w:rsidR="00CE780E">
        <w:t xml:space="preserve"> intended to reduce </w:t>
      </w:r>
      <w:r w:rsidR="00B22A90">
        <w:t xml:space="preserve">or eliminate </w:t>
      </w:r>
      <w:r w:rsidR="009C5562">
        <w:t xml:space="preserve">its </w:t>
      </w:r>
      <w:r w:rsidR="0030705C">
        <w:t>holding in Volksbank</w:t>
      </w:r>
      <w:r>
        <w:t>, it did not have a pre</w:t>
      </w:r>
      <w:r w:rsidR="009F2F30">
        <w:t>determined end-date to its participation</w:t>
      </w:r>
      <w:r w:rsidR="00D12A21">
        <w:t xml:space="preserve"> </w:t>
      </w:r>
      <w:r w:rsidR="000739C1">
        <w:fldChar w:fldCharType="begin"/>
      </w:r>
      <w:r w:rsidR="009C7CD5">
        <w:instrText xml:space="preserve"> ADDIN ZOTERO_ITEM CSL_CITATION {"citationID":"DAgGKEkM","properties":{"formattedCitation":"(Swiss Federal Council 1933d, 818; 1948, 1)","plainCitation":"(Swiss Federal Council 1933d, 818; 1948, 1)","noteIndex":0},"citationItems":[{"id":22355,"uris":["http://zotero.org/groups/2541884/items/CZBV9ND4"],"itemData":{"id":22355,"type":"report","abstract":"The Swiss Federal Council's letter to the Federal Assembly of the Swiss Confederation, detailing support needed for Volksbank (in German)","call-number":"report","title":"Message from the Federal Council to the Federal Assembly on the federal financial participation in the reorganization of the Schweizerische Volksbank","URL":"https://www.fedlex.admin.ch/eli/fga/1933/2_801__/de","author":[{"family":"Swiss Federal Council","given":""}],"issued":{"date-parts":[["1933",11,29]]}},"locator":"818","label":"page"},{"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1","label":"page"}],"schema":"https://github.com/citation-style-language/schema/raw/master/csl-citation.json"} </w:instrText>
      </w:r>
      <w:r w:rsidR="000739C1">
        <w:fldChar w:fldCharType="separate"/>
      </w:r>
      <w:r w:rsidR="00D83EE0" w:rsidRPr="00D83EE0">
        <w:t>(Swiss Federal Council 1933d, 818; 1948, 1)</w:t>
      </w:r>
      <w:r w:rsidR="000739C1">
        <w:fldChar w:fldCharType="end"/>
      </w:r>
      <w:r w:rsidR="008451C6">
        <w:t xml:space="preserve">. </w:t>
      </w:r>
      <w:r w:rsidR="00C62B5E">
        <w:t>Article 4 of the decree auth</w:t>
      </w:r>
      <w:r w:rsidR="001122F0">
        <w:t xml:space="preserve">orizing the capital injection </w:t>
      </w:r>
      <w:r w:rsidR="008E0193">
        <w:t xml:space="preserve">stated that the bank </w:t>
      </w:r>
      <w:r w:rsidR="003A4CEC">
        <w:t xml:space="preserve">would </w:t>
      </w:r>
      <w:r w:rsidR="007C5E85">
        <w:t xml:space="preserve">replace the government’s capital if it </w:t>
      </w:r>
      <w:r w:rsidR="003A4CEC">
        <w:t xml:space="preserve">was </w:t>
      </w:r>
      <w:r w:rsidR="008E0193">
        <w:t xml:space="preserve">in a position </w:t>
      </w:r>
      <w:r w:rsidR="00472BD7">
        <w:t xml:space="preserve">to do so and </w:t>
      </w:r>
      <w:r w:rsidR="00B76E3F">
        <w:t xml:space="preserve">if it </w:t>
      </w:r>
      <w:r w:rsidR="003A4CEC">
        <w:t xml:space="preserve">was </w:t>
      </w:r>
      <w:r w:rsidR="00B76E3F">
        <w:t xml:space="preserve">advisable </w:t>
      </w:r>
      <w:r w:rsidR="001F0438">
        <w:fldChar w:fldCharType="begin"/>
      </w:r>
      <w:r w:rsidR="009C7CD5">
        <w:instrText xml:space="preserve"> ADDIN ZOTERO_ITEM CSL_CITATION {"citationID":"DfK36XSs","properties":{"formattedCitation":"(Swiss Government 1933)","plainCitation":"(Swiss Government 1933)","noteIndex":0},"citationItems":[{"id":22641,"uris":["http://zotero.org/groups/2541884/items/BRKAWCLT"],"itemData":{"id":22641,"type":"legislation","abstract":"Federal decree authorizing the Swiss government's capital injection into Schweizerische Volksbank","container-title":"December 8, 1933","note":"call-number: legal","number":"Federal Law Collection 49 (1933), pp. 975–977.","title":"Federal resolution on the federal government’s participation in the cooperative capital of the Schweizerische Volksbank","URL":"https://www.bar.admin.ch/dam/bar/de/dokumente/archivalien/svb_sanierung_05.pdf.download.pdf/svb_sanierung_05.pdf","author":[{"family":"Swiss Government","given":""}],"issued":{"date-parts":[["1933",12,8]]}}}],"schema":"https://github.com/citation-style-language/schema/raw/master/csl-citation.json"} </w:instrText>
      </w:r>
      <w:r w:rsidR="001F0438">
        <w:fldChar w:fldCharType="separate"/>
      </w:r>
      <w:r w:rsidR="001F0438" w:rsidRPr="001F0438">
        <w:t>(Swiss Government 1933)</w:t>
      </w:r>
      <w:r w:rsidR="001F0438">
        <w:fldChar w:fldCharType="end"/>
      </w:r>
      <w:r w:rsidR="00BB2769">
        <w:t xml:space="preserve">. </w:t>
      </w:r>
    </w:p>
    <w:p w14:paraId="4B4F714C" w14:textId="0739ED18" w:rsidR="00BB2769" w:rsidRDefault="001B4D7E" w:rsidP="0053096F">
      <w:pPr>
        <w:pStyle w:val="YPFSBodyText"/>
      </w:pPr>
      <w:bookmarkStart w:id="12" w:name="_Hlk127809128"/>
      <w:r>
        <w:t>I</w:t>
      </w:r>
      <w:r w:rsidR="00F932AC">
        <w:t>n</w:t>
      </w:r>
      <w:r>
        <w:t xml:space="preserve"> </w:t>
      </w:r>
      <w:r w:rsidR="00DB05BD">
        <w:t>January</w:t>
      </w:r>
      <w:r>
        <w:t xml:space="preserve"> 1937, </w:t>
      </w:r>
      <w:r w:rsidR="005D6AAE">
        <w:t xml:space="preserve">the bank was forced to </w:t>
      </w:r>
      <w:r w:rsidR="0076750A">
        <w:t>conduct</w:t>
      </w:r>
      <w:r w:rsidR="005D6AAE">
        <w:t xml:space="preserve"> a second restructuring </w:t>
      </w:r>
      <w:r w:rsidR="008B4710">
        <w:t xml:space="preserve">due to currency </w:t>
      </w:r>
      <w:r w:rsidR="00A474D2">
        <w:t>losses stemming from its foreign assets</w:t>
      </w:r>
      <w:r w:rsidR="0016689F">
        <w:t xml:space="preserve"> </w:t>
      </w:r>
      <w:r w:rsidR="0016689F">
        <w:fldChar w:fldCharType="begin"/>
      </w:r>
      <w:r w:rsidR="0016689F">
        <w:instrText xml:space="preserve"> ADDIN ZOTERO_ITEM CSL_CITATION {"citationID":"mwji3tMf","properties":{"formattedCitation":"(Ehrsam 1985, 101; Swiss Federal Council 1937, 4)","plainCitation":"(Ehrsam 1985, 101; Swiss Federal Council 1937, 4)","noteIndex":0},"citationItems":[{"id":22649,"uris":["http://zotero.org/groups/2541884/items/JWEDMECS"],"itemData":{"id":22649,"type":"report","call-number":"report","number":"E 6100 (A) 1000/1913, Az. F.24.4. Schweizerische Volksbank, 1933-1938, volume 5","title":"Minutes of the meeting","URL":"https://www.bar.admin.ch/dam/bar/de/dokumente/archivalien/svb_sanierung_06.pdf.download.pdf/svb_sanierung_06.pdf","author":[{"family":"Swiss Federal Council","given":""}],"issued":{"date-parts":[["1937",1,29]]}},"locator":"4","label":"page"},{"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101","label":"page"}],"schema":"https://github.com/citation-style-language/schema/raw/master/csl-citation.json"} </w:instrText>
      </w:r>
      <w:r w:rsidR="0016689F">
        <w:fldChar w:fldCharType="separate"/>
      </w:r>
      <w:r w:rsidR="0016689F" w:rsidRPr="009C7CD5">
        <w:t>(Ehrsam 1985, 101; Swiss Federal Council 1937, 4)</w:t>
      </w:r>
      <w:r w:rsidR="0016689F">
        <w:fldChar w:fldCharType="end"/>
      </w:r>
      <w:r w:rsidR="003A4CEC">
        <w:t>. I</w:t>
      </w:r>
      <w:r w:rsidR="00A474D2">
        <w:t xml:space="preserve">t </w:t>
      </w:r>
      <w:r w:rsidR="00FE779E">
        <w:t>reduced the nominal value of the cooperative capital by 50% again</w:t>
      </w:r>
      <w:r w:rsidR="00090D9C">
        <w:t xml:space="preserve"> </w:t>
      </w:r>
      <w:r w:rsidR="00DC4A8D">
        <w:fldChar w:fldCharType="begin"/>
      </w:r>
      <w:r w:rsidR="0028111E">
        <w:instrText xml:space="preserve"> ADDIN ZOTERO_ITEM CSL_CITATION {"citationID":"ngCXgn1K","properties":{"formattedCitation":"(Ehrsam 1985, 101; Swiss Federal Council 1937, 4)","plainCitation":"(Ehrsam 1985, 101; Swiss Federal Council 1937, 4)","noteIndex":0},"citationItems":[{"id":22649,"uris":["http://zotero.org/groups/2541884/items/JWEDMECS"],"itemData":{"id":22649,"type":"report","call-number":"report","number":"E 6100 (A) 1000/1913, Az. F.24.4. Schweizerische Volksbank, 1933-1938, volume 5","title":"Minutes of the meeting","URL":"https://www.bar.admin.ch/dam/bar/de/dokumente/archivalien/svb_sanierung_06.pdf.download.pdf/svb_sanierung_06.pdf","author":[{"family":"Swiss Federal Council","given":""}],"issued":{"date-parts":[["1937",1,29]]}},"locator":"4","label":"page"},{"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101","label":"page"}],"schema":"https://github.com/citation-style-language/schema/raw/master/csl-citation.json"} </w:instrText>
      </w:r>
      <w:r w:rsidR="00DC4A8D">
        <w:fldChar w:fldCharType="separate"/>
      </w:r>
      <w:r w:rsidR="009C7CD5" w:rsidRPr="009C7CD5">
        <w:t>(Ehrsam 1985, 101; Swiss Federal Council 1937, 4)</w:t>
      </w:r>
      <w:r w:rsidR="00DC4A8D">
        <w:fldChar w:fldCharType="end"/>
      </w:r>
      <w:r w:rsidR="00090D9C">
        <w:t xml:space="preserve">. The Federal Council </w:t>
      </w:r>
      <w:r w:rsidR="009D19DA">
        <w:t>agree</w:t>
      </w:r>
      <w:r w:rsidR="002F4368">
        <w:t>d</w:t>
      </w:r>
      <w:r w:rsidR="009D19DA">
        <w:t xml:space="preserve"> to this second reduction in the nominal value of the share capital </w:t>
      </w:r>
      <w:r w:rsidR="009570C5">
        <w:t xml:space="preserve">to safeguard the interests of all creditors </w:t>
      </w:r>
      <w:r w:rsidR="00D2457E">
        <w:t xml:space="preserve">and the nominal value of the government’s investment was now reduced to CHF 50 million </w:t>
      </w:r>
      <w:r w:rsidR="00D2457E">
        <w:fldChar w:fldCharType="begin"/>
      </w:r>
      <w:r w:rsidR="009C7CD5">
        <w:instrText xml:space="preserve"> ADDIN ZOTERO_ITEM CSL_CITATION {"citationID":"ZOQ4Zjui","properties":{"formattedCitation":"(Ehrsam 1985, 101)","plainCitation":"(Ehrsam 1985, 101)","noteIndex":0},"citationItems":[{"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101","label":"page"}],"schema":"https://github.com/citation-style-language/schema/raw/master/csl-citation.json"} </w:instrText>
      </w:r>
      <w:r w:rsidR="00D2457E">
        <w:fldChar w:fldCharType="separate"/>
      </w:r>
      <w:r w:rsidR="00D2457E" w:rsidRPr="00D2457E">
        <w:t>(Ehrsam 1985, 101)</w:t>
      </w:r>
      <w:r w:rsidR="00D2457E">
        <w:fldChar w:fldCharType="end"/>
      </w:r>
      <w:r w:rsidR="00E64755">
        <w:t xml:space="preserve">. </w:t>
      </w:r>
    </w:p>
    <w:bookmarkEnd w:id="12"/>
    <w:p w14:paraId="3CD50869" w14:textId="50EE6BFC" w:rsidR="00EE3520" w:rsidRDefault="00155C41" w:rsidP="004519FD">
      <w:pPr>
        <w:pStyle w:val="YPFSBodyText"/>
      </w:pPr>
      <w:r>
        <w:t>In January</w:t>
      </w:r>
      <w:r w:rsidR="003C4CE9" w:rsidRPr="003C4CE9">
        <w:t xml:space="preserve"> 1947, the Federal Council decided</w:t>
      </w:r>
      <w:r w:rsidR="003C4CE9">
        <w:t>,</w:t>
      </w:r>
      <w:r w:rsidR="003C4CE9" w:rsidRPr="003C4CE9">
        <w:t xml:space="preserve"> at the request of the Volksbank</w:t>
      </w:r>
      <w:r w:rsidR="003C4CE9">
        <w:t>,</w:t>
      </w:r>
      <w:r w:rsidR="003C4CE9" w:rsidRPr="003C4CE9">
        <w:t xml:space="preserve"> that CHF 10 million of the federal participation </w:t>
      </w:r>
      <w:r w:rsidR="00B44521">
        <w:t xml:space="preserve">would be </w:t>
      </w:r>
      <w:r w:rsidR="00212FFE">
        <w:t xml:space="preserve">purchased by the bank for CHF 10.6 million and </w:t>
      </w:r>
      <w:r w:rsidR="003C4CE9" w:rsidRPr="003C4CE9">
        <w:t xml:space="preserve"> </w:t>
      </w:r>
      <w:r w:rsidR="00870D51">
        <w:t xml:space="preserve">existing </w:t>
      </w:r>
      <w:r w:rsidR="00090EC4">
        <w:t xml:space="preserve">retail </w:t>
      </w:r>
      <w:r w:rsidR="00870D51">
        <w:t xml:space="preserve">shareholders would have the right to purchase these shares at their nominal value of CHF 10 million, with the bank making up the difference from its reserves </w:t>
      </w:r>
      <w:r w:rsidR="00870D51">
        <w:fldChar w:fldCharType="begin"/>
      </w:r>
      <w:r w:rsidR="009C7CD5">
        <w:instrText xml:space="preserve"> ADDIN ZOTERO_ITEM CSL_CITATION {"citationID":"YeGLNgsm","properties":{"formattedCitation":"(Swiss Federal Council 1948, 2\\uc0\\u8211{}3)","plainCitation":"(Swiss Federal Council 1948, 2–3)","noteIndex":0},"citationItems":[{"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2-3","label":"page"}],"schema":"https://github.com/citation-style-language/schema/raw/master/csl-citation.json"} </w:instrText>
      </w:r>
      <w:r w:rsidR="00870D51">
        <w:fldChar w:fldCharType="separate"/>
      </w:r>
      <w:r w:rsidR="00870D51" w:rsidRPr="00870D51">
        <w:rPr>
          <w:rFonts w:cs="Times New Roman"/>
        </w:rPr>
        <w:t>(Swiss Federal Council 1948, 2–3)</w:t>
      </w:r>
      <w:r w:rsidR="00870D51">
        <w:fldChar w:fldCharType="end"/>
      </w:r>
      <w:r w:rsidR="00870D51">
        <w:t xml:space="preserve">. The Federal Council and the bank also decided </w:t>
      </w:r>
      <w:r w:rsidR="003C4CE9" w:rsidRPr="003C4CE9">
        <w:t>that share certificates for the remaining CHF 40 million</w:t>
      </w:r>
      <w:r w:rsidR="00183E7E">
        <w:t xml:space="preserve"> in nominal value would be purchased </w:t>
      </w:r>
      <w:r w:rsidR="00003383">
        <w:t xml:space="preserve">for CHF 40.8 million </w:t>
      </w:r>
      <w:r w:rsidR="004519FD">
        <w:t>and</w:t>
      </w:r>
      <w:r w:rsidR="003C4CE9" w:rsidRPr="003C4CE9">
        <w:t xml:space="preserve"> Volksbank would gradually place </w:t>
      </w:r>
      <w:r w:rsidR="004519FD">
        <w:t xml:space="preserve">these </w:t>
      </w:r>
      <w:r w:rsidR="003C4CE9" w:rsidRPr="003C4CE9">
        <w:t>on the market at par</w:t>
      </w:r>
      <w:r w:rsidR="004519FD">
        <w:t xml:space="preserve"> </w:t>
      </w:r>
      <w:r w:rsidR="004519FD">
        <w:fldChar w:fldCharType="begin"/>
      </w:r>
      <w:r w:rsidR="009C7CD5">
        <w:instrText xml:space="preserve"> ADDIN ZOTERO_ITEM CSL_CITATION {"citationID":"UruQFg7y","properties":{"formattedCitation":"(Swiss Federal Council 1948, 3)","plainCitation":"(Swiss Federal Council 1948, 3)","noteIndex":0},"citationItems":[{"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3","label":"page"}],"schema":"https://github.com/citation-style-language/schema/raw/master/csl-citation.json"} </w:instrText>
      </w:r>
      <w:r w:rsidR="004519FD">
        <w:fldChar w:fldCharType="separate"/>
      </w:r>
      <w:r w:rsidR="004519FD" w:rsidRPr="004519FD">
        <w:t>(Swiss Federal Council 1948, 3)</w:t>
      </w:r>
      <w:r w:rsidR="004519FD">
        <w:fldChar w:fldCharType="end"/>
      </w:r>
      <w:r w:rsidR="003C4CE9" w:rsidRPr="003C4CE9">
        <w:t>.</w:t>
      </w:r>
      <w:r w:rsidR="00D82BE4">
        <w:t xml:space="preserve"> Therefore </w:t>
      </w:r>
      <w:r w:rsidR="00D82BE4">
        <w:t xml:space="preserve">Volksbank repurchased the government’s shares for CHF 51.4 million between 1947 and 1948, and gradually placed these shares on the market at par </w:t>
      </w:r>
      <w:r w:rsidR="00D82BE4">
        <w:fldChar w:fldCharType="begin"/>
      </w:r>
      <w:r w:rsidR="00D82BE4">
        <w:instrText xml:space="preserve"> ADDIN ZOTERO_ITEM CSL_CITATION {"citationID":"Hz8A6ypG","properties":{"formattedCitation":"(Swiss Federal Council 1948, 2\\uc0\\u8211{}3)","plainCitation":"(Swiss Federal Council 1948, 2–3)","noteIndex":0},"citationItems":[{"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2-3","label":"page"}],"schema":"https://github.com/citation-style-language/schema/raw/master/csl-citation.json"} </w:instrText>
      </w:r>
      <w:r w:rsidR="00D82BE4">
        <w:fldChar w:fldCharType="separate"/>
      </w:r>
      <w:r w:rsidR="00D82BE4" w:rsidRPr="001220F2">
        <w:rPr>
          <w:rFonts w:cs="Times New Roman"/>
        </w:rPr>
        <w:t>(Swiss Federal Council 1948, 2–3)</w:t>
      </w:r>
      <w:r w:rsidR="00D82BE4">
        <w:fldChar w:fldCharType="end"/>
      </w:r>
      <w:r w:rsidR="00D82BE4">
        <w:t xml:space="preserve">. The program cost the government CHF 48.6 million, excluding dividends received </w:t>
      </w:r>
      <w:r w:rsidR="00D82BE4">
        <w:fldChar w:fldCharType="begin"/>
      </w:r>
      <w:r w:rsidR="00D82BE4">
        <w:instrText xml:space="preserve"> ADDIN ZOTERO_ITEM CSL_CITATION {"citationID":"CrcCndut","properties":{"formattedCitation":"(Swiss Federal Council 1948, 2\\uc0\\u8211{}3)","plainCitation":"(Swiss Federal Council 1948, 2–3)","noteIndex":0},"citationItems":[{"id":22067,"uris":["http://zotero.org/groups/2541884/items/QJU6N28D"],"itemData":{"id":22067,"type":"report","call-number":"report","title":"Minutes of the meeting","URL":"https://www.bar.admin.ch/dam/bar/de/dokumente/archivalien/svb_sanierung_07.pdf.download.pdf/svb_sanierung_07.pdf","author":[{"family":"Swiss Federal Council","given":""}],"issued":{"date-parts":[["1948",2,13]]}},"locator":"2-3","label":"page"}],"schema":"https://github.com/citation-style-language/schema/raw/master/csl-citation.json"} </w:instrText>
      </w:r>
      <w:r w:rsidR="00D82BE4">
        <w:fldChar w:fldCharType="separate"/>
      </w:r>
      <w:r w:rsidR="00D82BE4" w:rsidRPr="001220F2">
        <w:rPr>
          <w:rFonts w:cs="Times New Roman"/>
        </w:rPr>
        <w:t>(Swiss Federal Council 1948, 2–3)</w:t>
      </w:r>
      <w:r w:rsidR="00D82BE4">
        <w:fldChar w:fldCharType="end"/>
      </w:r>
      <w:r w:rsidR="00D82BE4">
        <w:t xml:space="preserve">. </w:t>
      </w:r>
      <w:commentRangeStart w:id="13"/>
      <w:r w:rsidR="00D82BE4">
        <w:t xml:space="preserve">Information regarding how </w:t>
      </w:r>
      <w:r w:rsidR="00D82BE4">
        <w:lastRenderedPageBreak/>
        <w:t xml:space="preserve">much the government received in dividends over the 15-year holding period is unclear. </w:t>
      </w:r>
      <w:commentRangeEnd w:id="13"/>
      <w:r w:rsidR="00D82BE4">
        <w:rPr>
          <w:rStyle w:val="CommentReference"/>
          <w:color w:val="auto"/>
        </w:rPr>
        <w:commentReference w:id="13"/>
      </w:r>
      <w:r w:rsidR="00D82BE4">
        <w:t xml:space="preserve">Records indicate that the government received CHF 1.2 million and CHF 2 million in dividends in 1934 and 1936, respectively </w:t>
      </w:r>
      <w:r w:rsidR="00D82BE4">
        <w:fldChar w:fldCharType="begin"/>
      </w:r>
      <w:r w:rsidR="00A53B81">
        <w:instrText xml:space="preserve"> ADDIN ZOTERO_ITEM CSL_CITATION {"citationID":"GLumCIcq","properties":{"formattedCitation":"(Baumann 2007, 426\\uc0\\u8211{}28; Swiss Federal Council 1937, 4)","plainCitation":"(Baumann 2007, 426–28; Swiss Federal Council 1937, 4)","noteIndex":0},"citationItems":[{"id":20573,"uris":["http://zotero.org/groups/2541884/items/CYXXMSUJ"],"itemData":{"id":20573,"type":"report","abstract":"Paper examining interventions taken during the banking crisis in Switzerland between 1931 and 1937 (in German)","call-number":"study","title":"Federal interventions in banking crisis 1931-1937: a comparative study using the example of the Schweizerische Volksbank and the Schweizerische Discount bank","URL":"https://www.zora.uzh.ch/id/eprint/163621/1/20070185.pdf","author":[{"family":"Baumann","given":"Jan"}],"issued":{"date-parts":[["2007"]]}},"locator":"426-428","label":"page"},{"id":22649,"uris":["http://zotero.org/groups/2541884/items/JWEDMECS"],"itemData":{"id":22649,"type":"report","call-number":"report","number":"E 6100 (A) 1000/1913, Az. F.24.4. Schweizerische Volksbank, 1933-1938, volume 5","title":"Minutes of the meeting","URL":"https://www.bar.admin.ch/dam/bar/de/dokumente/archivalien/svb_sanierung_06.pdf.download.pdf/svb_sanierung_06.pdf","author":[{"family":"Swiss Federal Council","given":""}],"issued":{"date-parts":[["1937",1,29]]}},"locator":"4","label":"page"}],"schema":"https://github.com/citation-style-language/schema/raw/master/csl-citation.json"} </w:instrText>
      </w:r>
      <w:r w:rsidR="00D82BE4">
        <w:fldChar w:fldCharType="separate"/>
      </w:r>
      <w:r w:rsidR="00D82BE4" w:rsidRPr="00CF7038">
        <w:rPr>
          <w:rFonts w:cs="Times New Roman"/>
        </w:rPr>
        <w:t>(Baumann 2007, 426–28; Swiss Federal Council 1937, 4)</w:t>
      </w:r>
      <w:r w:rsidR="00D82BE4">
        <w:fldChar w:fldCharType="end"/>
      </w:r>
      <w:r w:rsidR="00D82BE4">
        <w:t>.</w:t>
      </w:r>
    </w:p>
    <w:p w14:paraId="6B0CCD84" w14:textId="65352A27" w:rsidR="00357DD4" w:rsidRDefault="00357DD4" w:rsidP="004519FD">
      <w:pPr>
        <w:pStyle w:val="YPFSBodyText"/>
      </w:pPr>
    </w:p>
    <w:p w14:paraId="439EF4E8" w14:textId="442640D9" w:rsidR="00357DD4" w:rsidRDefault="00357DD4" w:rsidP="004519FD">
      <w:pPr>
        <w:pStyle w:val="YPFSBodyText"/>
      </w:pPr>
    </w:p>
    <w:p w14:paraId="0A929323" w14:textId="34235213" w:rsidR="00357DD4" w:rsidRDefault="00357DD4" w:rsidP="004519FD">
      <w:pPr>
        <w:pStyle w:val="YPFSBodyText"/>
      </w:pPr>
    </w:p>
    <w:p w14:paraId="4A106AC2" w14:textId="72DC75BB" w:rsidR="00357DD4" w:rsidRDefault="00357DD4" w:rsidP="004519FD">
      <w:pPr>
        <w:pStyle w:val="YPFSBodyText"/>
      </w:pPr>
    </w:p>
    <w:p w14:paraId="1BC4BB34" w14:textId="62054BF3" w:rsidR="0022377C" w:rsidRDefault="00CC472D" w:rsidP="007B6951">
      <w:pPr>
        <w:pStyle w:val="YPFSSectionHeading"/>
      </w:pPr>
      <w:r>
        <w:t>References and Key Program Documents</w:t>
      </w:r>
    </w:p>
    <w:p w14:paraId="003F933B" w14:textId="509C470B" w:rsidR="009C7CD5" w:rsidRPr="009C7CD5" w:rsidRDefault="009C7CD5" w:rsidP="009C7CD5">
      <w:pPr>
        <w:spacing w:after="240"/>
        <w:jc w:val="both"/>
        <w:rPr>
          <w:color w:val="000000"/>
        </w:rPr>
      </w:pPr>
      <w:r w:rsidRPr="009C7CD5">
        <w:rPr>
          <w:color w:val="000000"/>
        </w:rPr>
        <w:t>Documents cited in the text are introduced with a parenthetical author-date citation. Documents that are relevant to this case but have not been cited in text do not include this parenthetical reference.</w:t>
      </w:r>
    </w:p>
    <w:bookmarkStart w:id="14" w:name="bookmark=id.qsh70q" w:colFirst="0" w:colLast="0"/>
    <w:bookmarkStart w:id="15" w:name="bookmark=id.2bn6wsx" w:colFirst="0" w:colLast="0"/>
    <w:bookmarkStart w:id="16" w:name="bookmark=id.3as4poj" w:colFirst="0" w:colLast="0"/>
    <w:bookmarkEnd w:id="14"/>
    <w:bookmarkEnd w:id="15"/>
    <w:bookmarkEnd w:id="16"/>
    <w:p w14:paraId="5762D4C5" w14:textId="77777777" w:rsidR="00A53B81" w:rsidRPr="00A53B81" w:rsidRDefault="009E4A62" w:rsidP="00A53B81">
      <w:pPr>
        <w:pStyle w:val="Bibliography"/>
        <w:rPr>
          <w:rFonts w:cs="Times New Roman"/>
        </w:rPr>
      </w:pPr>
      <w:r>
        <w:fldChar w:fldCharType="begin"/>
      </w:r>
      <w:r w:rsidR="00CF7038">
        <w:instrText xml:space="preserve"> ADDIN ZOTERO_BIBL {"uncited":[["http://zotero.org/groups/2541884/items/MMNJ6WII"],["http://zotero.org/groups/2541884/items/AFKSAYAL"],["http://zotero.org/groups/2541884/items/Q78XYD53"],["http://zotero.org/groups/2541884/items/ZDXXS9IG"],["http://zotero.org/groups/2541884/items/5Q99BKTV"],["http://zotero.org/groups/2541884/items/8EBC6BPX"],["http://zotero.org/groups/2541884/items/9QTABVBN"],["http://zotero.org/groups/2541884/items/RZ78XYI4"]],"omitted":[],"custom":[]} CSL_BIBLIOGRAPHY </w:instrText>
      </w:r>
      <w:r>
        <w:fldChar w:fldCharType="separate"/>
      </w:r>
      <w:r w:rsidR="00A53B81" w:rsidRPr="00A53B81">
        <w:rPr>
          <w:rFonts w:cs="Times New Roman"/>
        </w:rPr>
        <w:t xml:space="preserve">(0 1) 0. 1. </w:t>
      </w:r>
      <w:r w:rsidR="00A53B81" w:rsidRPr="00A53B81">
        <w:rPr>
          <w:rFonts w:cs="Times New Roman"/>
          <w:b/>
          <w:bCs/>
        </w:rPr>
        <w:t>Summary of Program</w:t>
      </w:r>
      <w:r w:rsidR="00A53B81" w:rsidRPr="00A53B81">
        <w:rPr>
          <w:rFonts w:cs="Times New Roman"/>
        </w:rPr>
        <w:t>.</w:t>
      </w:r>
    </w:p>
    <w:p w14:paraId="05895F5D" w14:textId="77777777" w:rsidR="00A53B81" w:rsidRPr="00A53B81" w:rsidRDefault="00A53B81" w:rsidP="00A53B81">
      <w:pPr>
        <w:pStyle w:val="Bibliography"/>
        <w:rPr>
          <w:rFonts w:cs="Times New Roman"/>
        </w:rPr>
      </w:pPr>
      <w:r w:rsidRPr="00A53B81">
        <w:rPr>
          <w:rFonts w:cs="Times New Roman"/>
        </w:rPr>
        <w:t xml:space="preserve">(0 2) 0. 2. </w:t>
      </w:r>
      <w:r w:rsidRPr="00A53B81">
        <w:rPr>
          <w:rFonts w:cs="Times New Roman"/>
          <w:b/>
          <w:bCs/>
        </w:rPr>
        <w:t>Implementation Documents</w:t>
      </w:r>
      <w:r w:rsidRPr="00A53B81">
        <w:rPr>
          <w:rFonts w:cs="Times New Roman"/>
        </w:rPr>
        <w:t>.</w:t>
      </w:r>
    </w:p>
    <w:p w14:paraId="021C2571" w14:textId="77777777" w:rsidR="00A53B81" w:rsidRPr="00A53B81" w:rsidRDefault="00A53B81" w:rsidP="00A53B81">
      <w:pPr>
        <w:pStyle w:val="Bibliography"/>
        <w:rPr>
          <w:rFonts w:cs="Times New Roman"/>
        </w:rPr>
      </w:pPr>
      <w:r w:rsidRPr="00A53B81">
        <w:rPr>
          <w:rFonts w:cs="Times New Roman"/>
        </w:rPr>
        <w:t xml:space="preserve">(0 3) 0. 3. </w:t>
      </w:r>
      <w:r w:rsidRPr="00A53B81">
        <w:rPr>
          <w:rFonts w:cs="Times New Roman"/>
          <w:b/>
          <w:bCs/>
        </w:rPr>
        <w:t>Legal/Regulatory Guidance</w:t>
      </w:r>
      <w:r w:rsidRPr="00A53B81">
        <w:rPr>
          <w:rFonts w:cs="Times New Roman"/>
        </w:rPr>
        <w:t>.</w:t>
      </w:r>
    </w:p>
    <w:p w14:paraId="0CD50B70" w14:textId="77777777" w:rsidR="00A53B81" w:rsidRPr="00A53B81" w:rsidRDefault="00A53B81" w:rsidP="00A53B81">
      <w:pPr>
        <w:pStyle w:val="Bibliography"/>
        <w:rPr>
          <w:rFonts w:cs="Times New Roman"/>
        </w:rPr>
      </w:pPr>
      <w:r w:rsidRPr="00A53B81">
        <w:rPr>
          <w:rFonts w:cs="Times New Roman"/>
        </w:rPr>
        <w:t>(Swiss Government 1933) Swiss Government. 1933. Federal Resolution on the Federal Government’s Participation in the Cooperative Capital of the Schweizerische Volksbank. December 8, 1933. Federal Law Collection 49 (1933), pp. 975–977.</w:t>
      </w:r>
      <w:r w:rsidRPr="00A53B81">
        <w:rPr>
          <w:rFonts w:cs="Times New Roman"/>
        </w:rPr>
        <w:br/>
      </w:r>
      <w:r w:rsidRPr="00A53B81">
        <w:rPr>
          <w:rFonts w:cs="Times New Roman"/>
          <w:i/>
          <w:iCs/>
        </w:rPr>
        <w:t>Federal decree authorizing the Swiss government’s capital injection into Schweizerische Volksbank</w:t>
      </w:r>
      <w:r w:rsidRPr="00A53B81">
        <w:rPr>
          <w:rFonts w:cs="Times New Roman"/>
        </w:rPr>
        <w:t>.</w:t>
      </w:r>
      <w:r w:rsidRPr="00A53B81">
        <w:rPr>
          <w:rFonts w:cs="Times New Roman"/>
        </w:rPr>
        <w:br/>
        <w:t>https://www.bar.admin.ch/dam/bar/de/dokumente/archivalien/svb_sanierung_05.pdf.download.pdf/svb_sanierung_05.pdf</w:t>
      </w:r>
    </w:p>
    <w:p w14:paraId="642481AF" w14:textId="77777777" w:rsidR="00A53B81" w:rsidRPr="00A53B81" w:rsidRDefault="00A53B81" w:rsidP="00A53B81">
      <w:pPr>
        <w:pStyle w:val="Bibliography"/>
        <w:rPr>
          <w:rFonts w:cs="Times New Roman"/>
        </w:rPr>
      </w:pPr>
      <w:r w:rsidRPr="00A53B81">
        <w:rPr>
          <w:rFonts w:cs="Times New Roman"/>
        </w:rPr>
        <w:t xml:space="preserve">(0 4) 0. 4. </w:t>
      </w:r>
      <w:r w:rsidRPr="00A53B81">
        <w:rPr>
          <w:rFonts w:cs="Times New Roman"/>
          <w:b/>
          <w:bCs/>
        </w:rPr>
        <w:t>Media Stories</w:t>
      </w:r>
      <w:r w:rsidRPr="00A53B81">
        <w:rPr>
          <w:rFonts w:cs="Times New Roman"/>
        </w:rPr>
        <w:t>.</w:t>
      </w:r>
    </w:p>
    <w:p w14:paraId="678FF7AB" w14:textId="77777777" w:rsidR="00A53B81" w:rsidRPr="00A53B81" w:rsidRDefault="00A53B81" w:rsidP="00A53B81">
      <w:pPr>
        <w:pStyle w:val="Bibliography"/>
        <w:rPr>
          <w:rFonts w:cs="Times New Roman"/>
        </w:rPr>
      </w:pPr>
      <w:r w:rsidRPr="00A53B81">
        <w:rPr>
          <w:rFonts w:cs="Times New Roman"/>
        </w:rPr>
        <w:t xml:space="preserve">(0 5) 0. 5. </w:t>
      </w:r>
      <w:r w:rsidRPr="00A53B81">
        <w:rPr>
          <w:rFonts w:cs="Times New Roman"/>
          <w:b/>
          <w:bCs/>
        </w:rPr>
        <w:t>Press Releases/Announcements</w:t>
      </w:r>
      <w:r w:rsidRPr="00A53B81">
        <w:rPr>
          <w:rFonts w:cs="Times New Roman"/>
        </w:rPr>
        <w:t>.</w:t>
      </w:r>
    </w:p>
    <w:p w14:paraId="191D5BA0" w14:textId="77777777" w:rsidR="00A53B81" w:rsidRPr="00A53B81" w:rsidRDefault="00A53B81" w:rsidP="00A53B81">
      <w:pPr>
        <w:pStyle w:val="Bibliography"/>
        <w:rPr>
          <w:rFonts w:cs="Times New Roman"/>
        </w:rPr>
      </w:pPr>
      <w:r w:rsidRPr="00A53B81">
        <w:rPr>
          <w:rFonts w:cs="Times New Roman"/>
        </w:rPr>
        <w:t xml:space="preserve">(0 6) 0. 6. </w:t>
      </w:r>
      <w:r w:rsidRPr="00A53B81">
        <w:rPr>
          <w:rFonts w:cs="Times New Roman"/>
          <w:b/>
          <w:bCs/>
        </w:rPr>
        <w:t>Reports/Assessments</w:t>
      </w:r>
      <w:r w:rsidRPr="00A53B81">
        <w:rPr>
          <w:rFonts w:cs="Times New Roman"/>
        </w:rPr>
        <w:t>.</w:t>
      </w:r>
    </w:p>
    <w:p w14:paraId="1650D04F" w14:textId="77777777" w:rsidR="00A53B81" w:rsidRPr="00A53B81" w:rsidRDefault="00A53B81" w:rsidP="00A53B81">
      <w:pPr>
        <w:pStyle w:val="Bibliography"/>
        <w:rPr>
          <w:rFonts w:cs="Times New Roman"/>
        </w:rPr>
      </w:pPr>
      <w:r w:rsidRPr="00A53B81">
        <w:rPr>
          <w:rFonts w:cs="Times New Roman"/>
        </w:rPr>
        <w:t>(Schweizerische Volksbank 1933) Schweizerische Volksbank. 1933. “Restructuring and Reorganization of the Schweizerische Volksbank,” October 17, 1933.https://www.bar.admin.ch/dam/bar/de/dokumente/archivalien/svb_sanierung_01.pdf.download.pdf/svb_sanierung_01.pdf</w:t>
      </w:r>
    </w:p>
    <w:p w14:paraId="35542F9B" w14:textId="77777777" w:rsidR="00A53B81" w:rsidRPr="00A53B81" w:rsidRDefault="00A53B81" w:rsidP="00A53B81">
      <w:pPr>
        <w:pStyle w:val="Bibliography"/>
        <w:rPr>
          <w:rFonts w:cs="Times New Roman"/>
        </w:rPr>
      </w:pPr>
      <w:r w:rsidRPr="00A53B81">
        <w:rPr>
          <w:rFonts w:cs="Times New Roman"/>
        </w:rPr>
        <w:t>(Schweizerisches Bundesarchiv 2023) Schweizerisches Bundesarchiv. 2023. “Rescue of Volksbank,” 2023.</w:t>
      </w:r>
      <w:r w:rsidRPr="00A53B81">
        <w:rPr>
          <w:rFonts w:cs="Times New Roman"/>
        </w:rPr>
        <w:br/>
      </w:r>
      <w:r w:rsidRPr="00A53B81">
        <w:rPr>
          <w:rFonts w:cs="Times New Roman"/>
          <w:i/>
          <w:iCs/>
        </w:rPr>
        <w:t>Webpage providing a summary of the aid given to Volksbank, accessed February 28, 2023 (in German)</w:t>
      </w:r>
      <w:r w:rsidRPr="00A53B81">
        <w:rPr>
          <w:rFonts w:cs="Times New Roman"/>
        </w:rPr>
        <w:t>.</w:t>
      </w:r>
      <w:r w:rsidRPr="00A53B81">
        <w:rPr>
          <w:rFonts w:cs="Times New Roman"/>
        </w:rPr>
        <w:br/>
        <w:t>https://www.bar.admin.ch/bar/de/home/service-publikationen/publikationen/geschichte-aktuell/rettung_-der-schweizerischen-volksbank-1933-37.html</w:t>
      </w:r>
    </w:p>
    <w:p w14:paraId="79B31D07" w14:textId="77777777" w:rsidR="00A53B81" w:rsidRPr="00A53B81" w:rsidRDefault="00A53B81" w:rsidP="00A53B81">
      <w:pPr>
        <w:pStyle w:val="Bibliography"/>
        <w:rPr>
          <w:rFonts w:cs="Times New Roman"/>
        </w:rPr>
      </w:pPr>
      <w:r w:rsidRPr="00A53B81">
        <w:rPr>
          <w:rFonts w:cs="Times New Roman"/>
        </w:rPr>
        <w:t>(SNB 2023) Swiss National Bank (SNB). 2023. “Foreign Exchange Rates – Month,” February 1, 2023.</w:t>
      </w:r>
      <w:r w:rsidRPr="00A53B81">
        <w:rPr>
          <w:rFonts w:cs="Times New Roman"/>
        </w:rPr>
        <w:br/>
      </w:r>
      <w:r w:rsidRPr="00A53B81">
        <w:rPr>
          <w:rFonts w:cs="Times New Roman"/>
          <w:i/>
          <w:iCs/>
        </w:rPr>
        <w:t>Swiss National Bank dataset containing interest and exchange rates</w:t>
      </w:r>
      <w:r w:rsidRPr="00A53B81">
        <w:rPr>
          <w:rFonts w:cs="Times New Roman"/>
        </w:rPr>
        <w:t>.</w:t>
      </w:r>
      <w:r w:rsidRPr="00A53B81">
        <w:rPr>
          <w:rFonts w:cs="Times New Roman"/>
        </w:rPr>
        <w:br/>
        <w:t>https://data.snb.ch/en/topics/ziredev/cube/devkum?fromDate=1933-12&amp;toDate=1934-02&amp;dimSel=D0(M0),D1(USD1,USD3M,USD6M)</w:t>
      </w:r>
    </w:p>
    <w:p w14:paraId="676D9FEF" w14:textId="77777777" w:rsidR="00A53B81" w:rsidRPr="00A53B81" w:rsidRDefault="00A53B81" w:rsidP="00A53B81">
      <w:pPr>
        <w:pStyle w:val="Bibliography"/>
        <w:rPr>
          <w:rFonts w:cs="Times New Roman"/>
        </w:rPr>
      </w:pPr>
      <w:r w:rsidRPr="00A53B81">
        <w:rPr>
          <w:rFonts w:cs="Times New Roman"/>
        </w:rPr>
        <w:t>(Swiss Federal Council 1931a) Swiss Federal Council. 1931a. “Record(s) of Decisions.” E 1004.1, 1000/9, Volume 331, Ref No. 70 013 062, November 27, 1931.</w:t>
      </w:r>
      <w:r w:rsidRPr="00A53B81">
        <w:rPr>
          <w:rFonts w:cs="Times New Roman"/>
        </w:rPr>
        <w:br/>
      </w:r>
      <w:r w:rsidRPr="00A53B81">
        <w:rPr>
          <w:rFonts w:cs="Times New Roman"/>
          <w:i/>
          <w:iCs/>
        </w:rPr>
        <w:t xml:space="preserve">Swiss Federal Council meeting notes </w:t>
      </w:r>
      <w:proofErr w:type="spellStart"/>
      <w:r w:rsidRPr="00A53B81">
        <w:rPr>
          <w:rFonts w:cs="Times New Roman"/>
          <w:i/>
          <w:iCs/>
        </w:rPr>
        <w:t>disscusing</w:t>
      </w:r>
      <w:proofErr w:type="spellEnd"/>
      <w:r w:rsidRPr="00A53B81">
        <w:rPr>
          <w:rFonts w:cs="Times New Roman"/>
          <w:i/>
          <w:iCs/>
        </w:rPr>
        <w:t xml:space="preserve"> a CHF 50 million loan given to Volksbank</w:t>
      </w:r>
      <w:r w:rsidRPr="00A53B81">
        <w:rPr>
          <w:rFonts w:cs="Times New Roman"/>
        </w:rPr>
        <w:t>.</w:t>
      </w:r>
      <w:r w:rsidRPr="00A53B81">
        <w:rPr>
          <w:rFonts w:cs="Times New Roman"/>
        </w:rPr>
        <w:br/>
        <w:t>https://www.chgov.bar.admin.ch/protocol/?manifest=https%3A%2F%2Fapi.chgov.bar.admin.ch%2Fmanifests%2F32327394%2F32327394.json&amp;cv=32327394-2&amp;q=banque%20%20AND%20populaire&amp;lang=en</w:t>
      </w:r>
    </w:p>
    <w:p w14:paraId="739D808B" w14:textId="77777777" w:rsidR="00A53B81" w:rsidRPr="00A53B81" w:rsidRDefault="00A53B81" w:rsidP="00A53B81">
      <w:pPr>
        <w:pStyle w:val="Bibliography"/>
        <w:rPr>
          <w:rFonts w:cs="Times New Roman"/>
        </w:rPr>
      </w:pPr>
      <w:r w:rsidRPr="00A53B81">
        <w:rPr>
          <w:rFonts w:cs="Times New Roman"/>
        </w:rPr>
        <w:t>(Swiss Federal Council 1931b) Swiss Federal Council. 1931b. “Minutes of the Meeting,” December 29, 1931.https://www.chgov.bar.admin.ch/protocol/?manifest=https%3A%2F%2Fapi.chgov.bar.admin.ch%2Fmanifests%2F32327404%2F32327404.json&amp;cv=32327404-26&amp;q=Schweizerische~0%20Volksbank~0&amp;lang=en</w:t>
      </w:r>
    </w:p>
    <w:p w14:paraId="7C5943D6" w14:textId="77777777" w:rsidR="00A53B81" w:rsidRPr="00A53B81" w:rsidRDefault="00A53B81" w:rsidP="00A53B81">
      <w:pPr>
        <w:pStyle w:val="Bibliography"/>
        <w:rPr>
          <w:rFonts w:cs="Times New Roman"/>
        </w:rPr>
      </w:pPr>
      <w:r w:rsidRPr="00A53B81">
        <w:rPr>
          <w:rFonts w:cs="Times New Roman"/>
        </w:rPr>
        <w:t>(Swiss Federal Council 1933a) Swiss Federal Council. 1933a. “Minutes of the Meeting.” E 1004.1 1000/9, volume 342, October 18, 1933.https://www.bar.admin.ch/dam/bar/de/dokumente/archivalien/svb_sanierung_02.pdf.download.pdf/svb_sanierung_02.pdf</w:t>
      </w:r>
    </w:p>
    <w:p w14:paraId="078C65F3" w14:textId="77777777" w:rsidR="00A53B81" w:rsidRPr="00A53B81" w:rsidRDefault="00A53B81" w:rsidP="00A53B81">
      <w:pPr>
        <w:pStyle w:val="Bibliography"/>
        <w:rPr>
          <w:rFonts w:cs="Times New Roman"/>
        </w:rPr>
      </w:pPr>
      <w:r w:rsidRPr="00A53B81">
        <w:rPr>
          <w:rFonts w:cs="Times New Roman"/>
        </w:rPr>
        <w:t>(Swiss Federal Council 1933b) Swiss Federal Council. 1933b. “Minutes of the Meeting.” E 6100 (A) 1000/1913, Az. F.24.4. Schweizerische Volksbank, 1933-1938, volume 5, November 17, 1933.https://www.bar.admin.ch/dam/bar/de/dokumente/archivalien/svb_sanierung_03f.pdf.download.pdf/svb_sanierung_03f.pdf</w:t>
      </w:r>
    </w:p>
    <w:p w14:paraId="302FE2D6" w14:textId="77777777" w:rsidR="00A53B81" w:rsidRPr="00A53B81" w:rsidRDefault="00A53B81" w:rsidP="00A53B81">
      <w:pPr>
        <w:pStyle w:val="Bibliography"/>
        <w:rPr>
          <w:rFonts w:cs="Times New Roman"/>
        </w:rPr>
      </w:pPr>
      <w:r w:rsidRPr="00A53B81">
        <w:rPr>
          <w:rFonts w:cs="Times New Roman"/>
        </w:rPr>
        <w:t>(Swiss Federal Council 1933c) Swiss Federal Council. 1933c. “Minutes of the Meeting.” E 6100 (A) 1000/1913, Az. F.24.4. Schweizerische Volksbank, 1933-1938, volume 5, November 18, 1933.https://www.bar.admin.ch/dam/bar/de/dokumente/archivalien/svb_sanierung_04f.pdf.download.pdf/svb_sanierung_04f.pdf</w:t>
      </w:r>
    </w:p>
    <w:p w14:paraId="381DF120" w14:textId="77777777" w:rsidR="00A53B81" w:rsidRPr="00A53B81" w:rsidRDefault="00A53B81" w:rsidP="00A53B81">
      <w:pPr>
        <w:pStyle w:val="Bibliography"/>
        <w:rPr>
          <w:rFonts w:cs="Times New Roman"/>
        </w:rPr>
      </w:pPr>
      <w:r w:rsidRPr="00A53B81">
        <w:rPr>
          <w:rFonts w:cs="Times New Roman"/>
        </w:rPr>
        <w:t>(Swiss Federal Council 1933d) Swiss Federal Council. 1933d. “Message from the Federal Council to the Federal Assembly on the Federal Financial Participation in the Reorganization of the Schweizerische Volksbank,” November 29, 1933.</w:t>
      </w:r>
      <w:r w:rsidRPr="00A53B81">
        <w:rPr>
          <w:rFonts w:cs="Times New Roman"/>
        </w:rPr>
        <w:br/>
      </w:r>
      <w:r w:rsidRPr="00A53B81">
        <w:rPr>
          <w:rFonts w:cs="Times New Roman"/>
          <w:i/>
          <w:iCs/>
        </w:rPr>
        <w:t>The Swiss Federal Council’s letter to the Federal Assembly of the Swiss Confederation, detailing support needed for Volksbank (in German)</w:t>
      </w:r>
      <w:r w:rsidRPr="00A53B81">
        <w:rPr>
          <w:rFonts w:cs="Times New Roman"/>
        </w:rPr>
        <w:t>.</w:t>
      </w:r>
      <w:r w:rsidRPr="00A53B81">
        <w:rPr>
          <w:rFonts w:cs="Times New Roman"/>
        </w:rPr>
        <w:br/>
        <w:t>https://www.fedlex.admin.ch/eli/fga/1933/2_801__/de</w:t>
      </w:r>
    </w:p>
    <w:p w14:paraId="6FB83A1B" w14:textId="77777777" w:rsidR="00A53B81" w:rsidRPr="00A53B81" w:rsidRDefault="00A53B81" w:rsidP="00A53B81">
      <w:pPr>
        <w:pStyle w:val="Bibliography"/>
        <w:rPr>
          <w:rFonts w:cs="Times New Roman"/>
        </w:rPr>
      </w:pPr>
      <w:r w:rsidRPr="00A53B81">
        <w:rPr>
          <w:rFonts w:cs="Times New Roman"/>
        </w:rPr>
        <w:t>(Swiss Federal Council 1937) Swiss Federal Council. 1937. “Minutes of the Meeting.” E 6100 (A) 1000/1913, Az. F.24.4. Schweizerische Volksbank, 1933-1938, volume 5, January 29, 1937.https://www.bar.admin.ch/dam/bar/de/dokumente/archivalien/svb_sanierung_06.pdf.download.pdf/svb_sanierung_06.pdf</w:t>
      </w:r>
    </w:p>
    <w:p w14:paraId="099A03B7" w14:textId="77777777" w:rsidR="00A53B81" w:rsidRPr="00A53B81" w:rsidRDefault="00A53B81" w:rsidP="00A53B81">
      <w:pPr>
        <w:pStyle w:val="Bibliography"/>
        <w:rPr>
          <w:rFonts w:cs="Times New Roman"/>
        </w:rPr>
      </w:pPr>
      <w:r w:rsidRPr="00A53B81">
        <w:rPr>
          <w:rFonts w:cs="Times New Roman"/>
        </w:rPr>
        <w:t>(Swiss Federal Council 1948) Swiss Federal Council. 1948. “Minutes of the Meeting,” February 13, 1948.https://www.bar.admin.ch/dam/bar/de/dokumente/archivalien/svb_sanierung_07.pdf.download.pdf/svb_sanierung_07.pdf</w:t>
      </w:r>
    </w:p>
    <w:p w14:paraId="748D3827" w14:textId="77777777" w:rsidR="00A53B81" w:rsidRPr="00A53B81" w:rsidRDefault="00A53B81" w:rsidP="00A53B81">
      <w:pPr>
        <w:pStyle w:val="Bibliography"/>
        <w:rPr>
          <w:rFonts w:cs="Times New Roman"/>
        </w:rPr>
      </w:pPr>
      <w:r w:rsidRPr="00A53B81">
        <w:rPr>
          <w:rFonts w:cs="Times New Roman"/>
        </w:rPr>
        <w:t xml:space="preserve">(0 7) 0. 7. </w:t>
      </w:r>
      <w:r w:rsidRPr="00A53B81">
        <w:rPr>
          <w:rFonts w:cs="Times New Roman"/>
          <w:b/>
          <w:bCs/>
        </w:rPr>
        <w:t>Key Academic Papers</w:t>
      </w:r>
      <w:r w:rsidRPr="00A53B81">
        <w:rPr>
          <w:rFonts w:cs="Times New Roman"/>
        </w:rPr>
        <w:t>.</w:t>
      </w:r>
    </w:p>
    <w:p w14:paraId="68B0249B" w14:textId="77777777" w:rsidR="00A53B81" w:rsidRPr="00A53B81" w:rsidRDefault="00A53B81" w:rsidP="00A53B81">
      <w:pPr>
        <w:pStyle w:val="Bibliography"/>
        <w:rPr>
          <w:rFonts w:cs="Times New Roman"/>
        </w:rPr>
      </w:pPr>
      <w:r w:rsidRPr="00A53B81">
        <w:rPr>
          <w:rFonts w:cs="Times New Roman"/>
        </w:rPr>
        <w:t>(Baumann 2007) Baumann, Jan. 2007. “Federal Interventions in Banking Crisis 1931-1937: A Comparative Study Using the Example of the Schweizerische Volksbank and the Schweizerische Discount Bank,” 2007.</w:t>
      </w:r>
      <w:r w:rsidRPr="00A53B81">
        <w:rPr>
          <w:rFonts w:cs="Times New Roman"/>
        </w:rPr>
        <w:br/>
      </w:r>
      <w:r w:rsidRPr="00A53B81">
        <w:rPr>
          <w:rFonts w:cs="Times New Roman"/>
          <w:i/>
          <w:iCs/>
        </w:rPr>
        <w:t>Paper examining interventions taken during the banking crisis in Switzerland between 1931 and 1937 (in German)</w:t>
      </w:r>
      <w:r w:rsidRPr="00A53B81">
        <w:rPr>
          <w:rFonts w:cs="Times New Roman"/>
        </w:rPr>
        <w:t>.</w:t>
      </w:r>
      <w:r w:rsidRPr="00A53B81">
        <w:rPr>
          <w:rFonts w:cs="Times New Roman"/>
        </w:rPr>
        <w:br/>
        <w:t>https://www.zora.uzh.ch/id/eprint/163621/1/20070185.pdf</w:t>
      </w:r>
    </w:p>
    <w:p w14:paraId="487932A3" w14:textId="77777777" w:rsidR="00A53B81" w:rsidRPr="00A53B81" w:rsidRDefault="00A53B81" w:rsidP="00A53B81">
      <w:pPr>
        <w:pStyle w:val="Bibliography"/>
        <w:rPr>
          <w:rFonts w:cs="Times New Roman"/>
        </w:rPr>
      </w:pPr>
      <w:r w:rsidRPr="00A53B81">
        <w:rPr>
          <w:rFonts w:cs="Times New Roman"/>
        </w:rPr>
        <w:t xml:space="preserve">(Ehrsam 1985) Ehrsam, Paul. 1985. “The Banking Crisis in Switzerland in the 1930s.” In Fifty Years of Federal Banking Supervision, edited by </w:t>
      </w:r>
      <w:proofErr w:type="spellStart"/>
      <w:r w:rsidRPr="00A53B81">
        <w:rPr>
          <w:rFonts w:cs="Times New Roman"/>
        </w:rPr>
        <w:t>Urs</w:t>
      </w:r>
      <w:proofErr w:type="spellEnd"/>
      <w:r w:rsidRPr="00A53B81">
        <w:rPr>
          <w:rFonts w:cs="Times New Roman"/>
        </w:rPr>
        <w:t xml:space="preserve"> </w:t>
      </w:r>
      <w:proofErr w:type="spellStart"/>
      <w:r w:rsidRPr="00A53B81">
        <w:rPr>
          <w:rFonts w:cs="Times New Roman"/>
        </w:rPr>
        <w:t>Zulauf</w:t>
      </w:r>
      <w:proofErr w:type="spellEnd"/>
      <w:r w:rsidRPr="00A53B81">
        <w:rPr>
          <w:rFonts w:cs="Times New Roman"/>
        </w:rPr>
        <w:t>. Zurich: Eidgenössische Bankenkommission.</w:t>
      </w:r>
      <w:r w:rsidRPr="00A53B81">
        <w:rPr>
          <w:rFonts w:cs="Times New Roman"/>
        </w:rPr>
        <w:br/>
      </w:r>
      <w:r w:rsidRPr="00A53B81">
        <w:rPr>
          <w:rFonts w:cs="Times New Roman"/>
          <w:i/>
          <w:iCs/>
        </w:rPr>
        <w:t xml:space="preserve">Book chapter discussing the banking crisis of Switzerland in the 1930s and its role in accelerating the passage of the banking supervision </w:t>
      </w:r>
      <w:proofErr w:type="spellStart"/>
      <w:r w:rsidRPr="00A53B81">
        <w:rPr>
          <w:rFonts w:cs="Times New Roman"/>
          <w:i/>
          <w:iCs/>
        </w:rPr>
        <w:t>klaw</w:t>
      </w:r>
      <w:proofErr w:type="spellEnd"/>
      <w:r w:rsidRPr="00A53B81">
        <w:rPr>
          <w:rFonts w:cs="Times New Roman"/>
          <w:i/>
          <w:iCs/>
        </w:rPr>
        <w:t xml:space="preserve"> in 1934 (in German)</w:t>
      </w:r>
      <w:r w:rsidRPr="00A53B81">
        <w:rPr>
          <w:rFonts w:cs="Times New Roman"/>
        </w:rPr>
        <w:t>.</w:t>
      </w:r>
      <w:r w:rsidRPr="00A53B81">
        <w:rPr>
          <w:rFonts w:cs="Times New Roman"/>
        </w:rPr>
        <w:br/>
      </w:r>
    </w:p>
    <w:p w14:paraId="6C98795E" w14:textId="77777777" w:rsidR="00A53B81" w:rsidRPr="00A53B81" w:rsidRDefault="00A53B81" w:rsidP="00A53B81">
      <w:pPr>
        <w:pStyle w:val="Bibliography"/>
        <w:rPr>
          <w:rFonts w:cs="Times New Roman"/>
        </w:rPr>
      </w:pPr>
      <w:r w:rsidRPr="00A53B81">
        <w:rPr>
          <w:rFonts w:cs="Times New Roman"/>
        </w:rPr>
        <w:t>(UBS 2023) Union Bank of Switzerland (UBS). 2023. “UBS Firm History 1929-1934 Webpage,” 2023.</w:t>
      </w:r>
      <w:r w:rsidRPr="00A53B81">
        <w:rPr>
          <w:rFonts w:cs="Times New Roman"/>
        </w:rPr>
        <w:br/>
      </w:r>
      <w:r w:rsidRPr="00A53B81">
        <w:rPr>
          <w:rFonts w:cs="Times New Roman"/>
          <w:i/>
          <w:iCs/>
        </w:rPr>
        <w:t>UBS webpage discussing capital injection into Schweizerische Volksbank that took place in 1931, accessed February 28, 2023</w:t>
      </w:r>
      <w:r w:rsidRPr="00A53B81">
        <w:rPr>
          <w:rFonts w:cs="Times New Roman"/>
        </w:rPr>
        <w:t>.</w:t>
      </w:r>
      <w:r w:rsidRPr="00A53B81">
        <w:rPr>
          <w:rFonts w:cs="Times New Roman"/>
        </w:rPr>
        <w:br/>
        <w:t>https://www.ubs.com/global/en/our-firm/our-history/ubs-in-the-world/1929-1934.html#tab-149821002</w:t>
      </w:r>
    </w:p>
    <w:p w14:paraId="30750967" w14:textId="77777777" w:rsidR="00A53B81" w:rsidRPr="00A53B81" w:rsidRDefault="00A53B81" w:rsidP="00A53B81">
      <w:pPr>
        <w:pStyle w:val="Bibliography"/>
        <w:rPr>
          <w:rFonts w:cs="Times New Roman"/>
        </w:rPr>
      </w:pPr>
      <w:r w:rsidRPr="00A53B81">
        <w:rPr>
          <w:rFonts w:cs="Times New Roman"/>
        </w:rPr>
        <w:t>(Swiss Federal Council 2023) Swiss Federal Council. 2023. “Swiss Federal Council: A Collegiate Group since 1848,” 2023.</w:t>
      </w:r>
      <w:r w:rsidRPr="00A53B81">
        <w:rPr>
          <w:rFonts w:cs="Times New Roman"/>
        </w:rPr>
        <w:br/>
      </w:r>
      <w:r w:rsidRPr="00A53B81">
        <w:rPr>
          <w:rFonts w:cs="Times New Roman"/>
          <w:i/>
          <w:iCs/>
        </w:rPr>
        <w:t>Webpage providing background information on the Swiss Federal Council, February 27, 2023</w:t>
      </w:r>
      <w:r w:rsidRPr="00A53B81">
        <w:rPr>
          <w:rFonts w:cs="Times New Roman"/>
        </w:rPr>
        <w:t>.</w:t>
      </w:r>
      <w:r w:rsidRPr="00A53B81">
        <w:rPr>
          <w:rFonts w:cs="Times New Roman"/>
        </w:rPr>
        <w:br/>
        <w:t>https://www.admin.ch/gov/en/start/bundesrat/geschichte-des-bundesrats/schweizer-regierung-zusammensetzung-seit-1848.html</w:t>
      </w:r>
    </w:p>
    <w:p w14:paraId="0A4E5705" w14:textId="521E0740" w:rsidR="0067585D" w:rsidRDefault="009E4A62" w:rsidP="0067399A">
      <w:pPr>
        <w:pStyle w:val="YPFSBodyText"/>
      </w:pPr>
      <w:r>
        <w:fldChar w:fldCharType="end"/>
      </w:r>
    </w:p>
    <w:p w14:paraId="367EB6F2" w14:textId="363D21FB" w:rsidR="00357DD4" w:rsidRDefault="00357DD4" w:rsidP="0067399A">
      <w:pPr>
        <w:pStyle w:val="YPFSBodyText"/>
      </w:pPr>
    </w:p>
    <w:p w14:paraId="624D5945" w14:textId="4C66AA05" w:rsidR="00357DD4" w:rsidRDefault="00357DD4" w:rsidP="0067399A">
      <w:pPr>
        <w:pStyle w:val="YPFSBodyText"/>
      </w:pPr>
    </w:p>
    <w:p w14:paraId="1995689F" w14:textId="13DB5755" w:rsidR="00357DD4" w:rsidRDefault="00357DD4" w:rsidP="0067399A">
      <w:pPr>
        <w:pStyle w:val="YPFSBodyText"/>
      </w:pPr>
    </w:p>
    <w:p w14:paraId="60B21ADD" w14:textId="2BBD78F6" w:rsidR="00357DD4" w:rsidRDefault="00357DD4" w:rsidP="0067399A">
      <w:pPr>
        <w:pStyle w:val="YPFSBodyText"/>
      </w:pPr>
    </w:p>
    <w:p w14:paraId="1ED645B1" w14:textId="1D3C665A" w:rsidR="00357DD4" w:rsidRDefault="00357DD4" w:rsidP="0067399A">
      <w:pPr>
        <w:pStyle w:val="YPFSBodyText"/>
      </w:pPr>
    </w:p>
    <w:p w14:paraId="312F5660" w14:textId="001165E3" w:rsidR="00357DD4" w:rsidRDefault="00357DD4" w:rsidP="0067399A">
      <w:pPr>
        <w:pStyle w:val="YPFSBodyText"/>
      </w:pPr>
    </w:p>
    <w:p w14:paraId="367E741B" w14:textId="2C3903F5" w:rsidR="00357DD4" w:rsidRDefault="00357DD4" w:rsidP="0067399A">
      <w:pPr>
        <w:pStyle w:val="YPFSBodyText"/>
      </w:pPr>
    </w:p>
    <w:p w14:paraId="22598E72" w14:textId="60BA66FB" w:rsidR="00357DD4" w:rsidRDefault="00357DD4" w:rsidP="0067399A">
      <w:pPr>
        <w:pStyle w:val="YPFSBodyText"/>
      </w:pPr>
    </w:p>
    <w:p w14:paraId="6A0D9488" w14:textId="26080E15" w:rsidR="00357DD4" w:rsidRDefault="00357DD4" w:rsidP="0067399A">
      <w:pPr>
        <w:pStyle w:val="YPFSBodyText"/>
      </w:pPr>
    </w:p>
    <w:p w14:paraId="1E110BF4" w14:textId="6E012086" w:rsidR="00357DD4" w:rsidRDefault="00357DD4" w:rsidP="0067399A">
      <w:pPr>
        <w:pStyle w:val="YPFSBodyText"/>
      </w:pPr>
    </w:p>
    <w:p w14:paraId="3C4996B0" w14:textId="77777777" w:rsidR="009A2E00" w:rsidRDefault="009A2E00" w:rsidP="0067399A">
      <w:pPr>
        <w:pStyle w:val="YPFSBodyText"/>
      </w:pPr>
    </w:p>
    <w:p w14:paraId="6DC2ED81" w14:textId="1352E3FD" w:rsidR="0067585D" w:rsidRPr="00563335" w:rsidRDefault="00C6117C" w:rsidP="009A2E00">
      <w:pPr>
        <w:pStyle w:val="YPFSSectionHeading"/>
      </w:pPr>
      <w:r w:rsidRPr="00C9194D">
        <w:t>Appendix</w:t>
      </w:r>
    </w:p>
    <w:p w14:paraId="62371914" w14:textId="77777777" w:rsidR="00E078CA" w:rsidRPr="00563335" w:rsidRDefault="00E078CA" w:rsidP="0067399A">
      <w:pPr>
        <w:pStyle w:val="YPFSBodyText"/>
      </w:pPr>
      <w:bookmarkStart w:id="17" w:name="bookmark=id.147n2zr" w:colFirst="0" w:colLast="0"/>
      <w:bookmarkEnd w:id="17"/>
    </w:p>
    <w:p w14:paraId="6A1E6C7D" w14:textId="77777777" w:rsidR="0067399A" w:rsidRPr="00720AD3" w:rsidRDefault="0067399A" w:rsidP="0067399A">
      <w:pPr>
        <w:pStyle w:val="YPFSCopyrightBox"/>
      </w:pPr>
      <w:r>
        <w:t xml:space="preserve">Copyright </w:t>
      </w:r>
      <w:r w:rsidRPr="00720AD3">
        <w:t>202</w:t>
      </w:r>
      <w:r w:rsidR="00B90670">
        <w:t>3</w:t>
      </w:r>
      <w:r w:rsidRPr="00720AD3">
        <w:t xml:space="preserve"> © Yale University. All rights reserved. To order copies of this material or to receive permission to reprint any or </w:t>
      </w:r>
      <w:proofErr w:type="gramStart"/>
      <w:r w:rsidRPr="00720AD3">
        <w:t>all of</w:t>
      </w:r>
      <w:proofErr w:type="gramEnd"/>
      <w:r w:rsidRPr="00720AD3">
        <w:t xml:space="preserve"> this document, please contact the Yale Program </w:t>
      </w:r>
      <w:r>
        <w:t>on</w:t>
      </w:r>
      <w:r w:rsidRPr="00720AD3">
        <w:t xml:space="preserve"> Financial Stability at ypfs@yale.edu.</w:t>
      </w:r>
    </w:p>
    <w:sectPr w:rsidR="0067399A" w:rsidRPr="00720AD3">
      <w:footerReference w:type="default" r:id="rId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akhija, Anmol" w:date="2023-05-26T10:20:00Z" w:initials="A">
    <w:p w14:paraId="5332E803" w14:textId="0E33BB6B" w:rsidR="00FC36EB" w:rsidRDefault="00FC36EB">
      <w:pPr>
        <w:pStyle w:val="CommentText"/>
      </w:pPr>
      <w:r>
        <w:rPr>
          <w:rStyle w:val="CommentReference"/>
        </w:rPr>
        <w:annotationRef/>
      </w:r>
      <w:r>
        <w:t>Do you have any documentation on who was part of this consortium?</w:t>
      </w:r>
    </w:p>
  </w:comment>
  <w:comment w:id="5" w:author="Makhija, Anmol" w:date="2023-05-26T10:22:00Z" w:initials="A">
    <w:p w14:paraId="679E8AA8" w14:textId="77777777" w:rsidR="00DC4873" w:rsidRDefault="00DC4873" w:rsidP="00DC4873">
      <w:pPr>
        <w:pStyle w:val="CommentText"/>
      </w:pPr>
      <w:r>
        <w:rPr>
          <w:rStyle w:val="CommentReference"/>
        </w:rPr>
        <w:annotationRef/>
      </w:r>
      <w:r>
        <w:t xml:space="preserve">Could you point to any data on total number of savings accounts or total deposits in Switzerland in 1931.? We found only </w:t>
      </w:r>
      <w:hyperlink r:id="rId1" w:history="1">
        <w:r w:rsidRPr="00E22E25">
          <w:rPr>
            <w:rStyle w:val="Hyperlink"/>
          </w:rPr>
          <w:t xml:space="preserve">this </w:t>
        </w:r>
        <w:r>
          <w:rPr>
            <w:rStyle w:val="Hyperlink"/>
          </w:rPr>
          <w:t xml:space="preserve">SNB </w:t>
        </w:r>
        <w:r w:rsidRPr="00E22E25">
          <w:rPr>
            <w:rStyle w:val="Hyperlink"/>
          </w:rPr>
          <w:t>dataset</w:t>
        </w:r>
      </w:hyperlink>
      <w:r>
        <w:t xml:space="preserve"> that does not provide statistics for 1931. </w:t>
      </w:r>
    </w:p>
    <w:p w14:paraId="483A505B" w14:textId="77777777" w:rsidR="00DC4873" w:rsidRDefault="00DC4873" w:rsidP="00DC4873">
      <w:pPr>
        <w:pStyle w:val="CommentText"/>
      </w:pPr>
    </w:p>
  </w:comment>
  <w:comment w:id="7" w:author="Makhija, Anmol" w:date="2023-05-26T10:24:00Z" w:initials="A">
    <w:p w14:paraId="395107F1" w14:textId="4DAC4476" w:rsidR="00FC36EB" w:rsidRDefault="00FC36EB">
      <w:pPr>
        <w:pStyle w:val="CommentText"/>
      </w:pPr>
      <w:r>
        <w:rPr>
          <w:rStyle w:val="CommentReference"/>
        </w:rPr>
        <w:annotationRef/>
      </w:r>
      <w:r>
        <w:t>Could you please provide us with the full name for the Cantonal Bank of Bern’s director at the time?</w:t>
      </w:r>
    </w:p>
  </w:comment>
  <w:comment w:id="8" w:author="Makhija, Anmol" w:date="2023-06-27T11:46:00Z" w:initials="MA">
    <w:p w14:paraId="437719FC" w14:textId="19CB4FE3" w:rsidR="00FC36EB" w:rsidRDefault="00FC36EB">
      <w:pPr>
        <w:pStyle w:val="CommentText"/>
      </w:pPr>
      <w:r>
        <w:rPr>
          <w:rStyle w:val="CommentReference"/>
        </w:rPr>
        <w:annotationRef/>
      </w:r>
      <w:r>
        <w:rPr>
          <w:rStyle w:val="CommentReference"/>
        </w:rPr>
        <w:t>Could you share any information on how exactly these shares were pledged?</w:t>
      </w:r>
    </w:p>
  </w:comment>
  <w:comment w:id="13" w:author="Makhija, Anmol" w:date="2023-05-26T10:20:00Z" w:initials="A">
    <w:p w14:paraId="695944F3" w14:textId="77777777" w:rsidR="00D82BE4" w:rsidRDefault="00D82BE4" w:rsidP="00D82BE4">
      <w:pPr>
        <w:pStyle w:val="CommentText"/>
      </w:pPr>
      <w:r>
        <w:rPr>
          <w:rStyle w:val="CommentReference"/>
        </w:rPr>
        <w:annotationRef/>
      </w:r>
      <w:r>
        <w:t>We have been unable to track down the dividends paid out over these 15 years. Could you please point to any documentation on dividends received by the Confederation for their hol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32E803" w15:done="0"/>
  <w15:commentEx w15:paraId="483A505B" w15:done="0"/>
  <w15:commentEx w15:paraId="395107F1" w15:done="0"/>
  <w15:commentEx w15:paraId="437719FC" w15:done="0"/>
  <w15:commentEx w15:paraId="695944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1B0656" w16cex:dateUtc="2023-05-26T14:20:00Z"/>
  <w16cex:commentExtensible w16cex:durableId="28456821" w16cex:dateUtc="2023-05-26T14:22:00Z"/>
  <w16cex:commentExtensible w16cex:durableId="281B074D" w16cex:dateUtc="2023-05-26T14:24:00Z"/>
  <w16cex:commentExtensible w16cex:durableId="28454A97" w16cex:dateUtc="2023-06-27T15:46:00Z"/>
  <w16cex:commentExtensible w16cex:durableId="28456E6D" w16cex:dateUtc="2023-05-26T1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32E803" w16cid:durableId="281B0656"/>
  <w16cid:commentId w16cid:paraId="483A505B" w16cid:durableId="28456821"/>
  <w16cid:commentId w16cid:paraId="395107F1" w16cid:durableId="281B074D"/>
  <w16cid:commentId w16cid:paraId="437719FC" w16cid:durableId="28454A97"/>
  <w16cid:commentId w16cid:paraId="695944F3" w16cid:durableId="28456E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D8B8A1" w14:textId="77777777" w:rsidR="00FC36EB" w:rsidRDefault="00FC36EB">
      <w:pPr>
        <w:spacing w:after="0"/>
      </w:pPr>
      <w:r>
        <w:separator/>
      </w:r>
    </w:p>
  </w:endnote>
  <w:endnote w:type="continuationSeparator" w:id="0">
    <w:p w14:paraId="5C0D3297" w14:textId="77777777" w:rsidR="00FC36EB" w:rsidRDefault="00FC36EB">
      <w:pPr>
        <w:spacing w:after="0"/>
      </w:pPr>
      <w:r>
        <w:continuationSeparator/>
      </w:r>
    </w:p>
  </w:endnote>
  <w:endnote w:type="continuationNotice" w:id="1">
    <w:p w14:paraId="1035F244" w14:textId="77777777" w:rsidR="00FC36EB" w:rsidRDefault="00FC36E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 w:fontKey="{6CC6B625-E009-47C6-AC20-73D1345D8C05}"/>
    <w:embedBold r:id="rId2" w:fontKey="{42E14D61-07AD-4D58-A2E6-45DA70FC367C}"/>
    <w:embedItalic r:id="rId3" w:fontKey="{769B6FC6-E6B0-4CAC-A6EF-4E833E78865B}"/>
  </w:font>
  <w:font w:name="Calibri">
    <w:panose1 w:val="020F0502020204030204"/>
    <w:charset w:val="00"/>
    <w:family w:val="swiss"/>
    <w:pitch w:val="variable"/>
    <w:sig w:usb0="E4002EFF" w:usb1="C000247B" w:usb2="00000009" w:usb3="00000000" w:csb0="000001FF" w:csb1="00000000"/>
    <w:embedRegular r:id="rId4" w:fontKey="{70B1A3B1-3EDD-4CD7-B258-908B557559B3}"/>
    <w:embedBold r:id="rId5" w:fontKey="{6BDE4E98-DC25-4AAB-AD3A-B241DBB64E09}"/>
    <w:embedItalic r:id="rId6" w:fontKey="{63D91053-DDFE-4954-A40C-5EAD573DC759}"/>
    <w:embedBoldItalic r:id="rId7" w:fontKey="{43A109AA-C122-4C91-859B-CE38A4D368C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embedRegular r:id="rId8" w:fontKey="{FEFA3665-08D5-40A2-AF3B-9CEBE26B8CFF}"/>
    <w:embedBold r:id="rId9" w:fontKey="{2982E586-F328-4B17-BA21-88A416772307}"/>
    <w:embedItalic r:id="rId10" w:fontKey="{CC54891E-E86E-4225-8697-24C6AEFF389A}"/>
    <w:embedBoldItalic r:id="rId11" w:fontKey="{D49C4964-6590-4158-AEC5-66CB3291423A}"/>
  </w:font>
  <w:font w:name="Segoe UI">
    <w:panose1 w:val="020B0502040204020203"/>
    <w:charset w:val="00"/>
    <w:family w:val="swiss"/>
    <w:pitch w:val="variable"/>
    <w:sig w:usb0="E4002EFF" w:usb1="C000E47F" w:usb2="00000009" w:usb3="00000000" w:csb0="000001FF" w:csb1="00000000"/>
    <w:embedRegular r:id="rId12" w:fontKey="{8D977831-57CA-4003-B118-47DF9F173606}"/>
  </w:font>
  <w:font w:name="Helvetica">
    <w:panose1 w:val="020B0604020202020204"/>
    <w:charset w:val="00"/>
    <w:family w:val="swiss"/>
    <w:pitch w:val="variable"/>
    <w:sig w:usb0="E0002AFF" w:usb1="5000785B" w:usb2="00000000" w:usb3="00000000" w:csb0="000001FF" w:csb1="00000000"/>
    <w:embedRegular r:id="rId13" w:fontKey="{A89973B5-9D8E-4382-9C72-EE7077D8E9FF}"/>
  </w:font>
  <w:font w:name="Calibri Light">
    <w:panose1 w:val="020F0302020204030204"/>
    <w:charset w:val="00"/>
    <w:family w:val="swiss"/>
    <w:pitch w:val="variable"/>
    <w:sig w:usb0="E4002EFF" w:usb1="C000247B" w:usb2="00000009" w:usb3="00000000" w:csb0="000001FF" w:csb1="00000000"/>
    <w:embedRegular r:id="rId14" w:fontKey="{0A780B7C-A34C-45C9-B023-A89B103BF407}"/>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CDA944" w14:textId="77777777" w:rsidR="00FC36EB" w:rsidRDefault="00FC36EB">
    <w:pPr>
      <w:pBdr>
        <w:top w:val="nil"/>
        <w:left w:val="nil"/>
        <w:bottom w:val="nil"/>
        <w:right w:val="nil"/>
        <w:between w:val="nil"/>
      </w:pBdr>
      <w:tabs>
        <w:tab w:val="center" w:pos="4680"/>
        <w:tab w:val="right" w:pos="9360"/>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3963E2" w14:textId="77777777" w:rsidR="00FC36EB" w:rsidRDefault="00FC36EB">
      <w:pPr>
        <w:spacing w:after="0"/>
      </w:pPr>
      <w:r>
        <w:separator/>
      </w:r>
    </w:p>
  </w:footnote>
  <w:footnote w:type="continuationSeparator" w:id="0">
    <w:p w14:paraId="6CCCACFB" w14:textId="77777777" w:rsidR="00FC36EB" w:rsidRDefault="00FC36EB">
      <w:pPr>
        <w:spacing w:after="0"/>
      </w:pPr>
      <w:r>
        <w:continuationSeparator/>
      </w:r>
    </w:p>
  </w:footnote>
  <w:footnote w:type="continuationNotice" w:id="1">
    <w:p w14:paraId="583A2237" w14:textId="77777777" w:rsidR="00FC36EB" w:rsidRDefault="00FC36EB">
      <w:pPr>
        <w:spacing w:after="0"/>
      </w:pPr>
    </w:p>
  </w:footnote>
  <w:footnote w:id="2">
    <w:p w14:paraId="38103904" w14:textId="77777777" w:rsidR="00FC36EB" w:rsidRPr="008F79E3" w:rsidRDefault="00FC36EB" w:rsidP="00402AC5">
      <w:pPr>
        <w:pStyle w:val="YPFSFootnotes"/>
      </w:pPr>
      <w:r w:rsidRPr="00850CEA">
        <w:rPr>
          <w:rStyle w:val="FootnoteReference"/>
        </w:rPr>
        <w:footnoteRef/>
      </w:r>
      <w:r w:rsidRPr="008F79E3">
        <w:t xml:space="preserve"> This case study is part of the Yale Program on Financial Stability (YPFS) selection of New Bagehot Project modules considering </w:t>
      </w:r>
      <w:r w:rsidRPr="003271F5">
        <w:rPr>
          <w:highlight w:val="yellow"/>
        </w:rPr>
        <w:t>ad hoc capital injection</w:t>
      </w:r>
      <w:r w:rsidRPr="008F79E3">
        <w:t xml:space="preserve"> programs. Cases are available from the </w:t>
      </w:r>
      <w:r w:rsidRPr="008F79E3">
        <w:rPr>
          <w:i/>
        </w:rPr>
        <w:t>Journal of Financial Crises</w:t>
      </w:r>
      <w:r w:rsidRPr="008F79E3">
        <w:t xml:space="preserve"> at https://elischolar.library.yale.edu/journal-of-financial-crises/.</w:t>
      </w:r>
    </w:p>
  </w:footnote>
  <w:footnote w:id="3">
    <w:p w14:paraId="61680E4A" w14:textId="77777777" w:rsidR="00FC36EB" w:rsidRDefault="00FC36EB" w:rsidP="00402AC5">
      <w:pPr>
        <w:pStyle w:val="YPFSFootnotes"/>
      </w:pPr>
      <w:r w:rsidRPr="00850CEA">
        <w:rPr>
          <w:rStyle w:val="FootnoteReference"/>
        </w:rPr>
        <w:footnoteRef/>
      </w:r>
      <w:r w:rsidRPr="008F79E3">
        <w:t xml:space="preserve"> </w:t>
      </w:r>
      <w:r>
        <w:t>Research Associate</w:t>
      </w:r>
      <w:r w:rsidRPr="008F79E3">
        <w:t>, YPFS, Yale School of Management</w:t>
      </w:r>
      <w:r>
        <w:t>.</w:t>
      </w:r>
    </w:p>
  </w:footnote>
  <w:footnote w:id="4">
    <w:p w14:paraId="49940418" w14:textId="130588EE" w:rsidR="008752D1" w:rsidRDefault="008752D1">
      <w:pPr>
        <w:pStyle w:val="FootnoteText"/>
      </w:pPr>
      <w:r>
        <w:rPr>
          <w:rStyle w:val="FootnoteReference"/>
        </w:rPr>
        <w:footnoteRef/>
      </w:r>
      <w:r>
        <w:t xml:space="preserve"> </w:t>
      </w:r>
      <w:r w:rsidRPr="003B7999">
        <w:t xml:space="preserve">The Federal Council is the executive body of the federal government of the Swiss Confederation. Since 1848, the Federal Council has always been made up of seven councilors who govern Switzerland together </w:t>
      </w:r>
      <w:r w:rsidRPr="003B7999">
        <w:fldChar w:fldCharType="begin"/>
      </w:r>
      <w:r w:rsidRPr="003B7999">
        <w:instrText xml:space="preserve"> ADDIN ZOTERO_ITEM CSL_CITATION {"citationID":"OmDWZoQS","properties":{"formattedCitation":"(Swiss Federal Council 2023)","plainCitation":"(Swiss Federal Council 2023)","noteIndex":3},"citationItems":[{"id":24598,"uris":["http://zotero.org/groups/2541884/items/TAA7DXUB"],"itemData":{"id":24598,"type":"report","abstract":"Webpage providing background information on the Swiss Federal Council, February 27, 2023.","language":"en","title":"Swiss Federal Council: A collegiate group since 1848","URL":"https://www.admin.ch/gov/en/start/bundesrat/geschichte-des-bundesrats/schweizer-regierung-zusammensetzung-seit-1848.html","author":[{"family":"Swiss Federal Council","given":""}],"accessed":{"date-parts":[["2023",2,27]]},"issued":{"date-parts":[["2023"]]}}}],"schema":"https://github.com/citation-style-language/schema/raw/master/csl-citation.json"} </w:instrText>
      </w:r>
      <w:r w:rsidRPr="003B7999">
        <w:fldChar w:fldCharType="separate"/>
      </w:r>
      <w:r w:rsidRPr="003B7999">
        <w:t>(Swiss Federal Council 2023)</w:t>
      </w:r>
      <w:r w:rsidRPr="003B7999">
        <w:fldChar w:fldCharType="end"/>
      </w:r>
      <w:r w:rsidRPr="003B7999">
        <w:t>.</w:t>
      </w:r>
    </w:p>
  </w:footnote>
  <w:footnote w:id="5">
    <w:p w14:paraId="32278901" w14:textId="74783498" w:rsidR="00DC4873" w:rsidRDefault="00DC4873">
      <w:pPr>
        <w:pStyle w:val="FootnoteText"/>
      </w:pPr>
      <w:r>
        <w:rPr>
          <w:rStyle w:val="FootnoteReference"/>
        </w:rPr>
        <w:footnoteRef/>
      </w:r>
      <w:r>
        <w:t xml:space="preserve"> </w:t>
      </w:r>
      <w:r w:rsidRPr="003B7999">
        <w:t xml:space="preserve">The terms of these </w:t>
      </w:r>
      <w:r>
        <w:t xml:space="preserve">transactions </w:t>
      </w:r>
      <w:r w:rsidRPr="003B7999">
        <w:t xml:space="preserve">are unclear. However, it appears that the CHF 50 million </w:t>
      </w:r>
      <w:r>
        <w:t xml:space="preserve">loan </w:t>
      </w:r>
      <w:r w:rsidRPr="003B7999">
        <w:t xml:space="preserve">in November 1931 was against collateral of mortgage assets and the CHF 10 million </w:t>
      </w:r>
      <w:r>
        <w:t xml:space="preserve">deposit carried </w:t>
      </w:r>
      <w:r w:rsidRPr="003B7999">
        <w:t>interest of 4% for a period of six months</w:t>
      </w:r>
      <w:r>
        <w:t>,</w:t>
      </w:r>
      <w:r w:rsidRPr="003B7999">
        <w:t xml:space="preserve"> with the option to extend for two years </w:t>
      </w:r>
      <w:r w:rsidRPr="003B7999">
        <w:fldChar w:fldCharType="begin"/>
      </w:r>
      <w:r w:rsidRPr="003B7999">
        <w:instrText xml:space="preserve"> ADDIN ZOTERO_ITEM CSL_CITATION {"citationID":"VYC6Q60T","properties":{"unsorted":true,"formattedCitation":"(Ehrsam 1985, 98; Swiss Federal Council 1931b, 1)","plainCitation":"(Ehrsam 1985, 98; Swiss Federal Council 1931b, 1)","noteIndex":4},"citationItems":[{"id":23897,"uris":["http://zotero.org/groups/2541884/items/43UAU5LW"],"itemData":{"id":23897,"type":"chapter","abstract":"Book chapter discussing the banking crisis of Switzerland in the 1930s and its role in accelerating the passage of the banking supervision klaw in 1934 (in German)","call-number":"study","container-title":"Fifty years of federal banking supervision","event-place":"Zurich","publisher":"Eidgenössische Bankenkommission","publisher-place":"Zurich","title":"The banking crisis in Switzerland in the 1930s","author":[{"family":"Ehrsam","given":"Paul"}],"editor":[{"family":"Zulauf","given":"Urs"}],"issued":{"date-parts":[["1985"]]}},"locator":"98","label":"page"},{"id":24616,"uris":["http://zotero.org/groups/2541884/items/HXIUFKAS"],"itemData":{"id":24616,"type":"report","call-number":"report","title":"Minutes of the meeting","URL":"https://www.chgov.bar.admin.ch/protocol/?manifest=https%3A%2F%2Fapi.chgov.bar.admin.ch%2Fmanifests%2F32327404%2F32327404.json&amp;cv=32327404-26&amp;q=Schweizerische~0%20Volksbank~0&amp;lang=en","author":[{"family":"Swiss Federal Council","given":""}],"issued":{"date-parts":[["1931",12,29]]}},"locator":"1","label":"page"}],"schema":"https://github.com/citation-style-language/schema/raw/master/csl-citation.json"} </w:instrText>
      </w:r>
      <w:r w:rsidRPr="003B7999">
        <w:fldChar w:fldCharType="separate"/>
      </w:r>
      <w:r w:rsidRPr="003B7999">
        <w:t>(Ehrsam 1985, 98; Swiss Federal Council 1931b, 1)</w:t>
      </w:r>
      <w:r w:rsidRPr="003B7999">
        <w:fldChar w:fldCharType="end"/>
      </w:r>
      <w:r w:rsidRPr="003B799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3C9F6A" w14:textId="77777777" w:rsidR="00FC36EB" w:rsidRDefault="00FC36EB">
    <w:pPr>
      <w:pStyle w:val="Header"/>
    </w:pPr>
    <w: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9C46DA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D26F9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D39A565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226CCAA6"/>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BED99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B6A426B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BDCA89B0"/>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4966874"/>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3BA800CC"/>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5C447B6"/>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3566DBF0"/>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9510F8"/>
    <w:multiLevelType w:val="multilevel"/>
    <w:tmpl w:val="0218CA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1B654BA"/>
    <w:multiLevelType w:val="hybridMultilevel"/>
    <w:tmpl w:val="4704F5EC"/>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23C24CDE">
      <w:numFmt w:val="bullet"/>
      <w:lvlText w:val="-"/>
      <w:lvlJc w:val="left"/>
      <w:pPr>
        <w:ind w:left="3240" w:hanging="360"/>
      </w:pPr>
      <w:rPr>
        <w:rFonts w:ascii="Cambria" w:eastAsia="Cambria" w:hAnsi="Cambria" w:cs="Cambria"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30C1496"/>
    <w:multiLevelType w:val="multilevel"/>
    <w:tmpl w:val="0218CAC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4" w15:restartNumberingAfterBreak="0">
    <w:nsid w:val="03726DC6"/>
    <w:multiLevelType w:val="hybridMultilevel"/>
    <w:tmpl w:val="8D209FBC"/>
    <w:lvl w:ilvl="0" w:tplc="A2F87874">
      <w:start w:val="2"/>
      <w:numFmt w:val="bullet"/>
      <w:lvlText w:val=""/>
      <w:lvlJc w:val="left"/>
      <w:pPr>
        <w:ind w:left="1080" w:hanging="360"/>
      </w:pPr>
      <w:rPr>
        <w:rFonts w:ascii="Symbol" w:eastAsia="Cambria" w:hAnsi="Symbol" w:cs="Cambri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4293785"/>
    <w:multiLevelType w:val="multilevel"/>
    <w:tmpl w:val="4E9E5722"/>
    <w:lvl w:ilvl="0">
      <w:start w:val="9"/>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6" w15:restartNumberingAfterBreak="0">
    <w:nsid w:val="06627ECD"/>
    <w:multiLevelType w:val="multilevel"/>
    <w:tmpl w:val="4E9E5722"/>
    <w:lvl w:ilvl="0">
      <w:start w:val="9"/>
      <w:numFmt w:val="decimal"/>
      <w:lvlText w:val="%1)"/>
      <w:lvlJc w:val="left"/>
      <w:pPr>
        <w:ind w:left="720" w:hanging="360"/>
      </w:pPr>
      <w:rPr>
        <w:rFonts w:hint="default"/>
        <w:u w:val="none"/>
      </w:rPr>
    </w:lvl>
    <w:lvl w:ilvl="1">
      <w:start w:val="1"/>
      <w:numFmt w:val="lowerLetter"/>
      <w:lvlText w:val="%2)"/>
      <w:lvlJc w:val="left"/>
      <w:pPr>
        <w:ind w:left="153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7" w15:restartNumberingAfterBreak="0">
    <w:nsid w:val="0686799F"/>
    <w:multiLevelType w:val="hybridMultilevel"/>
    <w:tmpl w:val="7D06BDD0"/>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4090017">
      <w:start w:val="1"/>
      <w:numFmt w:val="lowerLetter"/>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07C83C0F"/>
    <w:multiLevelType w:val="hybridMultilevel"/>
    <w:tmpl w:val="7638A32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91F2B10"/>
    <w:multiLevelType w:val="hybridMultilevel"/>
    <w:tmpl w:val="62DC2C0A"/>
    <w:lvl w:ilvl="0" w:tplc="9B383C50">
      <w:start w:val="2"/>
      <w:numFmt w:val="bullet"/>
      <w:lvlText w:val=""/>
      <w:lvlJc w:val="left"/>
      <w:pPr>
        <w:ind w:left="108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413DD3"/>
    <w:multiLevelType w:val="multilevel"/>
    <w:tmpl w:val="4E9E5722"/>
    <w:lvl w:ilvl="0">
      <w:start w:val="9"/>
      <w:numFmt w:val="decimal"/>
      <w:lvlText w:val="%1)"/>
      <w:lvlJc w:val="left"/>
      <w:pPr>
        <w:ind w:left="720" w:hanging="360"/>
      </w:pPr>
      <w:rPr>
        <w:rFonts w:hint="default"/>
        <w:u w:val="none"/>
      </w:rPr>
    </w:lvl>
    <w:lvl w:ilvl="1">
      <w:start w:val="1"/>
      <w:numFmt w:val="lowerLetter"/>
      <w:lvlText w:val="%2)"/>
      <w:lvlJc w:val="left"/>
      <w:pPr>
        <w:ind w:left="153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1" w15:restartNumberingAfterBreak="0">
    <w:nsid w:val="1DD40E2F"/>
    <w:multiLevelType w:val="hybridMultilevel"/>
    <w:tmpl w:val="4BC67A36"/>
    <w:lvl w:ilvl="0" w:tplc="033C64AA">
      <w:numFmt w:val="bullet"/>
      <w:lvlText w:val="-"/>
      <w:lvlJc w:val="left"/>
      <w:pPr>
        <w:ind w:left="1080" w:hanging="360"/>
      </w:pPr>
      <w:rPr>
        <w:rFonts w:ascii="Cambria" w:eastAsia="Cambria" w:hAnsi="Cambria" w:cs="Cambri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E9B644B"/>
    <w:multiLevelType w:val="hybridMultilevel"/>
    <w:tmpl w:val="0F601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9B68D3"/>
    <w:multiLevelType w:val="hybridMultilevel"/>
    <w:tmpl w:val="7AA0E7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20046911"/>
    <w:multiLevelType w:val="multilevel"/>
    <w:tmpl w:val="775EAF04"/>
    <w:lvl w:ilvl="0">
      <w:start w:val="1"/>
      <w:numFmt w:val="lowerLetter"/>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5" w15:restartNumberingAfterBreak="0">
    <w:nsid w:val="21F15066"/>
    <w:multiLevelType w:val="multilevel"/>
    <w:tmpl w:val="227C797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F382EA8"/>
    <w:multiLevelType w:val="hybridMultilevel"/>
    <w:tmpl w:val="35E042A4"/>
    <w:lvl w:ilvl="0" w:tplc="EDEABB2A">
      <w:start w:val="1"/>
      <w:numFmt w:val="lowerLetter"/>
      <w:pStyle w:val="YPFSBodyTextLetteredList"/>
      <w:lvlText w:val="(%1)"/>
      <w:lvlJc w:val="left"/>
      <w:pPr>
        <w:ind w:left="792"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C87BF4"/>
    <w:multiLevelType w:val="multilevel"/>
    <w:tmpl w:val="4E9E5722"/>
    <w:lvl w:ilvl="0">
      <w:start w:val="9"/>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8" w15:restartNumberingAfterBreak="0">
    <w:nsid w:val="433C23D5"/>
    <w:multiLevelType w:val="multilevel"/>
    <w:tmpl w:val="4E9E5722"/>
    <w:lvl w:ilvl="0">
      <w:start w:val="9"/>
      <w:numFmt w:val="decimal"/>
      <w:lvlText w:val="%1)"/>
      <w:lvlJc w:val="left"/>
      <w:pPr>
        <w:ind w:left="720" w:hanging="360"/>
      </w:pPr>
      <w:rPr>
        <w:rFonts w:hint="default"/>
        <w:u w:val="none"/>
      </w:rPr>
    </w:lvl>
    <w:lvl w:ilvl="1">
      <w:start w:val="1"/>
      <w:numFmt w:val="lowerLetter"/>
      <w:lvlText w:val="%2)"/>
      <w:lvlJc w:val="left"/>
      <w:pPr>
        <w:ind w:left="153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9" w15:restartNumberingAfterBreak="0">
    <w:nsid w:val="47D567B6"/>
    <w:multiLevelType w:val="hybridMultilevel"/>
    <w:tmpl w:val="3CCCE564"/>
    <w:lvl w:ilvl="0" w:tplc="EEC0F14C">
      <w:start w:val="1"/>
      <w:numFmt w:val="upp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D45C4E"/>
    <w:multiLevelType w:val="hybridMultilevel"/>
    <w:tmpl w:val="4C8ABD5C"/>
    <w:lvl w:ilvl="0" w:tplc="E3FE4AAA">
      <w:start w:val="6"/>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DF6B93"/>
    <w:multiLevelType w:val="multilevel"/>
    <w:tmpl w:val="4E9E5722"/>
    <w:lvl w:ilvl="0">
      <w:start w:val="9"/>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2" w15:restartNumberingAfterBreak="0">
    <w:nsid w:val="54E35427"/>
    <w:multiLevelType w:val="hybridMultilevel"/>
    <w:tmpl w:val="7ED4187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3" w15:restartNumberingAfterBreak="0">
    <w:nsid w:val="550453FC"/>
    <w:multiLevelType w:val="multilevel"/>
    <w:tmpl w:val="63B20F9C"/>
    <w:lvl w:ilvl="0">
      <w:start w:val="1"/>
      <w:numFmt w:val="lowerLetter"/>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34" w15:restartNumberingAfterBreak="0">
    <w:nsid w:val="567F7EFE"/>
    <w:multiLevelType w:val="multilevel"/>
    <w:tmpl w:val="51663AF4"/>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57F811A6"/>
    <w:multiLevelType w:val="hybridMultilevel"/>
    <w:tmpl w:val="8A60F464"/>
    <w:lvl w:ilvl="0" w:tplc="33DCFBB6">
      <w:start w:val="1"/>
      <w:numFmt w:val="bullet"/>
      <w:pStyle w:val="YPFSBodyTextBulletedLis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FF46BFD"/>
    <w:multiLevelType w:val="hybridMultilevel"/>
    <w:tmpl w:val="7872305E"/>
    <w:lvl w:ilvl="0" w:tplc="11D46728">
      <w:start w:val="1"/>
      <w:numFmt w:val="decimal"/>
      <w:pStyle w:val="YPFSKDDNumberedBold"/>
      <w:lvlText w:val="%1."/>
      <w:lvlJc w:val="left"/>
      <w:pPr>
        <w:ind w:left="108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D43C47"/>
    <w:multiLevelType w:val="hybridMultilevel"/>
    <w:tmpl w:val="46385AC4"/>
    <w:lvl w:ilvl="0" w:tplc="AB4AE2F6">
      <w:start w:val="1"/>
      <w:numFmt w:val="decimal"/>
      <w:pStyle w:val="YPFSBodyTextNumberedList"/>
      <w:lvlText w:val="(%1)"/>
      <w:lvlJc w:val="left"/>
      <w:pPr>
        <w:ind w:left="360" w:hanging="360"/>
      </w:pPr>
      <w:rPr>
        <w:rFonts w:hint="default"/>
      </w:rPr>
    </w:lvl>
    <w:lvl w:ilvl="1" w:tplc="04090019" w:tentative="1">
      <w:start w:val="1"/>
      <w:numFmt w:val="lowerLetter"/>
      <w:lvlText w:val="%2."/>
      <w:lvlJc w:val="left"/>
      <w:pPr>
        <w:ind w:left="1008" w:hanging="360"/>
      </w:pPr>
    </w:lvl>
    <w:lvl w:ilvl="2" w:tplc="0409001B" w:tentative="1">
      <w:start w:val="1"/>
      <w:numFmt w:val="lowerRoman"/>
      <w:lvlText w:val="%3."/>
      <w:lvlJc w:val="right"/>
      <w:pPr>
        <w:ind w:left="1728" w:hanging="180"/>
      </w:pPr>
    </w:lvl>
    <w:lvl w:ilvl="3" w:tplc="0409000F" w:tentative="1">
      <w:start w:val="1"/>
      <w:numFmt w:val="decimal"/>
      <w:lvlText w:val="%4."/>
      <w:lvlJc w:val="left"/>
      <w:pPr>
        <w:ind w:left="2448" w:hanging="360"/>
      </w:pPr>
    </w:lvl>
    <w:lvl w:ilvl="4" w:tplc="04090019" w:tentative="1">
      <w:start w:val="1"/>
      <w:numFmt w:val="lowerLetter"/>
      <w:lvlText w:val="%5."/>
      <w:lvlJc w:val="left"/>
      <w:pPr>
        <w:ind w:left="3168" w:hanging="360"/>
      </w:pPr>
    </w:lvl>
    <w:lvl w:ilvl="5" w:tplc="0409001B" w:tentative="1">
      <w:start w:val="1"/>
      <w:numFmt w:val="lowerRoman"/>
      <w:lvlText w:val="%6."/>
      <w:lvlJc w:val="right"/>
      <w:pPr>
        <w:ind w:left="3888" w:hanging="180"/>
      </w:pPr>
    </w:lvl>
    <w:lvl w:ilvl="6" w:tplc="0409000F" w:tentative="1">
      <w:start w:val="1"/>
      <w:numFmt w:val="decimal"/>
      <w:lvlText w:val="%7."/>
      <w:lvlJc w:val="left"/>
      <w:pPr>
        <w:ind w:left="4608" w:hanging="360"/>
      </w:pPr>
    </w:lvl>
    <w:lvl w:ilvl="7" w:tplc="04090019" w:tentative="1">
      <w:start w:val="1"/>
      <w:numFmt w:val="lowerLetter"/>
      <w:lvlText w:val="%8."/>
      <w:lvlJc w:val="left"/>
      <w:pPr>
        <w:ind w:left="5328" w:hanging="360"/>
      </w:pPr>
    </w:lvl>
    <w:lvl w:ilvl="8" w:tplc="0409001B" w:tentative="1">
      <w:start w:val="1"/>
      <w:numFmt w:val="lowerRoman"/>
      <w:lvlText w:val="%9."/>
      <w:lvlJc w:val="right"/>
      <w:pPr>
        <w:ind w:left="6048" w:hanging="180"/>
      </w:pPr>
    </w:lvl>
  </w:abstractNum>
  <w:abstractNum w:abstractNumId="38" w15:restartNumberingAfterBreak="0">
    <w:nsid w:val="627850E7"/>
    <w:multiLevelType w:val="hybridMultilevel"/>
    <w:tmpl w:val="FBBE57FA"/>
    <w:lvl w:ilvl="0" w:tplc="5472175E">
      <w:start w:val="1"/>
      <w:numFmt w:val="bullet"/>
      <w:pStyle w:val="YPFSFootnotes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3BB4EE4"/>
    <w:multiLevelType w:val="multilevel"/>
    <w:tmpl w:val="79D20616"/>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674931B1"/>
    <w:multiLevelType w:val="multilevel"/>
    <w:tmpl w:val="3E70C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C931436"/>
    <w:multiLevelType w:val="hybridMultilevel"/>
    <w:tmpl w:val="329CD814"/>
    <w:lvl w:ilvl="0" w:tplc="6A3E52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3E6570"/>
    <w:multiLevelType w:val="hybridMultilevel"/>
    <w:tmpl w:val="9D2E8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CF757D"/>
    <w:multiLevelType w:val="multilevel"/>
    <w:tmpl w:val="7750AC6E"/>
    <w:lvl w:ilvl="0">
      <w:start w:val="1"/>
      <w:numFmt w:val="decimal"/>
      <w:lvlText w:val="%1."/>
      <w:lvlJc w:val="left"/>
      <w:pPr>
        <w:ind w:left="360" w:hanging="360"/>
      </w:pPr>
      <w:rPr>
        <w:b/>
        <w:bCs/>
      </w:rPr>
    </w:lvl>
    <w:lvl w:ilvl="1">
      <w:start w:val="1"/>
      <w:numFmt w:val="lowerLetter"/>
      <w:lvlText w:val="%2."/>
      <w:lvlJc w:val="left"/>
      <w:pPr>
        <w:ind w:left="5310" w:hanging="360"/>
      </w:pPr>
    </w:lvl>
    <w:lvl w:ilvl="2">
      <w:start w:val="1"/>
      <w:numFmt w:val="lowerRoman"/>
      <w:lvlText w:val="%3."/>
      <w:lvlJc w:val="right"/>
      <w:pPr>
        <w:ind w:left="6030" w:hanging="180"/>
      </w:pPr>
    </w:lvl>
    <w:lvl w:ilvl="3">
      <w:start w:val="1"/>
      <w:numFmt w:val="decimal"/>
      <w:lvlText w:val="%4."/>
      <w:lvlJc w:val="left"/>
      <w:pPr>
        <w:ind w:left="6750" w:hanging="360"/>
      </w:pPr>
    </w:lvl>
    <w:lvl w:ilvl="4">
      <w:start w:val="1"/>
      <w:numFmt w:val="lowerLetter"/>
      <w:lvlText w:val="%5."/>
      <w:lvlJc w:val="left"/>
      <w:pPr>
        <w:ind w:left="7470" w:hanging="360"/>
      </w:pPr>
    </w:lvl>
    <w:lvl w:ilvl="5">
      <w:start w:val="1"/>
      <w:numFmt w:val="lowerRoman"/>
      <w:lvlText w:val="%6."/>
      <w:lvlJc w:val="right"/>
      <w:pPr>
        <w:ind w:left="8190" w:hanging="180"/>
      </w:pPr>
    </w:lvl>
    <w:lvl w:ilvl="6">
      <w:start w:val="1"/>
      <w:numFmt w:val="decimal"/>
      <w:lvlText w:val="%7."/>
      <w:lvlJc w:val="left"/>
      <w:pPr>
        <w:ind w:left="8910" w:hanging="360"/>
      </w:pPr>
    </w:lvl>
    <w:lvl w:ilvl="7">
      <w:start w:val="1"/>
      <w:numFmt w:val="lowerLetter"/>
      <w:lvlText w:val="%8."/>
      <w:lvlJc w:val="left"/>
      <w:pPr>
        <w:ind w:left="9630" w:hanging="360"/>
      </w:pPr>
    </w:lvl>
    <w:lvl w:ilvl="8">
      <w:start w:val="1"/>
      <w:numFmt w:val="lowerRoman"/>
      <w:lvlText w:val="%9."/>
      <w:lvlJc w:val="right"/>
      <w:pPr>
        <w:ind w:left="10350" w:hanging="180"/>
      </w:pPr>
    </w:lvl>
  </w:abstractNum>
  <w:abstractNum w:abstractNumId="44" w15:restartNumberingAfterBreak="0">
    <w:nsid w:val="73154A69"/>
    <w:multiLevelType w:val="hybridMultilevel"/>
    <w:tmpl w:val="7C9E3D4C"/>
    <w:lvl w:ilvl="0" w:tplc="DC3C9B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EB4A1498">
      <w:start w:val="1"/>
      <w:numFmt w:val="lowerLetter"/>
      <w:pStyle w:val="YPFSFiguresNotesMultiple"/>
      <w:lvlText w:val="(%5)"/>
      <w:lvlJc w:val="left"/>
      <w:pPr>
        <w:ind w:left="108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32B0BA3"/>
    <w:multiLevelType w:val="hybridMultilevel"/>
    <w:tmpl w:val="1BD0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9E0DCE"/>
    <w:multiLevelType w:val="hybridMultilevel"/>
    <w:tmpl w:val="793EB4B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59F32F8"/>
    <w:multiLevelType w:val="multilevel"/>
    <w:tmpl w:val="4E9E5722"/>
    <w:lvl w:ilvl="0">
      <w:start w:val="9"/>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8" w15:restartNumberingAfterBreak="0">
    <w:nsid w:val="7F164C68"/>
    <w:multiLevelType w:val="hybridMultilevel"/>
    <w:tmpl w:val="2ADA796C"/>
    <w:lvl w:ilvl="0" w:tplc="9B383C50">
      <w:start w:val="2"/>
      <w:numFmt w:val="bullet"/>
      <w:lvlText w:val=""/>
      <w:lvlJc w:val="left"/>
      <w:pPr>
        <w:ind w:left="1080" w:hanging="360"/>
      </w:pPr>
      <w:rPr>
        <w:rFonts w:ascii="Symbol" w:eastAsia="Cambria" w:hAnsi="Symbol" w:cs="Cambri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7F414214"/>
    <w:multiLevelType w:val="multilevel"/>
    <w:tmpl w:val="84F2B43A"/>
    <w:styleLink w:val="CurrentList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3"/>
  </w:num>
  <w:num w:numId="2">
    <w:abstractNumId w:val="0"/>
  </w:num>
  <w:num w:numId="3">
    <w:abstractNumId w:val="29"/>
  </w:num>
  <w:num w:numId="4">
    <w:abstractNumId w:val="1"/>
  </w:num>
  <w:num w:numId="5">
    <w:abstractNumId w:val="2"/>
  </w:num>
  <w:num w:numId="6">
    <w:abstractNumId w:val="3"/>
  </w:num>
  <w:num w:numId="7">
    <w:abstractNumId w:val="4"/>
  </w:num>
  <w:num w:numId="8">
    <w:abstractNumId w:val="9"/>
  </w:num>
  <w:num w:numId="9">
    <w:abstractNumId w:val="5"/>
  </w:num>
  <w:num w:numId="10">
    <w:abstractNumId w:val="6"/>
  </w:num>
  <w:num w:numId="11">
    <w:abstractNumId w:val="7"/>
  </w:num>
  <w:num w:numId="12">
    <w:abstractNumId w:val="8"/>
  </w:num>
  <w:num w:numId="13">
    <w:abstractNumId w:val="10"/>
  </w:num>
  <w:num w:numId="14">
    <w:abstractNumId w:val="35"/>
  </w:num>
  <w:num w:numId="15">
    <w:abstractNumId w:val="36"/>
  </w:num>
  <w:num w:numId="16">
    <w:abstractNumId w:val="37"/>
  </w:num>
  <w:num w:numId="17">
    <w:abstractNumId w:val="26"/>
  </w:num>
  <w:num w:numId="18">
    <w:abstractNumId w:val="41"/>
  </w:num>
  <w:num w:numId="19">
    <w:abstractNumId w:val="44"/>
  </w:num>
  <w:num w:numId="20">
    <w:abstractNumId w:val="38"/>
  </w:num>
  <w:num w:numId="2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5"/>
  </w:num>
  <w:num w:numId="23">
    <w:abstractNumId w:val="23"/>
  </w:num>
  <w:num w:numId="24">
    <w:abstractNumId w:val="22"/>
  </w:num>
  <w:num w:numId="25">
    <w:abstractNumId w:val="39"/>
  </w:num>
  <w:num w:numId="26">
    <w:abstractNumId w:val="12"/>
  </w:num>
  <w:num w:numId="27">
    <w:abstractNumId w:val="17"/>
  </w:num>
  <w:num w:numId="28">
    <w:abstractNumId w:val="24"/>
  </w:num>
  <w:num w:numId="29">
    <w:abstractNumId w:val="33"/>
  </w:num>
  <w:num w:numId="30">
    <w:abstractNumId w:val="34"/>
  </w:num>
  <w:num w:numId="31">
    <w:abstractNumId w:val="46"/>
  </w:num>
  <w:num w:numId="32">
    <w:abstractNumId w:val="13"/>
  </w:num>
  <w:num w:numId="33">
    <w:abstractNumId w:val="11"/>
  </w:num>
  <w:num w:numId="34">
    <w:abstractNumId w:val="15"/>
  </w:num>
  <w:num w:numId="35">
    <w:abstractNumId w:val="31"/>
  </w:num>
  <w:num w:numId="36">
    <w:abstractNumId w:val="27"/>
  </w:num>
  <w:num w:numId="37">
    <w:abstractNumId w:val="47"/>
  </w:num>
  <w:num w:numId="38">
    <w:abstractNumId w:val="28"/>
  </w:num>
  <w:num w:numId="39">
    <w:abstractNumId w:val="20"/>
  </w:num>
  <w:num w:numId="40">
    <w:abstractNumId w:val="16"/>
  </w:num>
  <w:num w:numId="41">
    <w:abstractNumId w:val="42"/>
  </w:num>
  <w:num w:numId="42">
    <w:abstractNumId w:val="32"/>
  </w:num>
  <w:num w:numId="43">
    <w:abstractNumId w:val="49"/>
  </w:num>
  <w:num w:numId="44">
    <w:abstractNumId w:val="18"/>
  </w:num>
  <w:num w:numId="45">
    <w:abstractNumId w:val="25"/>
  </w:num>
  <w:num w:numId="46">
    <w:abstractNumId w:val="40"/>
  </w:num>
  <w:num w:numId="47">
    <w:abstractNumId w:val="26"/>
    <w:lvlOverride w:ilvl="0">
      <w:startOverride w:val="1"/>
    </w:lvlOverride>
  </w:num>
  <w:num w:numId="48">
    <w:abstractNumId w:val="14"/>
  </w:num>
  <w:num w:numId="49">
    <w:abstractNumId w:val="48"/>
  </w:num>
  <w:num w:numId="50">
    <w:abstractNumId w:val="19"/>
  </w:num>
  <w:num w:numId="51">
    <w:abstractNumId w:val="30"/>
  </w:num>
  <w:num w:numId="52">
    <w:abstractNumId w:val="2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khija, Anmol">
    <w15:presenceInfo w15:providerId="AD" w15:userId="S::anmol.makhija@yale.edu::883287df-b2ca-4a00-a370-0ffb645070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TrueType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PWAFVersion" w:val="5.0"/>
  </w:docVars>
  <w:rsids>
    <w:rsidRoot w:val="00826FED"/>
    <w:rsid w:val="00000FEC"/>
    <w:rsid w:val="0000251F"/>
    <w:rsid w:val="000027BC"/>
    <w:rsid w:val="00003383"/>
    <w:rsid w:val="00005A38"/>
    <w:rsid w:val="00010A9C"/>
    <w:rsid w:val="00011219"/>
    <w:rsid w:val="00012753"/>
    <w:rsid w:val="00013838"/>
    <w:rsid w:val="00014C9E"/>
    <w:rsid w:val="00015561"/>
    <w:rsid w:val="00015E92"/>
    <w:rsid w:val="00017DAF"/>
    <w:rsid w:val="0002135C"/>
    <w:rsid w:val="000231E2"/>
    <w:rsid w:val="00024163"/>
    <w:rsid w:val="000249F4"/>
    <w:rsid w:val="0002564A"/>
    <w:rsid w:val="00026BA7"/>
    <w:rsid w:val="00035BE2"/>
    <w:rsid w:val="00037EEB"/>
    <w:rsid w:val="0004057D"/>
    <w:rsid w:val="00042216"/>
    <w:rsid w:val="00042759"/>
    <w:rsid w:val="00043206"/>
    <w:rsid w:val="00043A3A"/>
    <w:rsid w:val="00044EC6"/>
    <w:rsid w:val="00045DCD"/>
    <w:rsid w:val="00046E0B"/>
    <w:rsid w:val="0004791B"/>
    <w:rsid w:val="0005288F"/>
    <w:rsid w:val="00054A48"/>
    <w:rsid w:val="000568B6"/>
    <w:rsid w:val="00057CF2"/>
    <w:rsid w:val="0006043A"/>
    <w:rsid w:val="000617F5"/>
    <w:rsid w:val="00061DF2"/>
    <w:rsid w:val="000631E2"/>
    <w:rsid w:val="000654C7"/>
    <w:rsid w:val="00067979"/>
    <w:rsid w:val="00070A4E"/>
    <w:rsid w:val="00072C7C"/>
    <w:rsid w:val="000739C1"/>
    <w:rsid w:val="000759B1"/>
    <w:rsid w:val="00080F56"/>
    <w:rsid w:val="0008187E"/>
    <w:rsid w:val="0008224B"/>
    <w:rsid w:val="00083225"/>
    <w:rsid w:val="00085302"/>
    <w:rsid w:val="00086EDF"/>
    <w:rsid w:val="00087ADF"/>
    <w:rsid w:val="00087F45"/>
    <w:rsid w:val="0009051E"/>
    <w:rsid w:val="000909C0"/>
    <w:rsid w:val="00090D9C"/>
    <w:rsid w:val="00090EC4"/>
    <w:rsid w:val="0009255D"/>
    <w:rsid w:val="00092CB0"/>
    <w:rsid w:val="0009350F"/>
    <w:rsid w:val="000946F8"/>
    <w:rsid w:val="00095F81"/>
    <w:rsid w:val="00095FCA"/>
    <w:rsid w:val="0009614A"/>
    <w:rsid w:val="0009660D"/>
    <w:rsid w:val="000A2183"/>
    <w:rsid w:val="000A3C76"/>
    <w:rsid w:val="000A42AC"/>
    <w:rsid w:val="000A4D60"/>
    <w:rsid w:val="000A58EA"/>
    <w:rsid w:val="000A5C43"/>
    <w:rsid w:val="000A5C5D"/>
    <w:rsid w:val="000B0550"/>
    <w:rsid w:val="000B126E"/>
    <w:rsid w:val="000B2F84"/>
    <w:rsid w:val="000B3B28"/>
    <w:rsid w:val="000B6010"/>
    <w:rsid w:val="000B6361"/>
    <w:rsid w:val="000C0013"/>
    <w:rsid w:val="000C14D8"/>
    <w:rsid w:val="000C45A5"/>
    <w:rsid w:val="000C47E7"/>
    <w:rsid w:val="000C4D5F"/>
    <w:rsid w:val="000C4F17"/>
    <w:rsid w:val="000C50C6"/>
    <w:rsid w:val="000C5E7E"/>
    <w:rsid w:val="000D013E"/>
    <w:rsid w:val="000D2CE7"/>
    <w:rsid w:val="000D55A4"/>
    <w:rsid w:val="000D5671"/>
    <w:rsid w:val="000D73E3"/>
    <w:rsid w:val="000E0870"/>
    <w:rsid w:val="000E37DE"/>
    <w:rsid w:val="000E3C08"/>
    <w:rsid w:val="000E40F5"/>
    <w:rsid w:val="000E56E2"/>
    <w:rsid w:val="000E5EF9"/>
    <w:rsid w:val="000E612E"/>
    <w:rsid w:val="000E64A0"/>
    <w:rsid w:val="000E7D68"/>
    <w:rsid w:val="000E7E21"/>
    <w:rsid w:val="000E7ED7"/>
    <w:rsid w:val="000F01D6"/>
    <w:rsid w:val="000F0791"/>
    <w:rsid w:val="000F178E"/>
    <w:rsid w:val="000F245B"/>
    <w:rsid w:val="000F4930"/>
    <w:rsid w:val="000F5875"/>
    <w:rsid w:val="000F5DCA"/>
    <w:rsid w:val="000F5F83"/>
    <w:rsid w:val="000F7C72"/>
    <w:rsid w:val="0010006B"/>
    <w:rsid w:val="001004C8"/>
    <w:rsid w:val="00101D57"/>
    <w:rsid w:val="00102169"/>
    <w:rsid w:val="0010243D"/>
    <w:rsid w:val="0010369F"/>
    <w:rsid w:val="00105003"/>
    <w:rsid w:val="00105796"/>
    <w:rsid w:val="00106361"/>
    <w:rsid w:val="00111148"/>
    <w:rsid w:val="00111B41"/>
    <w:rsid w:val="00111FF7"/>
    <w:rsid w:val="001122F0"/>
    <w:rsid w:val="00112648"/>
    <w:rsid w:val="00115950"/>
    <w:rsid w:val="00116B7A"/>
    <w:rsid w:val="001173A8"/>
    <w:rsid w:val="00117935"/>
    <w:rsid w:val="00117C10"/>
    <w:rsid w:val="0012067B"/>
    <w:rsid w:val="00120FF5"/>
    <w:rsid w:val="00121897"/>
    <w:rsid w:val="001220F2"/>
    <w:rsid w:val="0012270F"/>
    <w:rsid w:val="00123A46"/>
    <w:rsid w:val="0012403D"/>
    <w:rsid w:val="00124DEF"/>
    <w:rsid w:val="00125C5F"/>
    <w:rsid w:val="00130614"/>
    <w:rsid w:val="00132926"/>
    <w:rsid w:val="00132FD2"/>
    <w:rsid w:val="0013316C"/>
    <w:rsid w:val="001334B2"/>
    <w:rsid w:val="00135844"/>
    <w:rsid w:val="00137249"/>
    <w:rsid w:val="00142F9C"/>
    <w:rsid w:val="001514FF"/>
    <w:rsid w:val="00151D6E"/>
    <w:rsid w:val="00153C43"/>
    <w:rsid w:val="00154A5C"/>
    <w:rsid w:val="00155C41"/>
    <w:rsid w:val="00156106"/>
    <w:rsid w:val="001613E1"/>
    <w:rsid w:val="00162F83"/>
    <w:rsid w:val="00163AE6"/>
    <w:rsid w:val="00165113"/>
    <w:rsid w:val="0016689F"/>
    <w:rsid w:val="00167120"/>
    <w:rsid w:val="00167265"/>
    <w:rsid w:val="00167D18"/>
    <w:rsid w:val="00167FD6"/>
    <w:rsid w:val="0017256C"/>
    <w:rsid w:val="001733AD"/>
    <w:rsid w:val="00173D98"/>
    <w:rsid w:val="001744C6"/>
    <w:rsid w:val="001753CE"/>
    <w:rsid w:val="001773A1"/>
    <w:rsid w:val="001819E7"/>
    <w:rsid w:val="001835A2"/>
    <w:rsid w:val="00183E7E"/>
    <w:rsid w:val="00184331"/>
    <w:rsid w:val="00184B28"/>
    <w:rsid w:val="001857AD"/>
    <w:rsid w:val="00186264"/>
    <w:rsid w:val="00186419"/>
    <w:rsid w:val="00186A04"/>
    <w:rsid w:val="00190392"/>
    <w:rsid w:val="001907C9"/>
    <w:rsid w:val="00190DA6"/>
    <w:rsid w:val="00192811"/>
    <w:rsid w:val="0019382C"/>
    <w:rsid w:val="00194167"/>
    <w:rsid w:val="001943FC"/>
    <w:rsid w:val="00194EBA"/>
    <w:rsid w:val="001964B4"/>
    <w:rsid w:val="001A03CD"/>
    <w:rsid w:val="001A4749"/>
    <w:rsid w:val="001A5E80"/>
    <w:rsid w:val="001A604D"/>
    <w:rsid w:val="001B0047"/>
    <w:rsid w:val="001B1F8A"/>
    <w:rsid w:val="001B25C8"/>
    <w:rsid w:val="001B25D5"/>
    <w:rsid w:val="001B2835"/>
    <w:rsid w:val="001B38C7"/>
    <w:rsid w:val="001B45B1"/>
    <w:rsid w:val="001B4D7E"/>
    <w:rsid w:val="001B7AAE"/>
    <w:rsid w:val="001C11F3"/>
    <w:rsid w:val="001C3FDA"/>
    <w:rsid w:val="001C4DF6"/>
    <w:rsid w:val="001C548D"/>
    <w:rsid w:val="001C5CC7"/>
    <w:rsid w:val="001C6CAF"/>
    <w:rsid w:val="001D2E20"/>
    <w:rsid w:val="001D2E51"/>
    <w:rsid w:val="001D30E6"/>
    <w:rsid w:val="001E0505"/>
    <w:rsid w:val="001E1B7F"/>
    <w:rsid w:val="001E2586"/>
    <w:rsid w:val="001E298E"/>
    <w:rsid w:val="001E3E4C"/>
    <w:rsid w:val="001E5CF2"/>
    <w:rsid w:val="001E6EC3"/>
    <w:rsid w:val="001F0438"/>
    <w:rsid w:val="001F2031"/>
    <w:rsid w:val="001F2D2E"/>
    <w:rsid w:val="001F3FA1"/>
    <w:rsid w:val="001F6891"/>
    <w:rsid w:val="001F7B1A"/>
    <w:rsid w:val="00200AB1"/>
    <w:rsid w:val="0020184C"/>
    <w:rsid w:val="002039CA"/>
    <w:rsid w:val="00203A38"/>
    <w:rsid w:val="00204F52"/>
    <w:rsid w:val="002059CC"/>
    <w:rsid w:val="0020700C"/>
    <w:rsid w:val="002073F2"/>
    <w:rsid w:val="002074EE"/>
    <w:rsid w:val="002075DB"/>
    <w:rsid w:val="0021091B"/>
    <w:rsid w:val="00211C09"/>
    <w:rsid w:val="00212FFE"/>
    <w:rsid w:val="00213AC9"/>
    <w:rsid w:val="00220412"/>
    <w:rsid w:val="002226AF"/>
    <w:rsid w:val="0022377C"/>
    <w:rsid w:val="002242ED"/>
    <w:rsid w:val="00224852"/>
    <w:rsid w:val="00225242"/>
    <w:rsid w:val="00226301"/>
    <w:rsid w:val="00231D61"/>
    <w:rsid w:val="002330C1"/>
    <w:rsid w:val="00233288"/>
    <w:rsid w:val="00233409"/>
    <w:rsid w:val="00233832"/>
    <w:rsid w:val="0023409F"/>
    <w:rsid w:val="00236CB5"/>
    <w:rsid w:val="002432B0"/>
    <w:rsid w:val="00243683"/>
    <w:rsid w:val="0024604F"/>
    <w:rsid w:val="002464FF"/>
    <w:rsid w:val="00250B0F"/>
    <w:rsid w:val="00251330"/>
    <w:rsid w:val="00253A6B"/>
    <w:rsid w:val="00254578"/>
    <w:rsid w:val="002561EE"/>
    <w:rsid w:val="00257525"/>
    <w:rsid w:val="00261AF7"/>
    <w:rsid w:val="00264739"/>
    <w:rsid w:val="002677CA"/>
    <w:rsid w:val="0027051A"/>
    <w:rsid w:val="00270FBA"/>
    <w:rsid w:val="00272298"/>
    <w:rsid w:val="00272769"/>
    <w:rsid w:val="002739D0"/>
    <w:rsid w:val="00274393"/>
    <w:rsid w:val="00275108"/>
    <w:rsid w:val="002754E0"/>
    <w:rsid w:val="002763DB"/>
    <w:rsid w:val="002800BA"/>
    <w:rsid w:val="0028111E"/>
    <w:rsid w:val="00281EE9"/>
    <w:rsid w:val="002820CB"/>
    <w:rsid w:val="002861DF"/>
    <w:rsid w:val="00286956"/>
    <w:rsid w:val="00290EEE"/>
    <w:rsid w:val="00291EE3"/>
    <w:rsid w:val="002923F5"/>
    <w:rsid w:val="0029271C"/>
    <w:rsid w:val="002934F8"/>
    <w:rsid w:val="0029601B"/>
    <w:rsid w:val="002960FA"/>
    <w:rsid w:val="002962E9"/>
    <w:rsid w:val="00297B93"/>
    <w:rsid w:val="002A00BE"/>
    <w:rsid w:val="002A029E"/>
    <w:rsid w:val="002A02AA"/>
    <w:rsid w:val="002A0B1F"/>
    <w:rsid w:val="002A0EA3"/>
    <w:rsid w:val="002A173F"/>
    <w:rsid w:val="002A2110"/>
    <w:rsid w:val="002A3781"/>
    <w:rsid w:val="002A427F"/>
    <w:rsid w:val="002A59AF"/>
    <w:rsid w:val="002A780F"/>
    <w:rsid w:val="002B2F8D"/>
    <w:rsid w:val="002B3EFD"/>
    <w:rsid w:val="002B578B"/>
    <w:rsid w:val="002C017D"/>
    <w:rsid w:val="002C2048"/>
    <w:rsid w:val="002C3DF4"/>
    <w:rsid w:val="002C5447"/>
    <w:rsid w:val="002C583C"/>
    <w:rsid w:val="002C6022"/>
    <w:rsid w:val="002C67AF"/>
    <w:rsid w:val="002D0CDE"/>
    <w:rsid w:val="002D2104"/>
    <w:rsid w:val="002D3F4A"/>
    <w:rsid w:val="002D4D8F"/>
    <w:rsid w:val="002D5A17"/>
    <w:rsid w:val="002D5BBD"/>
    <w:rsid w:val="002D6429"/>
    <w:rsid w:val="002E178C"/>
    <w:rsid w:val="002E5880"/>
    <w:rsid w:val="002E7468"/>
    <w:rsid w:val="002E7504"/>
    <w:rsid w:val="002E7F1D"/>
    <w:rsid w:val="002F0641"/>
    <w:rsid w:val="002F1998"/>
    <w:rsid w:val="002F2965"/>
    <w:rsid w:val="002F4368"/>
    <w:rsid w:val="002F4B38"/>
    <w:rsid w:val="002F5ABD"/>
    <w:rsid w:val="002F6220"/>
    <w:rsid w:val="002F6ED4"/>
    <w:rsid w:val="002F734B"/>
    <w:rsid w:val="002F76E8"/>
    <w:rsid w:val="00300153"/>
    <w:rsid w:val="003015A7"/>
    <w:rsid w:val="003039F1"/>
    <w:rsid w:val="003045B0"/>
    <w:rsid w:val="00304968"/>
    <w:rsid w:val="00306157"/>
    <w:rsid w:val="00306C7F"/>
    <w:rsid w:val="0030705C"/>
    <w:rsid w:val="00307D67"/>
    <w:rsid w:val="00310D30"/>
    <w:rsid w:val="0031181B"/>
    <w:rsid w:val="003125E2"/>
    <w:rsid w:val="00312614"/>
    <w:rsid w:val="003132E2"/>
    <w:rsid w:val="003148DC"/>
    <w:rsid w:val="003152B2"/>
    <w:rsid w:val="003153CD"/>
    <w:rsid w:val="00316767"/>
    <w:rsid w:val="00316A5E"/>
    <w:rsid w:val="003204D6"/>
    <w:rsid w:val="00320952"/>
    <w:rsid w:val="00320DE9"/>
    <w:rsid w:val="003213E0"/>
    <w:rsid w:val="00325C27"/>
    <w:rsid w:val="003271BF"/>
    <w:rsid w:val="003271F5"/>
    <w:rsid w:val="00327AD7"/>
    <w:rsid w:val="00327C8B"/>
    <w:rsid w:val="0033003F"/>
    <w:rsid w:val="00331529"/>
    <w:rsid w:val="00332580"/>
    <w:rsid w:val="003326ED"/>
    <w:rsid w:val="00333C9F"/>
    <w:rsid w:val="00334123"/>
    <w:rsid w:val="00334AF3"/>
    <w:rsid w:val="00335446"/>
    <w:rsid w:val="00335BA9"/>
    <w:rsid w:val="003360DC"/>
    <w:rsid w:val="003374D0"/>
    <w:rsid w:val="003412F8"/>
    <w:rsid w:val="00341CCF"/>
    <w:rsid w:val="00341FA6"/>
    <w:rsid w:val="00343B06"/>
    <w:rsid w:val="0034539D"/>
    <w:rsid w:val="00346C86"/>
    <w:rsid w:val="003479A8"/>
    <w:rsid w:val="0035071B"/>
    <w:rsid w:val="003512D6"/>
    <w:rsid w:val="003514A3"/>
    <w:rsid w:val="003523AE"/>
    <w:rsid w:val="00352684"/>
    <w:rsid w:val="003532A1"/>
    <w:rsid w:val="00353C96"/>
    <w:rsid w:val="00354227"/>
    <w:rsid w:val="00354B5C"/>
    <w:rsid w:val="003551C9"/>
    <w:rsid w:val="003552B3"/>
    <w:rsid w:val="003559D9"/>
    <w:rsid w:val="0035641D"/>
    <w:rsid w:val="00357DD4"/>
    <w:rsid w:val="0036046D"/>
    <w:rsid w:val="00360DB7"/>
    <w:rsid w:val="00361B24"/>
    <w:rsid w:val="00362E0D"/>
    <w:rsid w:val="00362E86"/>
    <w:rsid w:val="00363AC2"/>
    <w:rsid w:val="00364F62"/>
    <w:rsid w:val="0036617B"/>
    <w:rsid w:val="0037166F"/>
    <w:rsid w:val="00371AEC"/>
    <w:rsid w:val="00371D5B"/>
    <w:rsid w:val="00372745"/>
    <w:rsid w:val="0037366A"/>
    <w:rsid w:val="0037404C"/>
    <w:rsid w:val="003747F6"/>
    <w:rsid w:val="00376E53"/>
    <w:rsid w:val="00381C9C"/>
    <w:rsid w:val="00383A00"/>
    <w:rsid w:val="00384959"/>
    <w:rsid w:val="00385959"/>
    <w:rsid w:val="0038669F"/>
    <w:rsid w:val="00386F5D"/>
    <w:rsid w:val="00387C11"/>
    <w:rsid w:val="00387D98"/>
    <w:rsid w:val="00390657"/>
    <w:rsid w:val="003919B8"/>
    <w:rsid w:val="00392EF1"/>
    <w:rsid w:val="00394267"/>
    <w:rsid w:val="00394F76"/>
    <w:rsid w:val="00395152"/>
    <w:rsid w:val="00395274"/>
    <w:rsid w:val="003954A7"/>
    <w:rsid w:val="00395724"/>
    <w:rsid w:val="00395A1E"/>
    <w:rsid w:val="003A0012"/>
    <w:rsid w:val="003A1246"/>
    <w:rsid w:val="003A2B23"/>
    <w:rsid w:val="003A2B53"/>
    <w:rsid w:val="003A324B"/>
    <w:rsid w:val="003A3A9B"/>
    <w:rsid w:val="003A3D9C"/>
    <w:rsid w:val="003A3FA6"/>
    <w:rsid w:val="003A4CEC"/>
    <w:rsid w:val="003A6450"/>
    <w:rsid w:val="003A6D19"/>
    <w:rsid w:val="003A75E6"/>
    <w:rsid w:val="003A7B46"/>
    <w:rsid w:val="003B109C"/>
    <w:rsid w:val="003B45A3"/>
    <w:rsid w:val="003B535E"/>
    <w:rsid w:val="003B5580"/>
    <w:rsid w:val="003B5AD9"/>
    <w:rsid w:val="003B7999"/>
    <w:rsid w:val="003C01E5"/>
    <w:rsid w:val="003C0443"/>
    <w:rsid w:val="003C131A"/>
    <w:rsid w:val="003C2C7C"/>
    <w:rsid w:val="003C4184"/>
    <w:rsid w:val="003C4CE9"/>
    <w:rsid w:val="003C6E2C"/>
    <w:rsid w:val="003D15E8"/>
    <w:rsid w:val="003D7415"/>
    <w:rsid w:val="003D79B4"/>
    <w:rsid w:val="003D7FFA"/>
    <w:rsid w:val="003E0120"/>
    <w:rsid w:val="003E02A2"/>
    <w:rsid w:val="003E05A1"/>
    <w:rsid w:val="003E3C5D"/>
    <w:rsid w:val="003E3D03"/>
    <w:rsid w:val="003E5677"/>
    <w:rsid w:val="003E5DB9"/>
    <w:rsid w:val="003E7353"/>
    <w:rsid w:val="003E7D02"/>
    <w:rsid w:val="003E7D92"/>
    <w:rsid w:val="003F06DD"/>
    <w:rsid w:val="003F3349"/>
    <w:rsid w:val="003F3438"/>
    <w:rsid w:val="003F6FD5"/>
    <w:rsid w:val="003F70C7"/>
    <w:rsid w:val="003F74AD"/>
    <w:rsid w:val="003F75D6"/>
    <w:rsid w:val="003F7DCE"/>
    <w:rsid w:val="00401190"/>
    <w:rsid w:val="00402495"/>
    <w:rsid w:val="004025DB"/>
    <w:rsid w:val="00402AC5"/>
    <w:rsid w:val="00402AE2"/>
    <w:rsid w:val="004044F0"/>
    <w:rsid w:val="004055F0"/>
    <w:rsid w:val="0040563D"/>
    <w:rsid w:val="004075BF"/>
    <w:rsid w:val="00410300"/>
    <w:rsid w:val="00413A10"/>
    <w:rsid w:val="00416BCB"/>
    <w:rsid w:val="00416DEA"/>
    <w:rsid w:val="00420A6C"/>
    <w:rsid w:val="0042188F"/>
    <w:rsid w:val="0042383E"/>
    <w:rsid w:val="0042419A"/>
    <w:rsid w:val="00424584"/>
    <w:rsid w:val="004252E8"/>
    <w:rsid w:val="00426B5C"/>
    <w:rsid w:val="00427F52"/>
    <w:rsid w:val="0043011A"/>
    <w:rsid w:val="004310A0"/>
    <w:rsid w:val="00431F81"/>
    <w:rsid w:val="00433431"/>
    <w:rsid w:val="004336A3"/>
    <w:rsid w:val="00434CFC"/>
    <w:rsid w:val="004354D7"/>
    <w:rsid w:val="00436295"/>
    <w:rsid w:val="004427A1"/>
    <w:rsid w:val="004432DA"/>
    <w:rsid w:val="00444598"/>
    <w:rsid w:val="004458EB"/>
    <w:rsid w:val="00450249"/>
    <w:rsid w:val="004519FD"/>
    <w:rsid w:val="00453DA8"/>
    <w:rsid w:val="00454ABA"/>
    <w:rsid w:val="00455352"/>
    <w:rsid w:val="0045791D"/>
    <w:rsid w:val="00457C52"/>
    <w:rsid w:val="0046377C"/>
    <w:rsid w:val="004648CD"/>
    <w:rsid w:val="00464C58"/>
    <w:rsid w:val="00464DED"/>
    <w:rsid w:val="00464F6A"/>
    <w:rsid w:val="00466385"/>
    <w:rsid w:val="004666B6"/>
    <w:rsid w:val="00470C10"/>
    <w:rsid w:val="00471342"/>
    <w:rsid w:val="00472BD7"/>
    <w:rsid w:val="004730D7"/>
    <w:rsid w:val="0047346F"/>
    <w:rsid w:val="00473BEB"/>
    <w:rsid w:val="00475A5C"/>
    <w:rsid w:val="00477E8B"/>
    <w:rsid w:val="004804DD"/>
    <w:rsid w:val="00483047"/>
    <w:rsid w:val="00483BE7"/>
    <w:rsid w:val="00484A6E"/>
    <w:rsid w:val="0048600C"/>
    <w:rsid w:val="00486B4F"/>
    <w:rsid w:val="00487799"/>
    <w:rsid w:val="00490DC1"/>
    <w:rsid w:val="00494519"/>
    <w:rsid w:val="00495442"/>
    <w:rsid w:val="00497C5E"/>
    <w:rsid w:val="00497E20"/>
    <w:rsid w:val="004A2107"/>
    <w:rsid w:val="004A2DE5"/>
    <w:rsid w:val="004A5189"/>
    <w:rsid w:val="004A74D8"/>
    <w:rsid w:val="004A79EC"/>
    <w:rsid w:val="004B0D5A"/>
    <w:rsid w:val="004B17F6"/>
    <w:rsid w:val="004B2456"/>
    <w:rsid w:val="004B2943"/>
    <w:rsid w:val="004B2F53"/>
    <w:rsid w:val="004B55E1"/>
    <w:rsid w:val="004B6A0D"/>
    <w:rsid w:val="004B6BA6"/>
    <w:rsid w:val="004B7DA1"/>
    <w:rsid w:val="004C25E1"/>
    <w:rsid w:val="004C2D5C"/>
    <w:rsid w:val="004D018E"/>
    <w:rsid w:val="004D02B8"/>
    <w:rsid w:val="004D2283"/>
    <w:rsid w:val="004D2EEB"/>
    <w:rsid w:val="004D3412"/>
    <w:rsid w:val="004D5C07"/>
    <w:rsid w:val="004D618C"/>
    <w:rsid w:val="004E13E5"/>
    <w:rsid w:val="004E29BE"/>
    <w:rsid w:val="004E47E1"/>
    <w:rsid w:val="004E5DBB"/>
    <w:rsid w:val="004E64DC"/>
    <w:rsid w:val="004F2123"/>
    <w:rsid w:val="004F32E6"/>
    <w:rsid w:val="004F5315"/>
    <w:rsid w:val="004F59FF"/>
    <w:rsid w:val="004F72D1"/>
    <w:rsid w:val="004F72D3"/>
    <w:rsid w:val="005006A9"/>
    <w:rsid w:val="00500D9C"/>
    <w:rsid w:val="00500E11"/>
    <w:rsid w:val="00501250"/>
    <w:rsid w:val="00502150"/>
    <w:rsid w:val="0050272B"/>
    <w:rsid w:val="00503761"/>
    <w:rsid w:val="00504AA9"/>
    <w:rsid w:val="0050534F"/>
    <w:rsid w:val="005056DF"/>
    <w:rsid w:val="00507164"/>
    <w:rsid w:val="00510354"/>
    <w:rsid w:val="00510F70"/>
    <w:rsid w:val="0051124E"/>
    <w:rsid w:val="00511254"/>
    <w:rsid w:val="00512248"/>
    <w:rsid w:val="0051233C"/>
    <w:rsid w:val="00513F25"/>
    <w:rsid w:val="00514382"/>
    <w:rsid w:val="00515245"/>
    <w:rsid w:val="005161D8"/>
    <w:rsid w:val="005216A9"/>
    <w:rsid w:val="00522DCC"/>
    <w:rsid w:val="005249A5"/>
    <w:rsid w:val="00527621"/>
    <w:rsid w:val="0052794D"/>
    <w:rsid w:val="00527CC5"/>
    <w:rsid w:val="0053096F"/>
    <w:rsid w:val="00531518"/>
    <w:rsid w:val="0053188D"/>
    <w:rsid w:val="0053229D"/>
    <w:rsid w:val="00532583"/>
    <w:rsid w:val="00532ACF"/>
    <w:rsid w:val="00533CC1"/>
    <w:rsid w:val="0053467E"/>
    <w:rsid w:val="00534828"/>
    <w:rsid w:val="00535E73"/>
    <w:rsid w:val="00536787"/>
    <w:rsid w:val="005371DD"/>
    <w:rsid w:val="0053778E"/>
    <w:rsid w:val="00537869"/>
    <w:rsid w:val="0054031E"/>
    <w:rsid w:val="00541398"/>
    <w:rsid w:val="0054570A"/>
    <w:rsid w:val="005465A4"/>
    <w:rsid w:val="00546B12"/>
    <w:rsid w:val="00547575"/>
    <w:rsid w:val="00547E5E"/>
    <w:rsid w:val="0055084D"/>
    <w:rsid w:val="00550965"/>
    <w:rsid w:val="00551243"/>
    <w:rsid w:val="005522E3"/>
    <w:rsid w:val="005545D5"/>
    <w:rsid w:val="0055480E"/>
    <w:rsid w:val="005551B2"/>
    <w:rsid w:val="00555A02"/>
    <w:rsid w:val="0055727C"/>
    <w:rsid w:val="00563335"/>
    <w:rsid w:val="00564286"/>
    <w:rsid w:val="00566359"/>
    <w:rsid w:val="00570F4F"/>
    <w:rsid w:val="005710F7"/>
    <w:rsid w:val="00572B1E"/>
    <w:rsid w:val="0057366A"/>
    <w:rsid w:val="00573FFF"/>
    <w:rsid w:val="00574DE4"/>
    <w:rsid w:val="00575558"/>
    <w:rsid w:val="005756DF"/>
    <w:rsid w:val="00575C86"/>
    <w:rsid w:val="005764DE"/>
    <w:rsid w:val="00577868"/>
    <w:rsid w:val="00580984"/>
    <w:rsid w:val="00580A3F"/>
    <w:rsid w:val="00580E6D"/>
    <w:rsid w:val="00581145"/>
    <w:rsid w:val="005812C2"/>
    <w:rsid w:val="005812F0"/>
    <w:rsid w:val="00583FCB"/>
    <w:rsid w:val="00586871"/>
    <w:rsid w:val="005907C3"/>
    <w:rsid w:val="00590A70"/>
    <w:rsid w:val="00590BC3"/>
    <w:rsid w:val="00591EAA"/>
    <w:rsid w:val="00594022"/>
    <w:rsid w:val="005968B6"/>
    <w:rsid w:val="00596FA3"/>
    <w:rsid w:val="00597BF7"/>
    <w:rsid w:val="005A23CF"/>
    <w:rsid w:val="005A248D"/>
    <w:rsid w:val="005A2F2E"/>
    <w:rsid w:val="005A442E"/>
    <w:rsid w:val="005A5518"/>
    <w:rsid w:val="005B32F2"/>
    <w:rsid w:val="005B4E1D"/>
    <w:rsid w:val="005B72EA"/>
    <w:rsid w:val="005C015F"/>
    <w:rsid w:val="005C02BE"/>
    <w:rsid w:val="005C13D0"/>
    <w:rsid w:val="005C2D27"/>
    <w:rsid w:val="005C61B3"/>
    <w:rsid w:val="005C6214"/>
    <w:rsid w:val="005C625E"/>
    <w:rsid w:val="005C7C27"/>
    <w:rsid w:val="005D095A"/>
    <w:rsid w:val="005D308D"/>
    <w:rsid w:val="005D3CB8"/>
    <w:rsid w:val="005D4BD8"/>
    <w:rsid w:val="005D5447"/>
    <w:rsid w:val="005D5C4E"/>
    <w:rsid w:val="005D6AAE"/>
    <w:rsid w:val="005D70DB"/>
    <w:rsid w:val="005D7642"/>
    <w:rsid w:val="005E02F0"/>
    <w:rsid w:val="005E0A23"/>
    <w:rsid w:val="005E0E85"/>
    <w:rsid w:val="005E35F8"/>
    <w:rsid w:val="005E4C48"/>
    <w:rsid w:val="005E5B0B"/>
    <w:rsid w:val="005E6682"/>
    <w:rsid w:val="005E6E86"/>
    <w:rsid w:val="005E76E1"/>
    <w:rsid w:val="005F165A"/>
    <w:rsid w:val="005F2B04"/>
    <w:rsid w:val="005F31C6"/>
    <w:rsid w:val="005F3C83"/>
    <w:rsid w:val="005F4026"/>
    <w:rsid w:val="005F5033"/>
    <w:rsid w:val="005F5A8C"/>
    <w:rsid w:val="005F6D9B"/>
    <w:rsid w:val="005F70FB"/>
    <w:rsid w:val="00600280"/>
    <w:rsid w:val="0060034C"/>
    <w:rsid w:val="00600AA4"/>
    <w:rsid w:val="0060141F"/>
    <w:rsid w:val="0060236D"/>
    <w:rsid w:val="00602521"/>
    <w:rsid w:val="00602E85"/>
    <w:rsid w:val="0060410D"/>
    <w:rsid w:val="006079E4"/>
    <w:rsid w:val="00607DA9"/>
    <w:rsid w:val="00610AFA"/>
    <w:rsid w:val="00611593"/>
    <w:rsid w:val="00612919"/>
    <w:rsid w:val="00612B14"/>
    <w:rsid w:val="00613106"/>
    <w:rsid w:val="00613E05"/>
    <w:rsid w:val="006143EE"/>
    <w:rsid w:val="00616D32"/>
    <w:rsid w:val="006234C4"/>
    <w:rsid w:val="00624F31"/>
    <w:rsid w:val="006261F6"/>
    <w:rsid w:val="00630CDB"/>
    <w:rsid w:val="00631119"/>
    <w:rsid w:val="00631FC9"/>
    <w:rsid w:val="00631FFD"/>
    <w:rsid w:val="006367C8"/>
    <w:rsid w:val="006407B6"/>
    <w:rsid w:val="00640CF9"/>
    <w:rsid w:val="00640FAA"/>
    <w:rsid w:val="0064281D"/>
    <w:rsid w:val="00642F56"/>
    <w:rsid w:val="006471CA"/>
    <w:rsid w:val="00647F9A"/>
    <w:rsid w:val="00651832"/>
    <w:rsid w:val="00651AB3"/>
    <w:rsid w:val="00651CCA"/>
    <w:rsid w:val="00652B8C"/>
    <w:rsid w:val="006530B5"/>
    <w:rsid w:val="0065566F"/>
    <w:rsid w:val="00657079"/>
    <w:rsid w:val="00657BED"/>
    <w:rsid w:val="006610C1"/>
    <w:rsid w:val="00662B94"/>
    <w:rsid w:val="0066467A"/>
    <w:rsid w:val="00664A8F"/>
    <w:rsid w:val="00670739"/>
    <w:rsid w:val="00670A5E"/>
    <w:rsid w:val="00670E5E"/>
    <w:rsid w:val="006716D6"/>
    <w:rsid w:val="00671D1A"/>
    <w:rsid w:val="006722C7"/>
    <w:rsid w:val="0067399A"/>
    <w:rsid w:val="00674C1F"/>
    <w:rsid w:val="006753CD"/>
    <w:rsid w:val="00675480"/>
    <w:rsid w:val="0067585D"/>
    <w:rsid w:val="00676DB1"/>
    <w:rsid w:val="0067737D"/>
    <w:rsid w:val="00677654"/>
    <w:rsid w:val="00680880"/>
    <w:rsid w:val="00685026"/>
    <w:rsid w:val="00685FAD"/>
    <w:rsid w:val="00686ABD"/>
    <w:rsid w:val="0068772A"/>
    <w:rsid w:val="006878D7"/>
    <w:rsid w:val="006914CD"/>
    <w:rsid w:val="00691BB6"/>
    <w:rsid w:val="00693107"/>
    <w:rsid w:val="0069347A"/>
    <w:rsid w:val="00694951"/>
    <w:rsid w:val="006950B7"/>
    <w:rsid w:val="00697869"/>
    <w:rsid w:val="006A03BC"/>
    <w:rsid w:val="006A1EBD"/>
    <w:rsid w:val="006A40C3"/>
    <w:rsid w:val="006A4719"/>
    <w:rsid w:val="006A5E91"/>
    <w:rsid w:val="006A6AA4"/>
    <w:rsid w:val="006A6BDB"/>
    <w:rsid w:val="006B0441"/>
    <w:rsid w:val="006B08F0"/>
    <w:rsid w:val="006B36A0"/>
    <w:rsid w:val="006B3E69"/>
    <w:rsid w:val="006B6C8F"/>
    <w:rsid w:val="006B6F38"/>
    <w:rsid w:val="006B6F8E"/>
    <w:rsid w:val="006C0F4A"/>
    <w:rsid w:val="006C3E6E"/>
    <w:rsid w:val="006C58CD"/>
    <w:rsid w:val="006C6B33"/>
    <w:rsid w:val="006D0FBD"/>
    <w:rsid w:val="006D144F"/>
    <w:rsid w:val="006D1842"/>
    <w:rsid w:val="006D1D9D"/>
    <w:rsid w:val="006D1DCB"/>
    <w:rsid w:val="006D5EED"/>
    <w:rsid w:val="006D6A3B"/>
    <w:rsid w:val="006E1ECE"/>
    <w:rsid w:val="006E4A1B"/>
    <w:rsid w:val="006E5B5D"/>
    <w:rsid w:val="006E5DEE"/>
    <w:rsid w:val="006E6AEF"/>
    <w:rsid w:val="006E71BF"/>
    <w:rsid w:val="006F0A87"/>
    <w:rsid w:val="006F11BE"/>
    <w:rsid w:val="006F25C1"/>
    <w:rsid w:val="006F2B66"/>
    <w:rsid w:val="006F49E8"/>
    <w:rsid w:val="006F4E1E"/>
    <w:rsid w:val="006F7E3B"/>
    <w:rsid w:val="0070155D"/>
    <w:rsid w:val="00702741"/>
    <w:rsid w:val="00702D11"/>
    <w:rsid w:val="00702D4B"/>
    <w:rsid w:val="00702EC5"/>
    <w:rsid w:val="00704342"/>
    <w:rsid w:val="00705123"/>
    <w:rsid w:val="007056D6"/>
    <w:rsid w:val="00706C93"/>
    <w:rsid w:val="007078B3"/>
    <w:rsid w:val="00707D9E"/>
    <w:rsid w:val="00707E04"/>
    <w:rsid w:val="00710A14"/>
    <w:rsid w:val="00710E76"/>
    <w:rsid w:val="007117A9"/>
    <w:rsid w:val="00712F65"/>
    <w:rsid w:val="00713C51"/>
    <w:rsid w:val="00714A05"/>
    <w:rsid w:val="007150D8"/>
    <w:rsid w:val="0071645F"/>
    <w:rsid w:val="00716801"/>
    <w:rsid w:val="00716CA6"/>
    <w:rsid w:val="00721674"/>
    <w:rsid w:val="0072216A"/>
    <w:rsid w:val="00722671"/>
    <w:rsid w:val="00722749"/>
    <w:rsid w:val="00722A51"/>
    <w:rsid w:val="007230C5"/>
    <w:rsid w:val="00726828"/>
    <w:rsid w:val="00727E67"/>
    <w:rsid w:val="00727E7A"/>
    <w:rsid w:val="00731718"/>
    <w:rsid w:val="00731B80"/>
    <w:rsid w:val="00731D51"/>
    <w:rsid w:val="007326D9"/>
    <w:rsid w:val="00736D5D"/>
    <w:rsid w:val="00736E76"/>
    <w:rsid w:val="00740C26"/>
    <w:rsid w:val="00741152"/>
    <w:rsid w:val="00741348"/>
    <w:rsid w:val="00743A0D"/>
    <w:rsid w:val="00743D0C"/>
    <w:rsid w:val="00744E98"/>
    <w:rsid w:val="0074580B"/>
    <w:rsid w:val="0074720A"/>
    <w:rsid w:val="0075253B"/>
    <w:rsid w:val="00752E97"/>
    <w:rsid w:val="00753103"/>
    <w:rsid w:val="00754A57"/>
    <w:rsid w:val="00757185"/>
    <w:rsid w:val="00757B42"/>
    <w:rsid w:val="00763D22"/>
    <w:rsid w:val="00764832"/>
    <w:rsid w:val="00765786"/>
    <w:rsid w:val="00765B98"/>
    <w:rsid w:val="007669A7"/>
    <w:rsid w:val="0076750A"/>
    <w:rsid w:val="00767AA3"/>
    <w:rsid w:val="00767ED2"/>
    <w:rsid w:val="00771D17"/>
    <w:rsid w:val="00772717"/>
    <w:rsid w:val="007765A1"/>
    <w:rsid w:val="00776A18"/>
    <w:rsid w:val="007772FC"/>
    <w:rsid w:val="0078199E"/>
    <w:rsid w:val="00782466"/>
    <w:rsid w:val="00782C9F"/>
    <w:rsid w:val="00784A0F"/>
    <w:rsid w:val="00787840"/>
    <w:rsid w:val="00787C12"/>
    <w:rsid w:val="00792154"/>
    <w:rsid w:val="00792E6A"/>
    <w:rsid w:val="00792E87"/>
    <w:rsid w:val="00793D79"/>
    <w:rsid w:val="0079686A"/>
    <w:rsid w:val="00797A0A"/>
    <w:rsid w:val="007A13E2"/>
    <w:rsid w:val="007A274F"/>
    <w:rsid w:val="007A2DC8"/>
    <w:rsid w:val="007A2E1A"/>
    <w:rsid w:val="007A2F36"/>
    <w:rsid w:val="007A32F7"/>
    <w:rsid w:val="007A380C"/>
    <w:rsid w:val="007A3CB7"/>
    <w:rsid w:val="007A62DC"/>
    <w:rsid w:val="007A73A1"/>
    <w:rsid w:val="007A7558"/>
    <w:rsid w:val="007B008D"/>
    <w:rsid w:val="007B292B"/>
    <w:rsid w:val="007B2A10"/>
    <w:rsid w:val="007B68F2"/>
    <w:rsid w:val="007B6951"/>
    <w:rsid w:val="007C0E59"/>
    <w:rsid w:val="007C1172"/>
    <w:rsid w:val="007C3440"/>
    <w:rsid w:val="007C36A2"/>
    <w:rsid w:val="007C3FE7"/>
    <w:rsid w:val="007C5DD2"/>
    <w:rsid w:val="007C5E85"/>
    <w:rsid w:val="007C64D5"/>
    <w:rsid w:val="007C6A8F"/>
    <w:rsid w:val="007C7A61"/>
    <w:rsid w:val="007D0EA8"/>
    <w:rsid w:val="007D1628"/>
    <w:rsid w:val="007D1C19"/>
    <w:rsid w:val="007D3873"/>
    <w:rsid w:val="007D44C1"/>
    <w:rsid w:val="007D50FD"/>
    <w:rsid w:val="007D5622"/>
    <w:rsid w:val="007D65A7"/>
    <w:rsid w:val="007D76B5"/>
    <w:rsid w:val="007D7E3B"/>
    <w:rsid w:val="007E023B"/>
    <w:rsid w:val="007E03C7"/>
    <w:rsid w:val="007E20CB"/>
    <w:rsid w:val="007E2D0C"/>
    <w:rsid w:val="007E2FB2"/>
    <w:rsid w:val="007E35DD"/>
    <w:rsid w:val="007E48A9"/>
    <w:rsid w:val="007E5F4F"/>
    <w:rsid w:val="007F192A"/>
    <w:rsid w:val="007F1A51"/>
    <w:rsid w:val="007F541C"/>
    <w:rsid w:val="007F54BA"/>
    <w:rsid w:val="007F5631"/>
    <w:rsid w:val="007F651E"/>
    <w:rsid w:val="00801AFD"/>
    <w:rsid w:val="00801E60"/>
    <w:rsid w:val="00802519"/>
    <w:rsid w:val="00803506"/>
    <w:rsid w:val="00803B2E"/>
    <w:rsid w:val="00805186"/>
    <w:rsid w:val="00805C9F"/>
    <w:rsid w:val="00807A37"/>
    <w:rsid w:val="00807A68"/>
    <w:rsid w:val="0081241E"/>
    <w:rsid w:val="00812B95"/>
    <w:rsid w:val="008134A4"/>
    <w:rsid w:val="00815CB7"/>
    <w:rsid w:val="00815FCE"/>
    <w:rsid w:val="0081647E"/>
    <w:rsid w:val="008165A6"/>
    <w:rsid w:val="008168D1"/>
    <w:rsid w:val="008176B0"/>
    <w:rsid w:val="00820A09"/>
    <w:rsid w:val="00821055"/>
    <w:rsid w:val="0082166A"/>
    <w:rsid w:val="00822B17"/>
    <w:rsid w:val="00822C10"/>
    <w:rsid w:val="00823759"/>
    <w:rsid w:val="00823D07"/>
    <w:rsid w:val="00823D4B"/>
    <w:rsid w:val="008260FC"/>
    <w:rsid w:val="00826FED"/>
    <w:rsid w:val="00827063"/>
    <w:rsid w:val="008270BF"/>
    <w:rsid w:val="00830046"/>
    <w:rsid w:val="00830284"/>
    <w:rsid w:val="008308D6"/>
    <w:rsid w:val="00831088"/>
    <w:rsid w:val="00831789"/>
    <w:rsid w:val="00832193"/>
    <w:rsid w:val="00832238"/>
    <w:rsid w:val="008331EC"/>
    <w:rsid w:val="00833AE7"/>
    <w:rsid w:val="00842DBF"/>
    <w:rsid w:val="00844F9E"/>
    <w:rsid w:val="008451C6"/>
    <w:rsid w:val="00845C3D"/>
    <w:rsid w:val="008460A4"/>
    <w:rsid w:val="008463FC"/>
    <w:rsid w:val="0084671B"/>
    <w:rsid w:val="00846E29"/>
    <w:rsid w:val="00850BAA"/>
    <w:rsid w:val="00850CEA"/>
    <w:rsid w:val="00851A64"/>
    <w:rsid w:val="00854416"/>
    <w:rsid w:val="00861772"/>
    <w:rsid w:val="00862DE9"/>
    <w:rsid w:val="00864D92"/>
    <w:rsid w:val="00865413"/>
    <w:rsid w:val="0086613F"/>
    <w:rsid w:val="008661B8"/>
    <w:rsid w:val="008661BE"/>
    <w:rsid w:val="00866581"/>
    <w:rsid w:val="00870D51"/>
    <w:rsid w:val="008741D1"/>
    <w:rsid w:val="0087501B"/>
    <w:rsid w:val="008752D1"/>
    <w:rsid w:val="00880F4F"/>
    <w:rsid w:val="0088187E"/>
    <w:rsid w:val="00881C50"/>
    <w:rsid w:val="00881F29"/>
    <w:rsid w:val="00883A61"/>
    <w:rsid w:val="00883E28"/>
    <w:rsid w:val="0088443E"/>
    <w:rsid w:val="00886B74"/>
    <w:rsid w:val="00890B15"/>
    <w:rsid w:val="00890DAF"/>
    <w:rsid w:val="008913B4"/>
    <w:rsid w:val="008921C4"/>
    <w:rsid w:val="00893DF3"/>
    <w:rsid w:val="00894354"/>
    <w:rsid w:val="0089566B"/>
    <w:rsid w:val="0089775F"/>
    <w:rsid w:val="008A1488"/>
    <w:rsid w:val="008A2D7F"/>
    <w:rsid w:val="008A48E2"/>
    <w:rsid w:val="008A5E33"/>
    <w:rsid w:val="008A5E8E"/>
    <w:rsid w:val="008A6D9A"/>
    <w:rsid w:val="008A7531"/>
    <w:rsid w:val="008B15EB"/>
    <w:rsid w:val="008B1ABF"/>
    <w:rsid w:val="008B4710"/>
    <w:rsid w:val="008B4B1B"/>
    <w:rsid w:val="008B5339"/>
    <w:rsid w:val="008B634F"/>
    <w:rsid w:val="008B658C"/>
    <w:rsid w:val="008B7057"/>
    <w:rsid w:val="008B7D81"/>
    <w:rsid w:val="008C019C"/>
    <w:rsid w:val="008C0438"/>
    <w:rsid w:val="008C0B38"/>
    <w:rsid w:val="008C1FC6"/>
    <w:rsid w:val="008C31F2"/>
    <w:rsid w:val="008C3952"/>
    <w:rsid w:val="008C7061"/>
    <w:rsid w:val="008C71C8"/>
    <w:rsid w:val="008C75E8"/>
    <w:rsid w:val="008D0B95"/>
    <w:rsid w:val="008D315D"/>
    <w:rsid w:val="008D4355"/>
    <w:rsid w:val="008D5264"/>
    <w:rsid w:val="008D6556"/>
    <w:rsid w:val="008D683E"/>
    <w:rsid w:val="008D6D03"/>
    <w:rsid w:val="008D6E3C"/>
    <w:rsid w:val="008E0193"/>
    <w:rsid w:val="008E2C6E"/>
    <w:rsid w:val="008E3333"/>
    <w:rsid w:val="008E3A09"/>
    <w:rsid w:val="008E3D26"/>
    <w:rsid w:val="008E5A5D"/>
    <w:rsid w:val="008E5AFC"/>
    <w:rsid w:val="008E7235"/>
    <w:rsid w:val="008E7A91"/>
    <w:rsid w:val="008F0FB1"/>
    <w:rsid w:val="008F1BB6"/>
    <w:rsid w:val="008F291A"/>
    <w:rsid w:val="008F2CDA"/>
    <w:rsid w:val="008F38E0"/>
    <w:rsid w:val="008F3ED5"/>
    <w:rsid w:val="008F4749"/>
    <w:rsid w:val="008F50B3"/>
    <w:rsid w:val="008F7543"/>
    <w:rsid w:val="008F79E3"/>
    <w:rsid w:val="00901E36"/>
    <w:rsid w:val="00903264"/>
    <w:rsid w:val="00905A84"/>
    <w:rsid w:val="00911807"/>
    <w:rsid w:val="00911F33"/>
    <w:rsid w:val="00912B8A"/>
    <w:rsid w:val="00912BF0"/>
    <w:rsid w:val="00912CF9"/>
    <w:rsid w:val="009150E7"/>
    <w:rsid w:val="009155BC"/>
    <w:rsid w:val="00915D16"/>
    <w:rsid w:val="009160C1"/>
    <w:rsid w:val="00916F15"/>
    <w:rsid w:val="0091742C"/>
    <w:rsid w:val="0092281D"/>
    <w:rsid w:val="00924872"/>
    <w:rsid w:val="00924CBE"/>
    <w:rsid w:val="00924F4C"/>
    <w:rsid w:val="009253D9"/>
    <w:rsid w:val="0093251B"/>
    <w:rsid w:val="00932DE0"/>
    <w:rsid w:val="00933606"/>
    <w:rsid w:val="00934201"/>
    <w:rsid w:val="009344D1"/>
    <w:rsid w:val="00934C14"/>
    <w:rsid w:val="00934C18"/>
    <w:rsid w:val="00934D3B"/>
    <w:rsid w:val="00935B59"/>
    <w:rsid w:val="00937029"/>
    <w:rsid w:val="0093709B"/>
    <w:rsid w:val="0093752B"/>
    <w:rsid w:val="00941171"/>
    <w:rsid w:val="0094374D"/>
    <w:rsid w:val="00944550"/>
    <w:rsid w:val="0094749B"/>
    <w:rsid w:val="009474A0"/>
    <w:rsid w:val="009476DC"/>
    <w:rsid w:val="00947C76"/>
    <w:rsid w:val="00947E7A"/>
    <w:rsid w:val="009520D3"/>
    <w:rsid w:val="0095597F"/>
    <w:rsid w:val="00955D31"/>
    <w:rsid w:val="009570C5"/>
    <w:rsid w:val="00957186"/>
    <w:rsid w:val="00957A46"/>
    <w:rsid w:val="00957DD1"/>
    <w:rsid w:val="00957E0E"/>
    <w:rsid w:val="00960C0D"/>
    <w:rsid w:val="00961B27"/>
    <w:rsid w:val="00964DB9"/>
    <w:rsid w:val="0096563F"/>
    <w:rsid w:val="00965F67"/>
    <w:rsid w:val="00967096"/>
    <w:rsid w:val="00967376"/>
    <w:rsid w:val="0097091C"/>
    <w:rsid w:val="00972413"/>
    <w:rsid w:val="009737B5"/>
    <w:rsid w:val="00973E59"/>
    <w:rsid w:val="00974D8F"/>
    <w:rsid w:val="00976716"/>
    <w:rsid w:val="0097705A"/>
    <w:rsid w:val="00981D4E"/>
    <w:rsid w:val="0098461C"/>
    <w:rsid w:val="00985728"/>
    <w:rsid w:val="00986060"/>
    <w:rsid w:val="00987DD4"/>
    <w:rsid w:val="00990141"/>
    <w:rsid w:val="00990238"/>
    <w:rsid w:val="0099272E"/>
    <w:rsid w:val="00994F47"/>
    <w:rsid w:val="0099652F"/>
    <w:rsid w:val="00996671"/>
    <w:rsid w:val="00996F18"/>
    <w:rsid w:val="00997C60"/>
    <w:rsid w:val="009A0E5A"/>
    <w:rsid w:val="009A1F57"/>
    <w:rsid w:val="009A2823"/>
    <w:rsid w:val="009A2E00"/>
    <w:rsid w:val="009A563E"/>
    <w:rsid w:val="009B081B"/>
    <w:rsid w:val="009B0C02"/>
    <w:rsid w:val="009B1A60"/>
    <w:rsid w:val="009B28F4"/>
    <w:rsid w:val="009B2F79"/>
    <w:rsid w:val="009B513D"/>
    <w:rsid w:val="009B51DE"/>
    <w:rsid w:val="009B5B82"/>
    <w:rsid w:val="009C0BEE"/>
    <w:rsid w:val="009C3AB7"/>
    <w:rsid w:val="009C4A7B"/>
    <w:rsid w:val="009C4CEA"/>
    <w:rsid w:val="009C4FC9"/>
    <w:rsid w:val="009C534D"/>
    <w:rsid w:val="009C5562"/>
    <w:rsid w:val="009C6AD7"/>
    <w:rsid w:val="009C7CD5"/>
    <w:rsid w:val="009D0F03"/>
    <w:rsid w:val="009D19DA"/>
    <w:rsid w:val="009D3ECD"/>
    <w:rsid w:val="009D7101"/>
    <w:rsid w:val="009D7943"/>
    <w:rsid w:val="009E0C3D"/>
    <w:rsid w:val="009E141F"/>
    <w:rsid w:val="009E332E"/>
    <w:rsid w:val="009E4A62"/>
    <w:rsid w:val="009E63BD"/>
    <w:rsid w:val="009F0E3F"/>
    <w:rsid w:val="009F0FD6"/>
    <w:rsid w:val="009F2754"/>
    <w:rsid w:val="009F2F30"/>
    <w:rsid w:val="009F7D9D"/>
    <w:rsid w:val="009F7EB6"/>
    <w:rsid w:val="00A01C6F"/>
    <w:rsid w:val="00A04C38"/>
    <w:rsid w:val="00A0518F"/>
    <w:rsid w:val="00A05674"/>
    <w:rsid w:val="00A06156"/>
    <w:rsid w:val="00A07039"/>
    <w:rsid w:val="00A1126F"/>
    <w:rsid w:val="00A11CD2"/>
    <w:rsid w:val="00A12C14"/>
    <w:rsid w:val="00A12DC9"/>
    <w:rsid w:val="00A13BC0"/>
    <w:rsid w:val="00A1406E"/>
    <w:rsid w:val="00A140A5"/>
    <w:rsid w:val="00A14ED2"/>
    <w:rsid w:val="00A15215"/>
    <w:rsid w:val="00A15403"/>
    <w:rsid w:val="00A1688E"/>
    <w:rsid w:val="00A16C6D"/>
    <w:rsid w:val="00A205E9"/>
    <w:rsid w:val="00A2437A"/>
    <w:rsid w:val="00A259C4"/>
    <w:rsid w:val="00A26387"/>
    <w:rsid w:val="00A26872"/>
    <w:rsid w:val="00A303CD"/>
    <w:rsid w:val="00A3060D"/>
    <w:rsid w:val="00A31714"/>
    <w:rsid w:val="00A32407"/>
    <w:rsid w:val="00A33E12"/>
    <w:rsid w:val="00A37202"/>
    <w:rsid w:val="00A3720B"/>
    <w:rsid w:val="00A4002F"/>
    <w:rsid w:val="00A40BF7"/>
    <w:rsid w:val="00A414FE"/>
    <w:rsid w:val="00A44AD8"/>
    <w:rsid w:val="00A453EE"/>
    <w:rsid w:val="00A46D35"/>
    <w:rsid w:val="00A46F66"/>
    <w:rsid w:val="00A474D2"/>
    <w:rsid w:val="00A474D4"/>
    <w:rsid w:val="00A5358C"/>
    <w:rsid w:val="00A53B81"/>
    <w:rsid w:val="00A5513B"/>
    <w:rsid w:val="00A551C3"/>
    <w:rsid w:val="00A555D3"/>
    <w:rsid w:val="00A56A5A"/>
    <w:rsid w:val="00A6033F"/>
    <w:rsid w:val="00A605C2"/>
    <w:rsid w:val="00A62B04"/>
    <w:rsid w:val="00A64376"/>
    <w:rsid w:val="00A65088"/>
    <w:rsid w:val="00A665E7"/>
    <w:rsid w:val="00A668A0"/>
    <w:rsid w:val="00A6731E"/>
    <w:rsid w:val="00A70D8C"/>
    <w:rsid w:val="00A725F1"/>
    <w:rsid w:val="00A74907"/>
    <w:rsid w:val="00A75247"/>
    <w:rsid w:val="00A76476"/>
    <w:rsid w:val="00A7665F"/>
    <w:rsid w:val="00A773A5"/>
    <w:rsid w:val="00A81DC5"/>
    <w:rsid w:val="00A82007"/>
    <w:rsid w:val="00A83163"/>
    <w:rsid w:val="00A834BC"/>
    <w:rsid w:val="00A839BD"/>
    <w:rsid w:val="00A879DC"/>
    <w:rsid w:val="00A87D37"/>
    <w:rsid w:val="00A918D4"/>
    <w:rsid w:val="00A919C7"/>
    <w:rsid w:val="00A93493"/>
    <w:rsid w:val="00A934D9"/>
    <w:rsid w:val="00A95089"/>
    <w:rsid w:val="00A95117"/>
    <w:rsid w:val="00A95EEF"/>
    <w:rsid w:val="00A970A0"/>
    <w:rsid w:val="00A971B3"/>
    <w:rsid w:val="00AA0337"/>
    <w:rsid w:val="00AA035B"/>
    <w:rsid w:val="00AA0D52"/>
    <w:rsid w:val="00AA1CAA"/>
    <w:rsid w:val="00AA2A2B"/>
    <w:rsid w:val="00AA3799"/>
    <w:rsid w:val="00AA4EC7"/>
    <w:rsid w:val="00AA60A3"/>
    <w:rsid w:val="00AA75E5"/>
    <w:rsid w:val="00AA7E35"/>
    <w:rsid w:val="00AB1054"/>
    <w:rsid w:val="00AB1C1F"/>
    <w:rsid w:val="00AB42AB"/>
    <w:rsid w:val="00AB4666"/>
    <w:rsid w:val="00AB49FC"/>
    <w:rsid w:val="00AB5BEB"/>
    <w:rsid w:val="00AB6C0B"/>
    <w:rsid w:val="00AB6FB5"/>
    <w:rsid w:val="00AB7218"/>
    <w:rsid w:val="00AB7CC7"/>
    <w:rsid w:val="00AC0EE4"/>
    <w:rsid w:val="00AC1888"/>
    <w:rsid w:val="00AC5FCF"/>
    <w:rsid w:val="00AC6945"/>
    <w:rsid w:val="00AC6C9D"/>
    <w:rsid w:val="00AC7629"/>
    <w:rsid w:val="00AC77E9"/>
    <w:rsid w:val="00AD0247"/>
    <w:rsid w:val="00AD05B2"/>
    <w:rsid w:val="00AD115E"/>
    <w:rsid w:val="00AD264C"/>
    <w:rsid w:val="00AD57A6"/>
    <w:rsid w:val="00AD583A"/>
    <w:rsid w:val="00AD6019"/>
    <w:rsid w:val="00AD698D"/>
    <w:rsid w:val="00AD74A6"/>
    <w:rsid w:val="00AE0585"/>
    <w:rsid w:val="00AE0DDA"/>
    <w:rsid w:val="00AE17E1"/>
    <w:rsid w:val="00AE341A"/>
    <w:rsid w:val="00AE394E"/>
    <w:rsid w:val="00AE499E"/>
    <w:rsid w:val="00AE4D66"/>
    <w:rsid w:val="00AE5EDD"/>
    <w:rsid w:val="00AE6CE3"/>
    <w:rsid w:val="00AE6D71"/>
    <w:rsid w:val="00AE7F83"/>
    <w:rsid w:val="00AF15CB"/>
    <w:rsid w:val="00AF1E0C"/>
    <w:rsid w:val="00AF2361"/>
    <w:rsid w:val="00AF50DC"/>
    <w:rsid w:val="00AF543A"/>
    <w:rsid w:val="00AF54FA"/>
    <w:rsid w:val="00AF6FB9"/>
    <w:rsid w:val="00AF72F3"/>
    <w:rsid w:val="00AF742F"/>
    <w:rsid w:val="00AF7D2D"/>
    <w:rsid w:val="00B00140"/>
    <w:rsid w:val="00B00CC7"/>
    <w:rsid w:val="00B0270C"/>
    <w:rsid w:val="00B028B0"/>
    <w:rsid w:val="00B03071"/>
    <w:rsid w:val="00B05126"/>
    <w:rsid w:val="00B0554B"/>
    <w:rsid w:val="00B07B8A"/>
    <w:rsid w:val="00B10867"/>
    <w:rsid w:val="00B11DF5"/>
    <w:rsid w:val="00B11FA5"/>
    <w:rsid w:val="00B12B9B"/>
    <w:rsid w:val="00B13248"/>
    <w:rsid w:val="00B14022"/>
    <w:rsid w:val="00B146B7"/>
    <w:rsid w:val="00B1491E"/>
    <w:rsid w:val="00B17C1D"/>
    <w:rsid w:val="00B17F17"/>
    <w:rsid w:val="00B17F61"/>
    <w:rsid w:val="00B2122B"/>
    <w:rsid w:val="00B219E8"/>
    <w:rsid w:val="00B22913"/>
    <w:rsid w:val="00B22A90"/>
    <w:rsid w:val="00B24BA1"/>
    <w:rsid w:val="00B2586A"/>
    <w:rsid w:val="00B2632D"/>
    <w:rsid w:val="00B2710B"/>
    <w:rsid w:val="00B271D6"/>
    <w:rsid w:val="00B30B68"/>
    <w:rsid w:val="00B30CC9"/>
    <w:rsid w:val="00B32938"/>
    <w:rsid w:val="00B33CCE"/>
    <w:rsid w:val="00B3446A"/>
    <w:rsid w:val="00B34B59"/>
    <w:rsid w:val="00B35F9F"/>
    <w:rsid w:val="00B3689C"/>
    <w:rsid w:val="00B370BB"/>
    <w:rsid w:val="00B376D3"/>
    <w:rsid w:val="00B37A81"/>
    <w:rsid w:val="00B409DF"/>
    <w:rsid w:val="00B42204"/>
    <w:rsid w:val="00B42A3A"/>
    <w:rsid w:val="00B4318A"/>
    <w:rsid w:val="00B43955"/>
    <w:rsid w:val="00B43CE7"/>
    <w:rsid w:val="00B44491"/>
    <w:rsid w:val="00B44521"/>
    <w:rsid w:val="00B474DE"/>
    <w:rsid w:val="00B47DB5"/>
    <w:rsid w:val="00B50A04"/>
    <w:rsid w:val="00B50AE9"/>
    <w:rsid w:val="00B51289"/>
    <w:rsid w:val="00B51458"/>
    <w:rsid w:val="00B535AE"/>
    <w:rsid w:val="00B53D6B"/>
    <w:rsid w:val="00B55116"/>
    <w:rsid w:val="00B5541D"/>
    <w:rsid w:val="00B561C5"/>
    <w:rsid w:val="00B60052"/>
    <w:rsid w:val="00B602DA"/>
    <w:rsid w:val="00B612AC"/>
    <w:rsid w:val="00B64857"/>
    <w:rsid w:val="00B64B3B"/>
    <w:rsid w:val="00B66271"/>
    <w:rsid w:val="00B662E7"/>
    <w:rsid w:val="00B66ADD"/>
    <w:rsid w:val="00B66C90"/>
    <w:rsid w:val="00B70B29"/>
    <w:rsid w:val="00B74C15"/>
    <w:rsid w:val="00B75175"/>
    <w:rsid w:val="00B75BD3"/>
    <w:rsid w:val="00B76E3F"/>
    <w:rsid w:val="00B7738D"/>
    <w:rsid w:val="00B8025D"/>
    <w:rsid w:val="00B80442"/>
    <w:rsid w:val="00B84080"/>
    <w:rsid w:val="00B86CC4"/>
    <w:rsid w:val="00B870E0"/>
    <w:rsid w:val="00B90670"/>
    <w:rsid w:val="00B91AEA"/>
    <w:rsid w:val="00B9266D"/>
    <w:rsid w:val="00B94FEA"/>
    <w:rsid w:val="00B97199"/>
    <w:rsid w:val="00B97BA8"/>
    <w:rsid w:val="00BA16F1"/>
    <w:rsid w:val="00BA2600"/>
    <w:rsid w:val="00BA6155"/>
    <w:rsid w:val="00BA64C7"/>
    <w:rsid w:val="00BA774B"/>
    <w:rsid w:val="00BB19B4"/>
    <w:rsid w:val="00BB2769"/>
    <w:rsid w:val="00BB2DD8"/>
    <w:rsid w:val="00BB5175"/>
    <w:rsid w:val="00BB5646"/>
    <w:rsid w:val="00BB649A"/>
    <w:rsid w:val="00BB661C"/>
    <w:rsid w:val="00BB7C1C"/>
    <w:rsid w:val="00BC0530"/>
    <w:rsid w:val="00BC0E2A"/>
    <w:rsid w:val="00BC13B3"/>
    <w:rsid w:val="00BC6437"/>
    <w:rsid w:val="00BC6B37"/>
    <w:rsid w:val="00BC7556"/>
    <w:rsid w:val="00BC7D74"/>
    <w:rsid w:val="00BC7F70"/>
    <w:rsid w:val="00BD09C9"/>
    <w:rsid w:val="00BD1A36"/>
    <w:rsid w:val="00BD264E"/>
    <w:rsid w:val="00BD4286"/>
    <w:rsid w:val="00BD473F"/>
    <w:rsid w:val="00BD7283"/>
    <w:rsid w:val="00BD76E4"/>
    <w:rsid w:val="00BE13E3"/>
    <w:rsid w:val="00BE20C2"/>
    <w:rsid w:val="00BE327B"/>
    <w:rsid w:val="00BE3BB8"/>
    <w:rsid w:val="00BE4114"/>
    <w:rsid w:val="00BE480C"/>
    <w:rsid w:val="00BF1F15"/>
    <w:rsid w:val="00BF2634"/>
    <w:rsid w:val="00BF64F5"/>
    <w:rsid w:val="00BF7475"/>
    <w:rsid w:val="00C00A92"/>
    <w:rsid w:val="00C00B14"/>
    <w:rsid w:val="00C01A3A"/>
    <w:rsid w:val="00C03541"/>
    <w:rsid w:val="00C03981"/>
    <w:rsid w:val="00C03AE6"/>
    <w:rsid w:val="00C056EC"/>
    <w:rsid w:val="00C05D29"/>
    <w:rsid w:val="00C05F41"/>
    <w:rsid w:val="00C06D84"/>
    <w:rsid w:val="00C079C8"/>
    <w:rsid w:val="00C10A26"/>
    <w:rsid w:val="00C111EF"/>
    <w:rsid w:val="00C117AE"/>
    <w:rsid w:val="00C119CA"/>
    <w:rsid w:val="00C119F1"/>
    <w:rsid w:val="00C12A95"/>
    <w:rsid w:val="00C15E23"/>
    <w:rsid w:val="00C16543"/>
    <w:rsid w:val="00C20CD0"/>
    <w:rsid w:val="00C232AC"/>
    <w:rsid w:val="00C23AC2"/>
    <w:rsid w:val="00C24950"/>
    <w:rsid w:val="00C24F8E"/>
    <w:rsid w:val="00C2706F"/>
    <w:rsid w:val="00C2786F"/>
    <w:rsid w:val="00C30111"/>
    <w:rsid w:val="00C33C75"/>
    <w:rsid w:val="00C34074"/>
    <w:rsid w:val="00C34DFA"/>
    <w:rsid w:val="00C362EA"/>
    <w:rsid w:val="00C36B96"/>
    <w:rsid w:val="00C36DFD"/>
    <w:rsid w:val="00C370A1"/>
    <w:rsid w:val="00C37411"/>
    <w:rsid w:val="00C37DE4"/>
    <w:rsid w:val="00C40B65"/>
    <w:rsid w:val="00C41A57"/>
    <w:rsid w:val="00C4279E"/>
    <w:rsid w:val="00C429A2"/>
    <w:rsid w:val="00C436F1"/>
    <w:rsid w:val="00C44547"/>
    <w:rsid w:val="00C44BA0"/>
    <w:rsid w:val="00C44E09"/>
    <w:rsid w:val="00C45E9E"/>
    <w:rsid w:val="00C46881"/>
    <w:rsid w:val="00C4771A"/>
    <w:rsid w:val="00C50CB0"/>
    <w:rsid w:val="00C51122"/>
    <w:rsid w:val="00C51454"/>
    <w:rsid w:val="00C52A9B"/>
    <w:rsid w:val="00C541DE"/>
    <w:rsid w:val="00C54A1B"/>
    <w:rsid w:val="00C6031E"/>
    <w:rsid w:val="00C6117C"/>
    <w:rsid w:val="00C616F3"/>
    <w:rsid w:val="00C62629"/>
    <w:rsid w:val="00C62B5E"/>
    <w:rsid w:val="00C62E48"/>
    <w:rsid w:val="00C64025"/>
    <w:rsid w:val="00C65445"/>
    <w:rsid w:val="00C6600C"/>
    <w:rsid w:val="00C6720F"/>
    <w:rsid w:val="00C70191"/>
    <w:rsid w:val="00C719D3"/>
    <w:rsid w:val="00C719FD"/>
    <w:rsid w:val="00C721C0"/>
    <w:rsid w:val="00C74119"/>
    <w:rsid w:val="00C755AF"/>
    <w:rsid w:val="00C76DF2"/>
    <w:rsid w:val="00C773C1"/>
    <w:rsid w:val="00C774A0"/>
    <w:rsid w:val="00C82B7E"/>
    <w:rsid w:val="00C848E8"/>
    <w:rsid w:val="00C8697C"/>
    <w:rsid w:val="00C86CC6"/>
    <w:rsid w:val="00C90CFF"/>
    <w:rsid w:val="00C921C9"/>
    <w:rsid w:val="00C929A0"/>
    <w:rsid w:val="00C92FDD"/>
    <w:rsid w:val="00C93DBE"/>
    <w:rsid w:val="00C95186"/>
    <w:rsid w:val="00C95BC4"/>
    <w:rsid w:val="00C962CD"/>
    <w:rsid w:val="00CA02EF"/>
    <w:rsid w:val="00CA0AF9"/>
    <w:rsid w:val="00CA2517"/>
    <w:rsid w:val="00CA48A9"/>
    <w:rsid w:val="00CA620A"/>
    <w:rsid w:val="00CB02B4"/>
    <w:rsid w:val="00CB0A57"/>
    <w:rsid w:val="00CB195E"/>
    <w:rsid w:val="00CB2177"/>
    <w:rsid w:val="00CB2793"/>
    <w:rsid w:val="00CB2D4F"/>
    <w:rsid w:val="00CB3330"/>
    <w:rsid w:val="00CB3443"/>
    <w:rsid w:val="00CB3C4C"/>
    <w:rsid w:val="00CB5B47"/>
    <w:rsid w:val="00CB6966"/>
    <w:rsid w:val="00CB6A01"/>
    <w:rsid w:val="00CB6B68"/>
    <w:rsid w:val="00CB7D27"/>
    <w:rsid w:val="00CC03B5"/>
    <w:rsid w:val="00CC13AB"/>
    <w:rsid w:val="00CC2F12"/>
    <w:rsid w:val="00CC43C9"/>
    <w:rsid w:val="00CC472D"/>
    <w:rsid w:val="00CC4DE1"/>
    <w:rsid w:val="00CC6A8F"/>
    <w:rsid w:val="00CD0F68"/>
    <w:rsid w:val="00CD193D"/>
    <w:rsid w:val="00CD40F8"/>
    <w:rsid w:val="00CD4F10"/>
    <w:rsid w:val="00CD5452"/>
    <w:rsid w:val="00CD66F1"/>
    <w:rsid w:val="00CD71F3"/>
    <w:rsid w:val="00CD7737"/>
    <w:rsid w:val="00CE076F"/>
    <w:rsid w:val="00CE0843"/>
    <w:rsid w:val="00CE1931"/>
    <w:rsid w:val="00CE1E06"/>
    <w:rsid w:val="00CE261A"/>
    <w:rsid w:val="00CE30DC"/>
    <w:rsid w:val="00CE32FE"/>
    <w:rsid w:val="00CE34B4"/>
    <w:rsid w:val="00CE4AE6"/>
    <w:rsid w:val="00CE60F1"/>
    <w:rsid w:val="00CE780E"/>
    <w:rsid w:val="00CF22F1"/>
    <w:rsid w:val="00CF2AEB"/>
    <w:rsid w:val="00CF36F3"/>
    <w:rsid w:val="00CF4875"/>
    <w:rsid w:val="00CF667F"/>
    <w:rsid w:val="00CF7038"/>
    <w:rsid w:val="00CF7EE1"/>
    <w:rsid w:val="00D0139D"/>
    <w:rsid w:val="00D0180F"/>
    <w:rsid w:val="00D018E3"/>
    <w:rsid w:val="00D018F0"/>
    <w:rsid w:val="00D02646"/>
    <w:rsid w:val="00D052F6"/>
    <w:rsid w:val="00D05A4E"/>
    <w:rsid w:val="00D07403"/>
    <w:rsid w:val="00D07A0C"/>
    <w:rsid w:val="00D10B5C"/>
    <w:rsid w:val="00D1213D"/>
    <w:rsid w:val="00D12747"/>
    <w:rsid w:val="00D12A21"/>
    <w:rsid w:val="00D12DDD"/>
    <w:rsid w:val="00D15130"/>
    <w:rsid w:val="00D16100"/>
    <w:rsid w:val="00D16800"/>
    <w:rsid w:val="00D16B64"/>
    <w:rsid w:val="00D20C98"/>
    <w:rsid w:val="00D21FFB"/>
    <w:rsid w:val="00D239D7"/>
    <w:rsid w:val="00D2440F"/>
    <w:rsid w:val="00D2457E"/>
    <w:rsid w:val="00D24E40"/>
    <w:rsid w:val="00D26217"/>
    <w:rsid w:val="00D325F7"/>
    <w:rsid w:val="00D32668"/>
    <w:rsid w:val="00D33643"/>
    <w:rsid w:val="00D33DB2"/>
    <w:rsid w:val="00D340F8"/>
    <w:rsid w:val="00D3518B"/>
    <w:rsid w:val="00D37854"/>
    <w:rsid w:val="00D40DAD"/>
    <w:rsid w:val="00D41D42"/>
    <w:rsid w:val="00D42C7D"/>
    <w:rsid w:val="00D43889"/>
    <w:rsid w:val="00D43958"/>
    <w:rsid w:val="00D43F01"/>
    <w:rsid w:val="00D45174"/>
    <w:rsid w:val="00D453FD"/>
    <w:rsid w:val="00D474D3"/>
    <w:rsid w:val="00D479A0"/>
    <w:rsid w:val="00D50B47"/>
    <w:rsid w:val="00D51993"/>
    <w:rsid w:val="00D51C91"/>
    <w:rsid w:val="00D52654"/>
    <w:rsid w:val="00D54316"/>
    <w:rsid w:val="00D54877"/>
    <w:rsid w:val="00D54F75"/>
    <w:rsid w:val="00D56591"/>
    <w:rsid w:val="00D5722E"/>
    <w:rsid w:val="00D57831"/>
    <w:rsid w:val="00D57EAA"/>
    <w:rsid w:val="00D60753"/>
    <w:rsid w:val="00D61768"/>
    <w:rsid w:val="00D61E47"/>
    <w:rsid w:val="00D62314"/>
    <w:rsid w:val="00D64417"/>
    <w:rsid w:val="00D64794"/>
    <w:rsid w:val="00D6738F"/>
    <w:rsid w:val="00D709C2"/>
    <w:rsid w:val="00D7493B"/>
    <w:rsid w:val="00D756FE"/>
    <w:rsid w:val="00D7645F"/>
    <w:rsid w:val="00D76603"/>
    <w:rsid w:val="00D77C78"/>
    <w:rsid w:val="00D77D83"/>
    <w:rsid w:val="00D8046A"/>
    <w:rsid w:val="00D80C2E"/>
    <w:rsid w:val="00D82BE4"/>
    <w:rsid w:val="00D82CF7"/>
    <w:rsid w:val="00D83BD0"/>
    <w:rsid w:val="00D83EE0"/>
    <w:rsid w:val="00D84CAC"/>
    <w:rsid w:val="00D85B8C"/>
    <w:rsid w:val="00D85BB2"/>
    <w:rsid w:val="00D87205"/>
    <w:rsid w:val="00D90C56"/>
    <w:rsid w:val="00D93013"/>
    <w:rsid w:val="00D93BF3"/>
    <w:rsid w:val="00D93F71"/>
    <w:rsid w:val="00D9544C"/>
    <w:rsid w:val="00D95B53"/>
    <w:rsid w:val="00D962BC"/>
    <w:rsid w:val="00DA064C"/>
    <w:rsid w:val="00DA0650"/>
    <w:rsid w:val="00DA2E43"/>
    <w:rsid w:val="00DA4ACD"/>
    <w:rsid w:val="00DA5BCE"/>
    <w:rsid w:val="00DA7F2C"/>
    <w:rsid w:val="00DB05BD"/>
    <w:rsid w:val="00DB17EE"/>
    <w:rsid w:val="00DB1ECE"/>
    <w:rsid w:val="00DB532E"/>
    <w:rsid w:val="00DB595C"/>
    <w:rsid w:val="00DB59F3"/>
    <w:rsid w:val="00DB66E6"/>
    <w:rsid w:val="00DB6CB4"/>
    <w:rsid w:val="00DB7EEB"/>
    <w:rsid w:val="00DC0EAA"/>
    <w:rsid w:val="00DC2EF4"/>
    <w:rsid w:val="00DC3989"/>
    <w:rsid w:val="00DC4873"/>
    <w:rsid w:val="00DC4A8D"/>
    <w:rsid w:val="00DC506E"/>
    <w:rsid w:val="00DD07DF"/>
    <w:rsid w:val="00DD29FB"/>
    <w:rsid w:val="00DD38D9"/>
    <w:rsid w:val="00DD3E51"/>
    <w:rsid w:val="00DD3E9D"/>
    <w:rsid w:val="00DD41BE"/>
    <w:rsid w:val="00DD52E2"/>
    <w:rsid w:val="00DD62D8"/>
    <w:rsid w:val="00DE04AA"/>
    <w:rsid w:val="00DE0D06"/>
    <w:rsid w:val="00DE1F8F"/>
    <w:rsid w:val="00DE4610"/>
    <w:rsid w:val="00DE5997"/>
    <w:rsid w:val="00DE6D47"/>
    <w:rsid w:val="00DE7693"/>
    <w:rsid w:val="00DE775D"/>
    <w:rsid w:val="00DF1AD1"/>
    <w:rsid w:val="00DF1F11"/>
    <w:rsid w:val="00DF3304"/>
    <w:rsid w:val="00DF3D2C"/>
    <w:rsid w:val="00DF4CD3"/>
    <w:rsid w:val="00DF5779"/>
    <w:rsid w:val="00DF6211"/>
    <w:rsid w:val="00DF73AF"/>
    <w:rsid w:val="00DF7C53"/>
    <w:rsid w:val="00E0286D"/>
    <w:rsid w:val="00E04BFD"/>
    <w:rsid w:val="00E04F2C"/>
    <w:rsid w:val="00E059DD"/>
    <w:rsid w:val="00E060FC"/>
    <w:rsid w:val="00E078CA"/>
    <w:rsid w:val="00E10348"/>
    <w:rsid w:val="00E16412"/>
    <w:rsid w:val="00E2033F"/>
    <w:rsid w:val="00E21104"/>
    <w:rsid w:val="00E212B9"/>
    <w:rsid w:val="00E22E25"/>
    <w:rsid w:val="00E2345D"/>
    <w:rsid w:val="00E244A6"/>
    <w:rsid w:val="00E2757B"/>
    <w:rsid w:val="00E307C5"/>
    <w:rsid w:val="00E30B82"/>
    <w:rsid w:val="00E30F3C"/>
    <w:rsid w:val="00E3163A"/>
    <w:rsid w:val="00E329E8"/>
    <w:rsid w:val="00E363BF"/>
    <w:rsid w:val="00E3680A"/>
    <w:rsid w:val="00E40731"/>
    <w:rsid w:val="00E42B06"/>
    <w:rsid w:val="00E435AF"/>
    <w:rsid w:val="00E45D5A"/>
    <w:rsid w:val="00E50246"/>
    <w:rsid w:val="00E50714"/>
    <w:rsid w:val="00E5154B"/>
    <w:rsid w:val="00E51955"/>
    <w:rsid w:val="00E5324D"/>
    <w:rsid w:val="00E54265"/>
    <w:rsid w:val="00E54F3C"/>
    <w:rsid w:val="00E5666B"/>
    <w:rsid w:val="00E571EE"/>
    <w:rsid w:val="00E57B1F"/>
    <w:rsid w:val="00E60887"/>
    <w:rsid w:val="00E60F18"/>
    <w:rsid w:val="00E61693"/>
    <w:rsid w:val="00E620AF"/>
    <w:rsid w:val="00E62601"/>
    <w:rsid w:val="00E62E8D"/>
    <w:rsid w:val="00E63EA9"/>
    <w:rsid w:val="00E63EE2"/>
    <w:rsid w:val="00E64037"/>
    <w:rsid w:val="00E64755"/>
    <w:rsid w:val="00E67FEF"/>
    <w:rsid w:val="00E71D3D"/>
    <w:rsid w:val="00E725CD"/>
    <w:rsid w:val="00E72FF5"/>
    <w:rsid w:val="00E75EB4"/>
    <w:rsid w:val="00E75EE4"/>
    <w:rsid w:val="00E767F5"/>
    <w:rsid w:val="00E81967"/>
    <w:rsid w:val="00E83959"/>
    <w:rsid w:val="00E87072"/>
    <w:rsid w:val="00E90563"/>
    <w:rsid w:val="00E941CE"/>
    <w:rsid w:val="00E9482A"/>
    <w:rsid w:val="00E94A73"/>
    <w:rsid w:val="00E9505B"/>
    <w:rsid w:val="00E953F6"/>
    <w:rsid w:val="00E965D3"/>
    <w:rsid w:val="00E9678B"/>
    <w:rsid w:val="00E97314"/>
    <w:rsid w:val="00EA023B"/>
    <w:rsid w:val="00EA121C"/>
    <w:rsid w:val="00EA14C4"/>
    <w:rsid w:val="00EA2764"/>
    <w:rsid w:val="00EA2C4B"/>
    <w:rsid w:val="00EA40AB"/>
    <w:rsid w:val="00EA49F7"/>
    <w:rsid w:val="00EA5AC2"/>
    <w:rsid w:val="00EB077E"/>
    <w:rsid w:val="00EB0CD0"/>
    <w:rsid w:val="00EB127B"/>
    <w:rsid w:val="00EB2C70"/>
    <w:rsid w:val="00EB44C3"/>
    <w:rsid w:val="00EB57AB"/>
    <w:rsid w:val="00EB59FB"/>
    <w:rsid w:val="00EB79F0"/>
    <w:rsid w:val="00EB7D2B"/>
    <w:rsid w:val="00EC00B4"/>
    <w:rsid w:val="00EC036D"/>
    <w:rsid w:val="00EC05C5"/>
    <w:rsid w:val="00EC0A30"/>
    <w:rsid w:val="00EC0A36"/>
    <w:rsid w:val="00EC11BE"/>
    <w:rsid w:val="00EC1975"/>
    <w:rsid w:val="00EC3159"/>
    <w:rsid w:val="00EC34AC"/>
    <w:rsid w:val="00EC4140"/>
    <w:rsid w:val="00EC4C71"/>
    <w:rsid w:val="00EC4FE0"/>
    <w:rsid w:val="00EC5352"/>
    <w:rsid w:val="00EC58A1"/>
    <w:rsid w:val="00EC6656"/>
    <w:rsid w:val="00EC7C97"/>
    <w:rsid w:val="00ED0573"/>
    <w:rsid w:val="00ED1B33"/>
    <w:rsid w:val="00ED1BD5"/>
    <w:rsid w:val="00ED3DED"/>
    <w:rsid w:val="00ED41AA"/>
    <w:rsid w:val="00ED442F"/>
    <w:rsid w:val="00ED459E"/>
    <w:rsid w:val="00ED4A8C"/>
    <w:rsid w:val="00ED64AD"/>
    <w:rsid w:val="00ED7E5D"/>
    <w:rsid w:val="00EE0025"/>
    <w:rsid w:val="00EE11C6"/>
    <w:rsid w:val="00EE223C"/>
    <w:rsid w:val="00EE2549"/>
    <w:rsid w:val="00EE3520"/>
    <w:rsid w:val="00EE404A"/>
    <w:rsid w:val="00EE4798"/>
    <w:rsid w:val="00EE54EF"/>
    <w:rsid w:val="00EE5A46"/>
    <w:rsid w:val="00EE5D4A"/>
    <w:rsid w:val="00EE7020"/>
    <w:rsid w:val="00EF284B"/>
    <w:rsid w:val="00EF48A5"/>
    <w:rsid w:val="00EF6FFE"/>
    <w:rsid w:val="00EF7127"/>
    <w:rsid w:val="00F035EA"/>
    <w:rsid w:val="00F03F38"/>
    <w:rsid w:val="00F056AF"/>
    <w:rsid w:val="00F07ECA"/>
    <w:rsid w:val="00F10390"/>
    <w:rsid w:val="00F12B6C"/>
    <w:rsid w:val="00F131B7"/>
    <w:rsid w:val="00F1345E"/>
    <w:rsid w:val="00F14F71"/>
    <w:rsid w:val="00F2008B"/>
    <w:rsid w:val="00F22EFB"/>
    <w:rsid w:val="00F24429"/>
    <w:rsid w:val="00F24780"/>
    <w:rsid w:val="00F2557C"/>
    <w:rsid w:val="00F2792F"/>
    <w:rsid w:val="00F3078F"/>
    <w:rsid w:val="00F3198F"/>
    <w:rsid w:val="00F32B1A"/>
    <w:rsid w:val="00F3585F"/>
    <w:rsid w:val="00F358B0"/>
    <w:rsid w:val="00F35A5B"/>
    <w:rsid w:val="00F3601B"/>
    <w:rsid w:val="00F379BA"/>
    <w:rsid w:val="00F401D6"/>
    <w:rsid w:val="00F41A5E"/>
    <w:rsid w:val="00F42C96"/>
    <w:rsid w:val="00F432E9"/>
    <w:rsid w:val="00F43B63"/>
    <w:rsid w:val="00F43E65"/>
    <w:rsid w:val="00F47E45"/>
    <w:rsid w:val="00F50154"/>
    <w:rsid w:val="00F5051C"/>
    <w:rsid w:val="00F53BC2"/>
    <w:rsid w:val="00F57AE2"/>
    <w:rsid w:val="00F57B3E"/>
    <w:rsid w:val="00F60901"/>
    <w:rsid w:val="00F61FFE"/>
    <w:rsid w:val="00F62D44"/>
    <w:rsid w:val="00F64946"/>
    <w:rsid w:val="00F64FA7"/>
    <w:rsid w:val="00F662BB"/>
    <w:rsid w:val="00F714C9"/>
    <w:rsid w:val="00F716B1"/>
    <w:rsid w:val="00F71F5A"/>
    <w:rsid w:val="00F725ED"/>
    <w:rsid w:val="00F7283B"/>
    <w:rsid w:val="00F75CF2"/>
    <w:rsid w:val="00F7646D"/>
    <w:rsid w:val="00F773E9"/>
    <w:rsid w:val="00F77FC1"/>
    <w:rsid w:val="00F80847"/>
    <w:rsid w:val="00F81031"/>
    <w:rsid w:val="00F81802"/>
    <w:rsid w:val="00F84F48"/>
    <w:rsid w:val="00F87295"/>
    <w:rsid w:val="00F92F60"/>
    <w:rsid w:val="00F932AC"/>
    <w:rsid w:val="00F9481A"/>
    <w:rsid w:val="00F95BEF"/>
    <w:rsid w:val="00F95DC0"/>
    <w:rsid w:val="00F96505"/>
    <w:rsid w:val="00F96E92"/>
    <w:rsid w:val="00FA045C"/>
    <w:rsid w:val="00FA1013"/>
    <w:rsid w:val="00FA1C55"/>
    <w:rsid w:val="00FA2EDA"/>
    <w:rsid w:val="00FA32D3"/>
    <w:rsid w:val="00FA3464"/>
    <w:rsid w:val="00FA561D"/>
    <w:rsid w:val="00FA5633"/>
    <w:rsid w:val="00FA5A1B"/>
    <w:rsid w:val="00FA6105"/>
    <w:rsid w:val="00FA77DE"/>
    <w:rsid w:val="00FA7F9E"/>
    <w:rsid w:val="00FB0BA6"/>
    <w:rsid w:val="00FB10F8"/>
    <w:rsid w:val="00FB1409"/>
    <w:rsid w:val="00FB3350"/>
    <w:rsid w:val="00FB4B97"/>
    <w:rsid w:val="00FB52D0"/>
    <w:rsid w:val="00FB59B3"/>
    <w:rsid w:val="00FB651E"/>
    <w:rsid w:val="00FB66D8"/>
    <w:rsid w:val="00FB687B"/>
    <w:rsid w:val="00FB7A69"/>
    <w:rsid w:val="00FC36EB"/>
    <w:rsid w:val="00FD0662"/>
    <w:rsid w:val="00FD08FB"/>
    <w:rsid w:val="00FD1E9D"/>
    <w:rsid w:val="00FD2453"/>
    <w:rsid w:val="00FD3DD9"/>
    <w:rsid w:val="00FD578E"/>
    <w:rsid w:val="00FE0357"/>
    <w:rsid w:val="00FE194A"/>
    <w:rsid w:val="00FE2D8F"/>
    <w:rsid w:val="00FE2F2E"/>
    <w:rsid w:val="00FE6733"/>
    <w:rsid w:val="00FE73E7"/>
    <w:rsid w:val="00FE779E"/>
    <w:rsid w:val="00FF0A91"/>
    <w:rsid w:val="00FF1B01"/>
    <w:rsid w:val="00FF1D97"/>
    <w:rsid w:val="00FF3B3D"/>
    <w:rsid w:val="00FF3BF3"/>
    <w:rsid w:val="00FF5DCC"/>
    <w:rsid w:val="00FF6061"/>
    <w:rsid w:val="00FF6219"/>
    <w:rsid w:val="00FF67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E10E6DA"/>
  <w15:docId w15:val="{3996EB9C-9ABF-4413-A539-AF9722C22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87010"/>
  </w:style>
  <w:style w:type="paragraph" w:styleId="Heading1">
    <w:name w:val="heading 1"/>
    <w:basedOn w:val="Normal"/>
    <w:next w:val="Normal"/>
    <w:link w:val="Heading1Char"/>
    <w:uiPriority w:val="9"/>
    <w:qFormat/>
    <w:rsid w:val="00E37258"/>
    <w:pPr>
      <w:keepNext/>
      <w:keepLines/>
      <w:spacing w:before="560" w:after="230"/>
      <w:outlineLvl w:val="0"/>
    </w:pPr>
    <w:rPr>
      <w:rFonts w:eastAsiaTheme="majorEastAsia" w:cstheme="majorBidi"/>
      <w:b/>
      <w:bCs/>
      <w:sz w:val="32"/>
      <w:szCs w:val="32"/>
    </w:rPr>
  </w:style>
  <w:style w:type="paragraph" w:styleId="Heading2">
    <w:name w:val="heading 2"/>
    <w:basedOn w:val="Normal"/>
    <w:next w:val="Normal"/>
    <w:uiPriority w:val="9"/>
    <w:unhideWhenUsed/>
    <w:qFormat/>
    <w:rsid w:val="00DF25F2"/>
    <w:pPr>
      <w:keepNext/>
      <w:keepLines/>
      <w:spacing w:after="240"/>
      <w:outlineLvl w:val="1"/>
    </w:pPr>
    <w:rPr>
      <w:rFonts w:eastAsiaTheme="majorEastAsia" w:cstheme="majorBidi"/>
      <w:b/>
      <w:bCs/>
      <w:color w:val="4F81BD" w:themeColor="accent1"/>
      <w:szCs w:val="32"/>
    </w:rPr>
  </w:style>
  <w:style w:type="paragraph" w:styleId="Heading3">
    <w:name w:val="heading 3"/>
    <w:basedOn w:val="Normal"/>
    <w:next w:val="Normal"/>
    <w:uiPriority w:val="9"/>
    <w:unhideWhenUsed/>
    <w:qFormat/>
    <w:rsid w:val="00E37258"/>
    <w:pPr>
      <w:keepNext/>
      <w:keepLines/>
      <w:spacing w:before="240" w:after="240"/>
      <w:outlineLvl w:val="2"/>
    </w:pPr>
    <w:rPr>
      <w:rFonts w:eastAsiaTheme="majorEastAsia" w:cstheme="majorBidi"/>
      <w:b/>
      <w:bCs/>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1"/>
    <w:next w:val="Normal1"/>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67548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7548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548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YPFSBodyTextNumberedList">
    <w:name w:val="YPFS Body Text Numbered List"/>
    <w:basedOn w:val="YPFSBodyText"/>
    <w:qFormat/>
    <w:rsid w:val="000C5E7E"/>
    <w:pPr>
      <w:widowControl w:val="0"/>
      <w:numPr>
        <w:numId w:val="16"/>
      </w:numPr>
      <w:ind w:left="864" w:hanging="432"/>
    </w:pPr>
    <w:rPr>
      <w:rFonts w:asciiTheme="minorHAnsi" w:eastAsia="Calibri" w:hAnsiTheme="minorHAnsi" w:cs="Calibri"/>
      <w:color w:val="auto"/>
    </w:rPr>
  </w:style>
  <w:style w:type="paragraph" w:customStyle="1" w:styleId="FirstParagraph">
    <w:name w:val="First Paragraph"/>
    <w:basedOn w:val="Normal"/>
    <w:next w:val="YPFSBodyTextNumberedList"/>
    <w:qFormat/>
    <w:rsid w:val="007E2D0C"/>
    <w:pPr>
      <w:spacing w:after="120"/>
    </w:pPr>
  </w:style>
  <w:style w:type="paragraph" w:customStyle="1" w:styleId="Compact">
    <w:name w:val="Compact"/>
    <w:basedOn w:val="Normal"/>
    <w:qFormat/>
    <w:rsid w:val="007E2D0C"/>
    <w:pPr>
      <w:spacing w:before="36" w:after="36"/>
    </w:pPr>
  </w:style>
  <w:style w:type="paragraph" w:styleId="Subtitle">
    <w:name w:val="Subtitle"/>
    <w:basedOn w:val="Normal"/>
    <w:next w:val="Normal"/>
    <w:pPr>
      <w:keepNext/>
      <w:keepLines/>
      <w:spacing w:before="240" w:after="240"/>
      <w:jc w:val="center"/>
    </w:pPr>
    <w:rPr>
      <w:rFonts w:ascii="Calibri" w:eastAsia="Calibri" w:hAnsi="Calibri" w:cs="Calibri"/>
      <w:b/>
      <w:color w:val="335B8A"/>
      <w:sz w:val="30"/>
      <w:szCs w:val="30"/>
    </w:rPr>
  </w:style>
  <w:style w:type="paragraph" w:customStyle="1" w:styleId="YPFSBodyTextLetteredList">
    <w:name w:val="YPFS Body Text Lettered List"/>
    <w:basedOn w:val="YPFSBodyText"/>
    <w:qFormat/>
    <w:rsid w:val="00FD0662"/>
    <w:pPr>
      <w:widowControl w:val="0"/>
      <w:numPr>
        <w:numId w:val="17"/>
      </w:numPr>
    </w:pPr>
    <w:rPr>
      <w:rFonts w:asciiTheme="minorHAnsi" w:eastAsia="Calibri" w:hAnsiTheme="minorHAnsi" w:cs="Calibri"/>
      <w:color w:val="auto"/>
    </w:rPr>
  </w:style>
  <w:style w:type="paragraph" w:styleId="Date">
    <w:name w:val="Date"/>
    <w:next w:val="Normal"/>
    <w:qFormat/>
    <w:pPr>
      <w:keepNext/>
      <w:keepLines/>
      <w:jc w:val="center"/>
    </w:pPr>
  </w:style>
  <w:style w:type="paragraph" w:customStyle="1" w:styleId="YPFSFiguresTitle">
    <w:name w:val="YPFS Figures Title"/>
    <w:basedOn w:val="YPFSBodyText"/>
    <w:qFormat/>
    <w:rsid w:val="0067399A"/>
    <w:pPr>
      <w:widowControl w:val="0"/>
      <w:pBdr>
        <w:bottom w:val="single" w:sz="4" w:space="1" w:color="auto"/>
      </w:pBdr>
    </w:pPr>
    <w:rPr>
      <w:b/>
      <w:bCs/>
      <w:color w:val="auto"/>
    </w:rPr>
  </w:style>
  <w:style w:type="paragraph" w:customStyle="1" w:styleId="YPFSFiguresSourceLine">
    <w:name w:val="YPFS Figures Source Line"/>
    <w:basedOn w:val="YPFSFootnotes"/>
    <w:qFormat/>
    <w:rsid w:val="0067399A"/>
    <w:pPr>
      <w:pBdr>
        <w:top w:val="single" w:sz="4" w:space="1" w:color="auto"/>
        <w:left w:val="none" w:sz="0" w:space="0" w:color="auto"/>
        <w:bottom w:val="none" w:sz="0" w:space="0" w:color="auto"/>
        <w:right w:val="none" w:sz="0" w:space="0" w:color="auto"/>
        <w:between w:val="none" w:sz="0" w:space="0" w:color="auto"/>
      </w:pBdr>
      <w:tabs>
        <w:tab w:val="left" w:pos="288"/>
      </w:tabs>
      <w:spacing w:after="240"/>
    </w:pPr>
    <w:rPr>
      <w:rFonts w:eastAsia="Times New Roman" w:cs="Times New Roman"/>
      <w:bCs/>
      <w:i/>
      <w:iCs/>
      <w:color w:val="auto"/>
    </w:rPr>
  </w:style>
  <w:style w:type="paragraph" w:styleId="BlockText">
    <w:name w:val="Block Text"/>
    <w:basedOn w:val="Normal"/>
    <w:next w:val="YPFSBodyTextNumberedList"/>
    <w:uiPriority w:val="9"/>
    <w:unhideWhenUsed/>
    <w:qFormat/>
    <w:rsid w:val="007E2D0C"/>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E37258"/>
    <w:pPr>
      <w:spacing w:after="0"/>
    </w:p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Normal"/>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paragraph" w:customStyle="1" w:styleId="YPFSCopyrightBox">
    <w:name w:val="YPFS Copyright Box"/>
    <w:basedOn w:val="YPFSBodyText"/>
    <w:qFormat/>
    <w:rsid w:val="0067399A"/>
    <w:pPr>
      <w:widowControl w:val="0"/>
      <w:pBdr>
        <w:top w:val="single" w:sz="4" w:space="1" w:color="auto"/>
        <w:left w:val="single" w:sz="4" w:space="1" w:color="auto"/>
        <w:bottom w:val="single" w:sz="4" w:space="1" w:color="auto"/>
        <w:right w:val="single" w:sz="4" w:space="1" w:color="auto"/>
        <w:between w:val="none" w:sz="0" w:space="0" w:color="auto"/>
      </w:pBdr>
    </w:pPr>
    <w:rPr>
      <w:rFonts w:asciiTheme="minorHAnsi" w:eastAsia="Calibri" w:hAnsiTheme="minorHAnsi" w:cs="Calibri"/>
      <w:color w:val="auto"/>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ListParagraph">
    <w:name w:val="List Paragraph"/>
    <w:basedOn w:val="Normal"/>
    <w:uiPriority w:val="34"/>
    <w:qFormat/>
    <w:rsid w:val="00822EE5"/>
    <w:pPr>
      <w:spacing w:after="160" w:line="480" w:lineRule="auto"/>
      <w:ind w:left="720"/>
      <w:contextualSpacing/>
    </w:pPr>
    <w:rPr>
      <w:sz w:val="22"/>
      <w:szCs w:val="22"/>
    </w:rPr>
  </w:style>
  <w:style w:type="character" w:customStyle="1" w:styleId="Heading1Char">
    <w:name w:val="Heading 1 Char"/>
    <w:basedOn w:val="DefaultParagraphFont"/>
    <w:link w:val="Heading1"/>
    <w:uiPriority w:val="9"/>
    <w:rsid w:val="00E37258"/>
    <w:rPr>
      <w:rFonts w:ascii="Cambria" w:eastAsiaTheme="majorEastAsia" w:hAnsi="Cambria" w:cstheme="majorBidi"/>
      <w:b/>
      <w:bCs/>
      <w:sz w:val="32"/>
      <w:szCs w:val="32"/>
    </w:rPr>
  </w:style>
  <w:style w:type="character" w:styleId="FollowedHyperlink">
    <w:name w:val="FollowedHyperlink"/>
    <w:basedOn w:val="DefaultParagraphFont"/>
    <w:semiHidden/>
    <w:unhideWhenUsed/>
    <w:rsid w:val="002F49F0"/>
    <w:rPr>
      <w:color w:val="800080" w:themeColor="followedHyperlink"/>
      <w:u w:val="single"/>
    </w:rPr>
  </w:style>
  <w:style w:type="paragraph" w:styleId="TOC1">
    <w:name w:val="toc 1"/>
    <w:basedOn w:val="Normal"/>
    <w:next w:val="Normal"/>
    <w:uiPriority w:val="39"/>
    <w:unhideWhenUsed/>
    <w:rsid w:val="009A2402"/>
    <w:pPr>
      <w:tabs>
        <w:tab w:val="left" w:pos="360"/>
        <w:tab w:val="right" w:leader="dot" w:pos="9350"/>
      </w:tabs>
      <w:spacing w:after="100"/>
    </w:pPr>
    <w:rPr>
      <w:b/>
    </w:rPr>
  </w:style>
  <w:style w:type="paragraph" w:styleId="TOC2">
    <w:name w:val="toc 2"/>
    <w:basedOn w:val="Normal"/>
    <w:next w:val="Normal"/>
    <w:uiPriority w:val="39"/>
    <w:unhideWhenUsed/>
    <w:rsid w:val="00C77081"/>
    <w:pPr>
      <w:spacing w:after="100"/>
      <w:ind w:left="240"/>
    </w:pPr>
  </w:style>
  <w:style w:type="table" w:customStyle="1" w:styleId="LightList-Accent31">
    <w:name w:val="Light List - Accent 31"/>
    <w:basedOn w:val="TableNormal"/>
    <w:next w:val="LightList-Accent3"/>
    <w:uiPriority w:val="61"/>
    <w:rsid w:val="00543A04"/>
    <w:pPr>
      <w:spacing w:after="0"/>
    </w:pPr>
    <w:rPr>
      <w:rFonts w:eastAsia="Times New Roman"/>
      <w:sz w:val="22"/>
      <w:szCs w:val="22"/>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styleId="LightList-Accent3">
    <w:name w:val="Light List Accent 3"/>
    <w:basedOn w:val="TableNormal"/>
    <w:semiHidden/>
    <w:unhideWhenUsed/>
    <w:rsid w:val="00543A04"/>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Header">
    <w:name w:val="header"/>
    <w:basedOn w:val="Normal"/>
    <w:link w:val="HeaderChar"/>
    <w:unhideWhenUsed/>
    <w:rsid w:val="00EB54AA"/>
    <w:pPr>
      <w:tabs>
        <w:tab w:val="center" w:pos="4680"/>
        <w:tab w:val="right" w:pos="9360"/>
      </w:tabs>
      <w:spacing w:after="0"/>
    </w:pPr>
  </w:style>
  <w:style w:type="character" w:customStyle="1" w:styleId="HeaderChar">
    <w:name w:val="Header Char"/>
    <w:basedOn w:val="DefaultParagraphFont"/>
    <w:link w:val="Header"/>
    <w:rsid w:val="00EB54AA"/>
  </w:style>
  <w:style w:type="paragraph" w:styleId="Footer">
    <w:name w:val="footer"/>
    <w:basedOn w:val="Normal"/>
    <w:link w:val="FooterChar"/>
    <w:uiPriority w:val="99"/>
    <w:unhideWhenUsed/>
    <w:rsid w:val="00EB54AA"/>
    <w:pPr>
      <w:tabs>
        <w:tab w:val="center" w:pos="4680"/>
        <w:tab w:val="right" w:pos="9360"/>
      </w:tabs>
      <w:spacing w:after="0"/>
    </w:pPr>
  </w:style>
  <w:style w:type="character" w:customStyle="1" w:styleId="FooterChar">
    <w:name w:val="Footer Char"/>
    <w:basedOn w:val="DefaultParagraphFont"/>
    <w:link w:val="Footer"/>
    <w:uiPriority w:val="99"/>
    <w:rsid w:val="00EB54AA"/>
  </w:style>
  <w:style w:type="character" w:styleId="CommentReference">
    <w:name w:val="annotation reference"/>
    <w:basedOn w:val="DefaultParagraphFont"/>
    <w:uiPriority w:val="99"/>
    <w:semiHidden/>
    <w:unhideWhenUsed/>
    <w:rsid w:val="007D1439"/>
    <w:rPr>
      <w:sz w:val="16"/>
      <w:szCs w:val="16"/>
    </w:rPr>
  </w:style>
  <w:style w:type="paragraph" w:styleId="CommentText">
    <w:name w:val="annotation text"/>
    <w:basedOn w:val="Normal"/>
    <w:link w:val="CommentTextChar"/>
    <w:uiPriority w:val="99"/>
    <w:unhideWhenUsed/>
    <w:rsid w:val="007D1439"/>
    <w:rPr>
      <w:sz w:val="20"/>
      <w:szCs w:val="20"/>
    </w:rPr>
  </w:style>
  <w:style w:type="character" w:customStyle="1" w:styleId="CommentTextChar">
    <w:name w:val="Comment Text Char"/>
    <w:basedOn w:val="DefaultParagraphFont"/>
    <w:link w:val="CommentText"/>
    <w:uiPriority w:val="99"/>
    <w:rsid w:val="007D1439"/>
    <w:rPr>
      <w:sz w:val="20"/>
      <w:szCs w:val="20"/>
    </w:rPr>
  </w:style>
  <w:style w:type="paragraph" w:styleId="CommentSubject">
    <w:name w:val="annotation subject"/>
    <w:basedOn w:val="CommentText"/>
    <w:next w:val="CommentText"/>
    <w:link w:val="CommentSubjectChar"/>
    <w:semiHidden/>
    <w:unhideWhenUsed/>
    <w:rsid w:val="00711212"/>
    <w:rPr>
      <w:b/>
      <w:bCs/>
    </w:rPr>
  </w:style>
  <w:style w:type="character" w:customStyle="1" w:styleId="CommentSubjectChar">
    <w:name w:val="Comment Subject Char"/>
    <w:basedOn w:val="CommentTextChar"/>
    <w:link w:val="CommentSubject"/>
    <w:semiHidden/>
    <w:rsid w:val="00711212"/>
    <w:rPr>
      <w:b/>
      <w:bCs/>
      <w:sz w:val="20"/>
      <w:szCs w:val="20"/>
    </w:rPr>
  </w:style>
  <w:style w:type="paragraph" w:styleId="BalloonText">
    <w:name w:val="Balloon Text"/>
    <w:basedOn w:val="Normal"/>
    <w:link w:val="BalloonTextChar"/>
    <w:semiHidden/>
    <w:unhideWhenUsed/>
    <w:rsid w:val="00711212"/>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11212"/>
    <w:rPr>
      <w:rFonts w:ascii="Segoe UI" w:hAnsi="Segoe UI" w:cs="Segoe UI"/>
      <w:sz w:val="18"/>
      <w:szCs w:val="18"/>
    </w:rPr>
  </w:style>
  <w:style w:type="character" w:customStyle="1" w:styleId="FootnoteTextChar">
    <w:name w:val="Footnote Text Char"/>
    <w:basedOn w:val="DefaultParagraphFont"/>
    <w:link w:val="FootnoteText"/>
    <w:uiPriority w:val="9"/>
    <w:rsid w:val="00E37258"/>
  </w:style>
  <w:style w:type="character" w:customStyle="1" w:styleId="UnresolvedMention1">
    <w:name w:val="Unresolved Mention1"/>
    <w:basedOn w:val="DefaultParagraphFont"/>
    <w:uiPriority w:val="99"/>
    <w:semiHidden/>
    <w:unhideWhenUsed/>
    <w:rsid w:val="00FC6B7F"/>
    <w:rPr>
      <w:color w:val="605E5C"/>
      <w:shd w:val="clear" w:color="auto" w:fill="E1DFDD"/>
    </w:rPr>
  </w:style>
  <w:style w:type="paragraph" w:styleId="Revision">
    <w:name w:val="Revision"/>
    <w:hidden/>
    <w:semiHidden/>
    <w:rsid w:val="00347DB5"/>
    <w:pPr>
      <w:spacing w:after="0"/>
    </w:pPr>
  </w:style>
  <w:style w:type="table" w:styleId="TableGrid">
    <w:name w:val="Table Grid"/>
    <w:basedOn w:val="TableNormal"/>
    <w:uiPriority w:val="39"/>
    <w:rsid w:val="004461A3"/>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387070"/>
    <w:rPr>
      <w:color w:val="605E5C"/>
      <w:shd w:val="clear" w:color="auto" w:fill="E1DFDD"/>
    </w:rPr>
  </w:style>
  <w:style w:type="character" w:customStyle="1" w:styleId="UnresolvedMention3">
    <w:name w:val="Unresolved Mention3"/>
    <w:basedOn w:val="DefaultParagraphFont"/>
    <w:uiPriority w:val="99"/>
    <w:semiHidden/>
    <w:unhideWhenUsed/>
    <w:rsid w:val="00E37258"/>
    <w:rPr>
      <w:color w:val="605E5C"/>
      <w:shd w:val="clear" w:color="auto" w:fill="E1DFDD"/>
    </w:rPr>
  </w:style>
  <w:style w:type="table" w:customStyle="1" w:styleId="a">
    <w:basedOn w:val="TableNormal"/>
    <w:pPr>
      <w:spacing w:after="0"/>
    </w:pPr>
    <w:rPr>
      <w:sz w:val="22"/>
      <w:szCs w:val="22"/>
    </w:rPr>
    <w:tblPr>
      <w:tblStyleRowBandSize w:val="1"/>
      <w:tblStyleColBandSize w:val="1"/>
    </w:tblPr>
    <w:tblStylePr w:type="firstRow">
      <w:pPr>
        <w:spacing w:before="0" w:after="0" w:line="240" w:lineRule="auto"/>
      </w:pPr>
      <w:rPr>
        <w:b/>
        <w:color w:val="FFFFFF"/>
      </w:rPr>
      <w:tblPr/>
      <w:tcPr>
        <w:shd w:val="clear" w:color="auto" w:fill="A5A5A5"/>
      </w:tcPr>
    </w:tblStylePr>
    <w:tblStylePr w:type="lastRow">
      <w:pPr>
        <w:spacing w:before="0" w:after="0" w:line="240" w:lineRule="auto"/>
      </w:pPr>
      <w:rPr>
        <w:b/>
      </w:rPr>
      <w:tblPr/>
      <w:tcPr>
        <w:tcBorders>
          <w:top w:val="single" w:sz="6" w:space="0" w:color="A5A5A5"/>
          <w:left w:val="single" w:sz="8" w:space="0" w:color="A5A5A5"/>
          <w:bottom w:val="single" w:sz="8" w:space="0" w:color="A5A5A5"/>
          <w:right w:val="single" w:sz="8" w:space="0" w:color="A5A5A5"/>
        </w:tcBorders>
      </w:tcPr>
    </w:tblStylePr>
    <w:tblStylePr w:type="firstCol">
      <w:rPr>
        <w:b/>
      </w:rPr>
    </w:tblStylePr>
    <w:tblStylePr w:type="lastCol">
      <w:rPr>
        <w:b/>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a0">
    <w:basedOn w:val="TableNormal"/>
    <w:pPr>
      <w:spacing w:after="0"/>
    </w:pPr>
    <w:rPr>
      <w:sz w:val="22"/>
      <w:szCs w:val="22"/>
    </w:rPr>
    <w:tblPr>
      <w:tblStyleRowBandSize w:val="1"/>
      <w:tblStyleColBandSize w:val="1"/>
    </w:tblPr>
  </w:style>
  <w:style w:type="paragraph" w:customStyle="1" w:styleId="YPFSBodyText">
    <w:name w:val="YPFS Body Text"/>
    <w:link w:val="YPFSBodyTextChar"/>
    <w:qFormat/>
    <w:rsid w:val="000A5C5D"/>
    <w:pPr>
      <w:pBdr>
        <w:top w:val="nil"/>
        <w:left w:val="nil"/>
        <w:bottom w:val="nil"/>
        <w:right w:val="nil"/>
        <w:between w:val="nil"/>
      </w:pBdr>
      <w:spacing w:after="240"/>
      <w:jc w:val="both"/>
    </w:pPr>
    <w:rPr>
      <w:color w:val="000000"/>
    </w:rPr>
  </w:style>
  <w:style w:type="paragraph" w:customStyle="1" w:styleId="YPFSCaseTitle">
    <w:name w:val="YPFS Case Title"/>
    <w:basedOn w:val="Normal"/>
    <w:link w:val="YPFSCaseTitleChar"/>
    <w:qFormat/>
    <w:rsid w:val="000C5E7E"/>
    <w:pPr>
      <w:pBdr>
        <w:top w:val="nil"/>
        <w:left w:val="nil"/>
        <w:bottom w:val="nil"/>
        <w:right w:val="nil"/>
        <w:between w:val="nil"/>
      </w:pBdr>
      <w:spacing w:after="240"/>
      <w:jc w:val="center"/>
    </w:pPr>
    <w:rPr>
      <w:sz w:val="40"/>
      <w:szCs w:val="40"/>
    </w:rPr>
  </w:style>
  <w:style w:type="paragraph" w:customStyle="1" w:styleId="YPFSFootnotes">
    <w:name w:val="YPFS Footnotes"/>
    <w:qFormat/>
    <w:rsid w:val="00402AC5"/>
    <w:pPr>
      <w:pBdr>
        <w:top w:val="nil"/>
        <w:left w:val="nil"/>
        <w:bottom w:val="nil"/>
        <w:right w:val="nil"/>
        <w:between w:val="nil"/>
      </w:pBdr>
      <w:spacing w:after="60"/>
      <w:jc w:val="both"/>
    </w:pPr>
    <w:rPr>
      <w:rFonts w:asciiTheme="minorHAnsi" w:hAnsiTheme="minorHAnsi"/>
      <w:color w:val="000000"/>
      <w:sz w:val="20"/>
      <w:szCs w:val="20"/>
    </w:rPr>
  </w:style>
  <w:style w:type="paragraph" w:customStyle="1" w:styleId="YPFSBylineSingle">
    <w:name w:val="YPFS Byline Single"/>
    <w:qFormat/>
    <w:rsid w:val="00387C11"/>
    <w:pPr>
      <w:pBdr>
        <w:top w:val="nil"/>
        <w:left w:val="nil"/>
        <w:bottom w:val="nil"/>
        <w:right w:val="nil"/>
        <w:between w:val="nil"/>
      </w:pBdr>
      <w:spacing w:after="240"/>
      <w:jc w:val="center"/>
    </w:pPr>
    <w:rPr>
      <w:rFonts w:asciiTheme="minorHAnsi" w:eastAsia="Calibri" w:hAnsiTheme="minorHAnsi" w:cs="Calibri"/>
      <w:bCs/>
      <w:i/>
    </w:rPr>
  </w:style>
  <w:style w:type="paragraph" w:customStyle="1" w:styleId="YPFSTagline">
    <w:name w:val="YPFS Tagline"/>
    <w:next w:val="Normal"/>
    <w:qFormat/>
    <w:rsid w:val="00EE223C"/>
    <w:pPr>
      <w:keepNext/>
      <w:keepLines/>
      <w:pBdr>
        <w:top w:val="nil"/>
        <w:left w:val="nil"/>
        <w:bottom w:val="nil"/>
        <w:right w:val="nil"/>
        <w:between w:val="nil"/>
      </w:pBdr>
      <w:spacing w:after="0"/>
      <w:jc w:val="center"/>
    </w:pPr>
    <w:rPr>
      <w:rFonts w:asciiTheme="minorHAnsi" w:eastAsia="Calibri" w:hAnsiTheme="minorHAnsi" w:cs="Calibri"/>
    </w:rPr>
  </w:style>
  <w:style w:type="paragraph" w:customStyle="1" w:styleId="YPFSDateline">
    <w:name w:val="YPFS Dateline"/>
    <w:qFormat/>
    <w:rsid w:val="000D73E3"/>
    <w:pPr>
      <w:pBdr>
        <w:top w:val="nil"/>
        <w:left w:val="nil"/>
        <w:bottom w:val="nil"/>
        <w:right w:val="nil"/>
        <w:between w:val="nil"/>
      </w:pBdr>
      <w:spacing w:after="240"/>
      <w:jc w:val="center"/>
    </w:pPr>
    <w:rPr>
      <w:rFonts w:asciiTheme="minorHAnsi" w:eastAsia="Calibri" w:hAnsiTheme="minorHAnsi" w:cs="Calibri"/>
    </w:rPr>
  </w:style>
  <w:style w:type="paragraph" w:customStyle="1" w:styleId="YPFSAbstractHeading">
    <w:name w:val="YPFS Abstract Heading"/>
    <w:next w:val="YPFSBodyText"/>
    <w:qFormat/>
    <w:rsid w:val="001C6CAF"/>
    <w:pPr>
      <w:pBdr>
        <w:top w:val="nil"/>
        <w:left w:val="nil"/>
        <w:bottom w:val="nil"/>
        <w:right w:val="nil"/>
        <w:between w:val="nil"/>
      </w:pBdr>
      <w:spacing w:after="240"/>
      <w:jc w:val="center"/>
      <w:outlineLvl w:val="0"/>
    </w:pPr>
    <w:rPr>
      <w:rFonts w:asciiTheme="minorHAnsi" w:eastAsia="Calibri" w:hAnsiTheme="minorHAnsi" w:cs="Calibri"/>
      <w:b/>
    </w:rPr>
  </w:style>
  <w:style w:type="paragraph" w:customStyle="1" w:styleId="YPFSKeywords">
    <w:name w:val="YPFS Keywords"/>
    <w:basedOn w:val="YPFSBodyText"/>
    <w:qFormat/>
    <w:rsid w:val="003A2B53"/>
    <w:pPr>
      <w:widowControl w:val="0"/>
    </w:pPr>
    <w:rPr>
      <w:rFonts w:asciiTheme="minorHAnsi" w:eastAsia="Calibri" w:hAnsiTheme="minorHAnsi" w:cs="Calibri"/>
      <w:color w:val="auto"/>
    </w:rPr>
  </w:style>
  <w:style w:type="paragraph" w:customStyle="1" w:styleId="YPFSBlueBoxHead">
    <w:name w:val="YPFS Blue Box Head"/>
    <w:qFormat/>
    <w:rsid w:val="0012403D"/>
    <w:pPr>
      <w:spacing w:after="120"/>
      <w:jc w:val="center"/>
      <w:textDirection w:val="btLr"/>
    </w:pPr>
    <w:rPr>
      <w:b/>
      <w:bCs/>
      <w:color w:val="1F497D" w:themeColor="text2"/>
      <w:sz w:val="40"/>
    </w:rPr>
  </w:style>
  <w:style w:type="paragraph" w:customStyle="1" w:styleId="YPFSSubhead1">
    <w:name w:val="YPFS Subhead 1"/>
    <w:next w:val="YPFSBodyText"/>
    <w:qFormat/>
    <w:rsid w:val="00541398"/>
    <w:pPr>
      <w:keepNext/>
      <w:pBdr>
        <w:top w:val="nil"/>
        <w:left w:val="nil"/>
        <w:bottom w:val="nil"/>
        <w:right w:val="nil"/>
        <w:between w:val="nil"/>
      </w:pBdr>
      <w:spacing w:after="240"/>
      <w:jc w:val="both"/>
      <w:outlineLvl w:val="0"/>
    </w:pPr>
    <w:rPr>
      <w:rFonts w:asciiTheme="minorHAnsi" w:eastAsia="Calibri" w:hAnsiTheme="minorHAnsi" w:cs="Calibri"/>
      <w:b/>
    </w:rPr>
  </w:style>
  <w:style w:type="paragraph" w:customStyle="1" w:styleId="YPFSKeyTermsHead">
    <w:name w:val="YPFS Key Terms Head"/>
    <w:basedOn w:val="YPFSBodyText"/>
    <w:qFormat/>
    <w:rsid w:val="00934D3B"/>
    <w:pPr>
      <w:framePr w:hSpace="187" w:wrap="around" w:vAnchor="page" w:hAnchor="margin" w:xAlign="right" w:y="2593"/>
      <w:tabs>
        <w:tab w:val="left" w:pos="1270"/>
      </w:tabs>
      <w:spacing w:before="120"/>
    </w:pPr>
    <w:rPr>
      <w:b/>
      <w:bCs/>
    </w:rPr>
  </w:style>
  <w:style w:type="paragraph" w:customStyle="1" w:styleId="YPFSKeyTermsPurpose">
    <w:name w:val="YPFS Key Terms Purpose"/>
    <w:qFormat/>
    <w:rsid w:val="009E63BD"/>
    <w:pPr>
      <w:framePr w:hSpace="187" w:wrap="around" w:vAnchor="text" w:hAnchor="margin" w:xAlign="right" w:y="1" w:anchorLock="1"/>
      <w:tabs>
        <w:tab w:val="center" w:pos="2250"/>
      </w:tabs>
      <w:spacing w:before="60" w:after="240"/>
    </w:pPr>
    <w:rPr>
      <w:rFonts w:cs="Times New Roman"/>
      <w:bCs/>
      <w:color w:val="000000" w:themeColor="text1"/>
      <w:sz w:val="20"/>
      <w:szCs w:val="20"/>
    </w:rPr>
  </w:style>
  <w:style w:type="paragraph" w:customStyle="1" w:styleId="YPFSKeyTermsBodyText">
    <w:name w:val="YPFS Key Terms Body Text"/>
    <w:basedOn w:val="YPFSKeyTermsPurpose"/>
    <w:qFormat/>
    <w:rsid w:val="00111B41"/>
    <w:pPr>
      <w:framePr w:wrap="around"/>
      <w:pBdr>
        <w:between w:val="single" w:sz="6" w:space="0" w:color="auto"/>
      </w:pBdr>
      <w:spacing w:after="200"/>
    </w:pPr>
    <w:rPr>
      <w:rFonts w:asciiTheme="minorHAnsi" w:eastAsiaTheme="majorEastAsia" w:hAnsiTheme="minorHAnsi" w:cstheme="majorBidi"/>
    </w:rPr>
  </w:style>
  <w:style w:type="paragraph" w:customStyle="1" w:styleId="YPFSSummaryofKeyTermsBodyText2">
    <w:name w:val="YPFS Summary of Key Terms Body Text 2"/>
    <w:basedOn w:val="YPFSKeyTermsBodyText"/>
    <w:rsid w:val="00C86CC6"/>
    <w:pPr>
      <w:framePr w:wrap="around" w:vAnchor="margin" w:hAnchor="text"/>
      <w:widowControl w:val="0"/>
      <w:spacing w:before="0"/>
    </w:pPr>
    <w:rPr>
      <w:rFonts w:eastAsia="Calibri" w:cs="Calibri"/>
    </w:rPr>
  </w:style>
  <w:style w:type="paragraph" w:customStyle="1" w:styleId="YPFSSectionHeading">
    <w:name w:val="YPFS Section Heading"/>
    <w:qFormat/>
    <w:rsid w:val="007230C5"/>
    <w:pPr>
      <w:pBdr>
        <w:top w:val="nil"/>
        <w:left w:val="nil"/>
        <w:bottom w:val="nil"/>
        <w:right w:val="nil"/>
        <w:between w:val="nil"/>
      </w:pBdr>
      <w:tabs>
        <w:tab w:val="left" w:pos="720"/>
      </w:tabs>
      <w:spacing w:before="560" w:after="240"/>
      <w:jc w:val="both"/>
    </w:pPr>
    <w:rPr>
      <w:rFonts w:asciiTheme="minorHAnsi" w:eastAsia="Calibri" w:hAnsiTheme="minorHAnsi" w:cs="Calibri"/>
      <w:b/>
      <w:bCs/>
      <w:sz w:val="32"/>
      <w:szCs w:val="32"/>
    </w:rPr>
  </w:style>
  <w:style w:type="paragraph" w:customStyle="1" w:styleId="YPFSBodyTextBlock">
    <w:name w:val="YPFS Body Text Block"/>
    <w:basedOn w:val="YPFSBodyText"/>
    <w:qFormat/>
    <w:rsid w:val="00D05A4E"/>
    <w:pPr>
      <w:widowControl w:val="0"/>
      <w:ind w:left="432"/>
    </w:pPr>
    <w:rPr>
      <w:rFonts w:asciiTheme="minorHAnsi" w:eastAsia="Calibri" w:hAnsiTheme="minorHAnsi" w:cs="Calibri"/>
      <w:color w:val="auto"/>
    </w:rPr>
  </w:style>
  <w:style w:type="paragraph" w:customStyle="1" w:styleId="YPFSBodyTextBulletedList">
    <w:name w:val="YPFS Body Text Bulleted List"/>
    <w:basedOn w:val="YPFSBodyText"/>
    <w:qFormat/>
    <w:rsid w:val="000C5E7E"/>
    <w:pPr>
      <w:widowControl w:val="0"/>
      <w:numPr>
        <w:numId w:val="14"/>
      </w:numPr>
      <w:ind w:left="864" w:hanging="432"/>
    </w:pPr>
    <w:rPr>
      <w:rFonts w:asciiTheme="minorHAnsi" w:eastAsia="Calibri" w:hAnsiTheme="minorHAnsi" w:cs="Calibri"/>
      <w:color w:val="auto"/>
    </w:rPr>
  </w:style>
  <w:style w:type="paragraph" w:customStyle="1" w:styleId="YPFSKDDNumberedBold">
    <w:name w:val="YPFS KDD Numbered Bold"/>
    <w:basedOn w:val="YPFSBodyText"/>
    <w:next w:val="YPFSBodyText"/>
    <w:qFormat/>
    <w:rsid w:val="000C5E7E"/>
    <w:pPr>
      <w:keepNext/>
      <w:numPr>
        <w:numId w:val="15"/>
      </w:numPr>
      <w:ind w:left="432" w:hanging="432"/>
    </w:pPr>
    <w:rPr>
      <w:rFonts w:eastAsiaTheme="majorEastAsia" w:cstheme="majorBidi"/>
      <w:b/>
      <w:bCs/>
      <w:color w:val="auto"/>
      <w:szCs w:val="32"/>
    </w:rPr>
  </w:style>
  <w:style w:type="paragraph" w:customStyle="1" w:styleId="YPFSContextBoxHead">
    <w:name w:val="YPFS Context Box Head"/>
    <w:qFormat/>
    <w:rsid w:val="00AE0585"/>
    <w:pPr>
      <w:spacing w:after="0"/>
      <w:jc w:val="center"/>
    </w:pPr>
    <w:rPr>
      <w:b/>
      <w:bCs/>
      <w:color w:val="000000"/>
    </w:rPr>
  </w:style>
  <w:style w:type="paragraph" w:customStyle="1" w:styleId="YPFSContextBoxLeftColumn">
    <w:name w:val="YPFS Context Box Left Column"/>
    <w:basedOn w:val="YPFSContextBoxHead"/>
    <w:qFormat/>
    <w:rsid w:val="0036617B"/>
    <w:rPr>
      <w:bCs w:val="0"/>
    </w:rPr>
  </w:style>
  <w:style w:type="paragraph" w:customStyle="1" w:styleId="YPFSContextBoxRightColumn">
    <w:name w:val="YPFS Context Box Right Column"/>
    <w:basedOn w:val="YPFSContextBoxLeftColumn"/>
    <w:qFormat/>
    <w:rsid w:val="00AE0585"/>
    <w:rPr>
      <w:b w:val="0"/>
    </w:rPr>
  </w:style>
  <w:style w:type="paragraph" w:customStyle="1" w:styleId="YPFSContextBoxSource">
    <w:name w:val="YPFS Context Box Source"/>
    <w:basedOn w:val="YPFSContextBoxRightColumn"/>
    <w:qFormat/>
    <w:rsid w:val="00436295"/>
    <w:pPr>
      <w:jc w:val="both"/>
    </w:pPr>
    <w:rPr>
      <w:i/>
    </w:rPr>
  </w:style>
  <w:style w:type="paragraph" w:customStyle="1" w:styleId="YPFSKeyTermsHeading">
    <w:name w:val="YPFS Key Terms Heading"/>
    <w:basedOn w:val="YPFSBodyText"/>
    <w:link w:val="YPFSKeyTermsHeadingChar"/>
    <w:qFormat/>
    <w:rsid w:val="00B03071"/>
    <w:pPr>
      <w:widowControl w:val="0"/>
      <w:pBdr>
        <w:bottom w:val="single" w:sz="6" w:space="0" w:color="auto"/>
      </w:pBdr>
      <w:spacing w:after="120"/>
    </w:pPr>
    <w:rPr>
      <w:b/>
      <w:bCs/>
    </w:rPr>
  </w:style>
  <w:style w:type="character" w:customStyle="1" w:styleId="YPFSKeyTermsHeadingChar">
    <w:name w:val="YPFS Key Terms Heading Char"/>
    <w:basedOn w:val="DefaultParagraphFont"/>
    <w:link w:val="YPFSKeyTermsHeading"/>
    <w:rsid w:val="00B03071"/>
    <w:rPr>
      <w:b/>
      <w:bCs/>
      <w:color w:val="000000"/>
    </w:rPr>
  </w:style>
  <w:style w:type="paragraph" w:customStyle="1" w:styleId="YPFSKeyTermsSubheadings-bold">
    <w:name w:val="YPFS Key Terms Subheadings - bold"/>
    <w:basedOn w:val="YPFSBodyText"/>
    <w:link w:val="YPFSKeyTermsSubheadings-boldChar"/>
    <w:qFormat/>
    <w:rsid w:val="00B35F9F"/>
    <w:rPr>
      <w:b/>
      <w:bCs/>
      <w:sz w:val="20"/>
    </w:rPr>
  </w:style>
  <w:style w:type="character" w:customStyle="1" w:styleId="YPFSKeyTermsSubheadings-boldChar">
    <w:name w:val="YPFS Key Terms Subheadings - bold Char"/>
    <w:basedOn w:val="DefaultParagraphFont"/>
    <w:link w:val="YPFSKeyTermsSubheadings-bold"/>
    <w:rsid w:val="00B35F9F"/>
    <w:rPr>
      <w:b/>
      <w:bCs/>
      <w:color w:val="000000"/>
      <w:sz w:val="20"/>
    </w:rPr>
  </w:style>
  <w:style w:type="paragraph" w:customStyle="1" w:styleId="YPFSKeyTermsBodyTextLastLine">
    <w:name w:val="YPFS Key Terms Body Text Last Line"/>
    <w:basedOn w:val="YPFSKeyTermsBodyText"/>
    <w:qFormat/>
    <w:rsid w:val="00C929A0"/>
    <w:pPr>
      <w:framePr w:wrap="around"/>
      <w:spacing w:after="360"/>
    </w:pPr>
  </w:style>
  <w:style w:type="character" w:customStyle="1" w:styleId="YPFSBodyTextChar">
    <w:name w:val="YPFS Body Text Char"/>
    <w:basedOn w:val="DefaultParagraphFont"/>
    <w:link w:val="YPFSBodyText"/>
    <w:rsid w:val="005F3C83"/>
    <w:rPr>
      <w:color w:val="000000"/>
    </w:rPr>
  </w:style>
  <w:style w:type="paragraph" w:customStyle="1" w:styleId="YPFSFiguresNote">
    <w:name w:val="YPFS Figures Note"/>
    <w:basedOn w:val="YPFSFiguresSourceLine"/>
    <w:next w:val="YPFSFiguresSourceLine"/>
    <w:qFormat/>
    <w:rsid w:val="005F3C83"/>
    <w:pPr>
      <w:outlineLvl w:val="0"/>
    </w:pPr>
    <w:rPr>
      <w:i w:val="0"/>
    </w:rPr>
  </w:style>
  <w:style w:type="paragraph" w:customStyle="1" w:styleId="YPFSFiguresSourceLinewithNotes">
    <w:name w:val="YPFS Figures Source Line with Notes"/>
    <w:basedOn w:val="YPFSFiguresSourceLine"/>
    <w:qFormat/>
    <w:rsid w:val="005F3C83"/>
    <w:pPr>
      <w:pBdr>
        <w:top w:val="none" w:sz="0" w:space="0" w:color="auto"/>
      </w:pBdr>
      <w:outlineLvl w:val="0"/>
    </w:pPr>
  </w:style>
  <w:style w:type="paragraph" w:customStyle="1" w:styleId="YPFSFiguresNotesMultiple">
    <w:name w:val="YPFS Figures Notes Multiple"/>
    <w:basedOn w:val="YPFSFiguresNote"/>
    <w:qFormat/>
    <w:rsid w:val="005F3C83"/>
    <w:pPr>
      <w:numPr>
        <w:ilvl w:val="4"/>
        <w:numId w:val="19"/>
      </w:numPr>
      <w:tabs>
        <w:tab w:val="clear" w:pos="288"/>
        <w:tab w:val="left" w:pos="450"/>
      </w:tabs>
      <w:ind w:left="360"/>
    </w:pPr>
  </w:style>
  <w:style w:type="paragraph" w:customStyle="1" w:styleId="YPFSSummaryofKeyTermsPurpose">
    <w:name w:val="YPFS Summary of Key Terms Purpose"/>
    <w:rsid w:val="002F1998"/>
    <w:pPr>
      <w:framePr w:hSpace="187" w:wrap="around" w:vAnchor="page" w:hAnchor="margin" w:xAlign="right" w:y="2121"/>
      <w:spacing w:before="60" w:after="240"/>
      <w:jc w:val="both"/>
    </w:pPr>
    <w:rPr>
      <w:rFonts w:cs="Times New Roman"/>
      <w:bCs/>
      <w:color w:val="000000" w:themeColor="text1"/>
      <w:sz w:val="20"/>
      <w:szCs w:val="20"/>
    </w:rPr>
  </w:style>
  <w:style w:type="paragraph" w:customStyle="1" w:styleId="YPFSSummaryofKeyTermsBodyText">
    <w:name w:val="YPFS Summary of Key Terms Body Text"/>
    <w:basedOn w:val="YPFSSummaryofKeyTermsPurpose"/>
    <w:rsid w:val="0045791D"/>
    <w:pPr>
      <w:framePr w:wrap="around"/>
      <w:spacing w:after="200"/>
      <w:jc w:val="left"/>
    </w:pPr>
    <w:rPr>
      <w:bCs w:val="0"/>
    </w:rPr>
  </w:style>
  <w:style w:type="paragraph" w:customStyle="1" w:styleId="YPFSFootnotesBulletedList">
    <w:name w:val="YPFS Footnotes Bulleted List"/>
    <w:basedOn w:val="YPFSCaseTitle"/>
    <w:link w:val="YPFSFootnotesBulletedListChar"/>
    <w:qFormat/>
    <w:rsid w:val="00F84F48"/>
    <w:pPr>
      <w:numPr>
        <w:numId w:val="20"/>
      </w:numPr>
      <w:spacing w:after="60"/>
      <w:jc w:val="both"/>
    </w:pPr>
    <w:rPr>
      <w:sz w:val="20"/>
    </w:rPr>
  </w:style>
  <w:style w:type="character" w:customStyle="1" w:styleId="YPFSCaseTitleChar">
    <w:name w:val="YPFS Case Title Char"/>
    <w:basedOn w:val="DefaultParagraphFont"/>
    <w:link w:val="YPFSCaseTitle"/>
    <w:rsid w:val="000C5E7E"/>
    <w:rPr>
      <w:sz w:val="40"/>
      <w:szCs w:val="40"/>
    </w:rPr>
  </w:style>
  <w:style w:type="character" w:customStyle="1" w:styleId="YPFSFootnotesBulletedListChar">
    <w:name w:val="YPFS Footnotes Bulleted List Char"/>
    <w:basedOn w:val="YPFSCaseTitleChar"/>
    <w:link w:val="YPFSFootnotesBulletedList"/>
    <w:rsid w:val="00F84F48"/>
    <w:rPr>
      <w:sz w:val="20"/>
      <w:szCs w:val="40"/>
    </w:rPr>
  </w:style>
  <w:style w:type="paragraph" w:styleId="Bibliography">
    <w:name w:val="Bibliography"/>
    <w:basedOn w:val="Normal"/>
    <w:next w:val="Normal"/>
    <w:uiPriority w:val="37"/>
    <w:unhideWhenUsed/>
    <w:rsid w:val="00CA0AF9"/>
  </w:style>
  <w:style w:type="paragraph" w:styleId="NormalWeb">
    <w:name w:val="Normal (Web)"/>
    <w:basedOn w:val="Normal"/>
    <w:uiPriority w:val="99"/>
    <w:semiHidden/>
    <w:unhideWhenUsed/>
    <w:rsid w:val="003271F5"/>
    <w:pPr>
      <w:spacing w:before="100" w:beforeAutospacing="1" w:after="100" w:afterAutospacing="1"/>
    </w:pPr>
    <w:rPr>
      <w:rFonts w:ascii="Times New Roman" w:eastAsia="Times New Roman" w:hAnsi="Times New Roman" w:cs="Times New Roman"/>
    </w:rPr>
  </w:style>
  <w:style w:type="numbering" w:customStyle="1" w:styleId="CurrentList1">
    <w:name w:val="Current List1"/>
    <w:uiPriority w:val="99"/>
    <w:rsid w:val="00FD0662"/>
    <w:pPr>
      <w:numPr>
        <w:numId w:val="43"/>
      </w:numPr>
    </w:pPr>
  </w:style>
  <w:style w:type="paragraph" w:styleId="BodyText">
    <w:name w:val="Body Text"/>
    <w:basedOn w:val="Normal"/>
    <w:link w:val="BodyTextChar"/>
    <w:uiPriority w:val="99"/>
    <w:semiHidden/>
    <w:unhideWhenUsed/>
    <w:rsid w:val="00675480"/>
    <w:pPr>
      <w:spacing w:after="120"/>
    </w:pPr>
  </w:style>
  <w:style w:type="character" w:customStyle="1" w:styleId="BodyTextChar">
    <w:name w:val="Body Text Char"/>
    <w:basedOn w:val="DefaultParagraphFont"/>
    <w:link w:val="BodyText"/>
    <w:uiPriority w:val="99"/>
    <w:semiHidden/>
    <w:rsid w:val="00675480"/>
  </w:style>
  <w:style w:type="paragraph" w:styleId="BodyText2">
    <w:name w:val="Body Text 2"/>
    <w:basedOn w:val="Normal"/>
    <w:link w:val="BodyText2Char"/>
    <w:uiPriority w:val="99"/>
    <w:semiHidden/>
    <w:unhideWhenUsed/>
    <w:rsid w:val="00675480"/>
    <w:pPr>
      <w:spacing w:after="120" w:line="480" w:lineRule="auto"/>
    </w:pPr>
  </w:style>
  <w:style w:type="character" w:customStyle="1" w:styleId="BodyText2Char">
    <w:name w:val="Body Text 2 Char"/>
    <w:basedOn w:val="DefaultParagraphFont"/>
    <w:link w:val="BodyText2"/>
    <w:uiPriority w:val="99"/>
    <w:semiHidden/>
    <w:rsid w:val="00675480"/>
  </w:style>
  <w:style w:type="paragraph" w:styleId="BodyText3">
    <w:name w:val="Body Text 3"/>
    <w:basedOn w:val="Normal"/>
    <w:link w:val="BodyText3Char"/>
    <w:uiPriority w:val="99"/>
    <w:semiHidden/>
    <w:unhideWhenUsed/>
    <w:rsid w:val="00675480"/>
    <w:pPr>
      <w:spacing w:after="120"/>
    </w:pPr>
    <w:rPr>
      <w:sz w:val="16"/>
      <w:szCs w:val="16"/>
    </w:rPr>
  </w:style>
  <w:style w:type="character" w:customStyle="1" w:styleId="BodyText3Char">
    <w:name w:val="Body Text 3 Char"/>
    <w:basedOn w:val="DefaultParagraphFont"/>
    <w:link w:val="BodyText3"/>
    <w:uiPriority w:val="99"/>
    <w:semiHidden/>
    <w:rsid w:val="00675480"/>
    <w:rPr>
      <w:sz w:val="16"/>
      <w:szCs w:val="16"/>
    </w:rPr>
  </w:style>
  <w:style w:type="paragraph" w:styleId="BodyTextFirstIndent">
    <w:name w:val="Body Text First Indent"/>
    <w:basedOn w:val="BodyText"/>
    <w:link w:val="BodyTextFirstIndentChar"/>
    <w:uiPriority w:val="99"/>
    <w:semiHidden/>
    <w:unhideWhenUsed/>
    <w:rsid w:val="00675480"/>
    <w:pPr>
      <w:spacing w:after="200"/>
      <w:ind w:firstLine="360"/>
    </w:pPr>
  </w:style>
  <w:style w:type="character" w:customStyle="1" w:styleId="BodyTextFirstIndentChar">
    <w:name w:val="Body Text First Indent Char"/>
    <w:basedOn w:val="BodyTextChar"/>
    <w:link w:val="BodyTextFirstIndent"/>
    <w:uiPriority w:val="99"/>
    <w:semiHidden/>
    <w:rsid w:val="00675480"/>
  </w:style>
  <w:style w:type="paragraph" w:styleId="BodyTextIndent">
    <w:name w:val="Body Text Indent"/>
    <w:basedOn w:val="Normal"/>
    <w:link w:val="BodyTextIndentChar"/>
    <w:uiPriority w:val="99"/>
    <w:semiHidden/>
    <w:unhideWhenUsed/>
    <w:rsid w:val="00675480"/>
    <w:pPr>
      <w:spacing w:after="120"/>
      <w:ind w:left="360"/>
    </w:pPr>
  </w:style>
  <w:style w:type="character" w:customStyle="1" w:styleId="BodyTextIndentChar">
    <w:name w:val="Body Text Indent Char"/>
    <w:basedOn w:val="DefaultParagraphFont"/>
    <w:link w:val="BodyTextIndent"/>
    <w:uiPriority w:val="99"/>
    <w:semiHidden/>
    <w:rsid w:val="00675480"/>
  </w:style>
  <w:style w:type="paragraph" w:styleId="BodyTextFirstIndent2">
    <w:name w:val="Body Text First Indent 2"/>
    <w:basedOn w:val="BodyTextIndent"/>
    <w:link w:val="BodyTextFirstIndent2Char"/>
    <w:uiPriority w:val="99"/>
    <w:semiHidden/>
    <w:unhideWhenUsed/>
    <w:rsid w:val="00675480"/>
    <w:pPr>
      <w:spacing w:after="200"/>
      <w:ind w:firstLine="360"/>
    </w:pPr>
  </w:style>
  <w:style w:type="character" w:customStyle="1" w:styleId="BodyTextFirstIndent2Char">
    <w:name w:val="Body Text First Indent 2 Char"/>
    <w:basedOn w:val="BodyTextIndentChar"/>
    <w:link w:val="BodyTextFirstIndent2"/>
    <w:uiPriority w:val="99"/>
    <w:semiHidden/>
    <w:rsid w:val="00675480"/>
  </w:style>
  <w:style w:type="paragraph" w:styleId="BodyTextIndent2">
    <w:name w:val="Body Text Indent 2"/>
    <w:basedOn w:val="Normal"/>
    <w:link w:val="BodyTextIndent2Char"/>
    <w:uiPriority w:val="99"/>
    <w:semiHidden/>
    <w:unhideWhenUsed/>
    <w:rsid w:val="00675480"/>
    <w:pPr>
      <w:spacing w:after="120" w:line="480" w:lineRule="auto"/>
      <w:ind w:left="360"/>
    </w:pPr>
  </w:style>
  <w:style w:type="character" w:customStyle="1" w:styleId="BodyTextIndent2Char">
    <w:name w:val="Body Text Indent 2 Char"/>
    <w:basedOn w:val="DefaultParagraphFont"/>
    <w:link w:val="BodyTextIndent2"/>
    <w:uiPriority w:val="99"/>
    <w:semiHidden/>
    <w:rsid w:val="00675480"/>
  </w:style>
  <w:style w:type="paragraph" w:styleId="BodyTextIndent3">
    <w:name w:val="Body Text Indent 3"/>
    <w:basedOn w:val="Normal"/>
    <w:link w:val="BodyTextIndent3Char"/>
    <w:uiPriority w:val="99"/>
    <w:semiHidden/>
    <w:unhideWhenUsed/>
    <w:rsid w:val="0067548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675480"/>
    <w:rPr>
      <w:sz w:val="16"/>
      <w:szCs w:val="16"/>
    </w:rPr>
  </w:style>
  <w:style w:type="paragraph" w:styleId="Closing">
    <w:name w:val="Closing"/>
    <w:basedOn w:val="Normal"/>
    <w:link w:val="ClosingChar"/>
    <w:uiPriority w:val="99"/>
    <w:semiHidden/>
    <w:unhideWhenUsed/>
    <w:rsid w:val="00675480"/>
    <w:pPr>
      <w:spacing w:after="0"/>
      <w:ind w:left="4320"/>
    </w:pPr>
  </w:style>
  <w:style w:type="character" w:customStyle="1" w:styleId="ClosingChar">
    <w:name w:val="Closing Char"/>
    <w:basedOn w:val="DefaultParagraphFont"/>
    <w:link w:val="Closing"/>
    <w:uiPriority w:val="99"/>
    <w:semiHidden/>
    <w:rsid w:val="00675480"/>
  </w:style>
  <w:style w:type="paragraph" w:styleId="DocumentMap">
    <w:name w:val="Document Map"/>
    <w:basedOn w:val="Normal"/>
    <w:link w:val="DocumentMapChar"/>
    <w:uiPriority w:val="99"/>
    <w:semiHidden/>
    <w:unhideWhenUsed/>
    <w:rsid w:val="00675480"/>
    <w:pPr>
      <w:spacing w:after="0"/>
    </w:pPr>
    <w:rPr>
      <w:rFonts w:ascii="Helvetica" w:hAnsi="Helvetica"/>
      <w:sz w:val="26"/>
      <w:szCs w:val="26"/>
    </w:rPr>
  </w:style>
  <w:style w:type="character" w:customStyle="1" w:styleId="DocumentMapChar">
    <w:name w:val="Document Map Char"/>
    <w:basedOn w:val="DefaultParagraphFont"/>
    <w:link w:val="DocumentMap"/>
    <w:uiPriority w:val="99"/>
    <w:semiHidden/>
    <w:rsid w:val="00675480"/>
    <w:rPr>
      <w:rFonts w:ascii="Helvetica" w:hAnsi="Helvetica"/>
      <w:sz w:val="26"/>
      <w:szCs w:val="26"/>
    </w:rPr>
  </w:style>
  <w:style w:type="paragraph" w:styleId="E-mailSignature">
    <w:name w:val="E-mail Signature"/>
    <w:basedOn w:val="Normal"/>
    <w:link w:val="E-mailSignatureChar"/>
    <w:uiPriority w:val="99"/>
    <w:semiHidden/>
    <w:unhideWhenUsed/>
    <w:rsid w:val="00675480"/>
    <w:pPr>
      <w:spacing w:after="0"/>
    </w:pPr>
  </w:style>
  <w:style w:type="character" w:customStyle="1" w:styleId="E-mailSignatureChar">
    <w:name w:val="E-mail Signature Char"/>
    <w:basedOn w:val="DefaultParagraphFont"/>
    <w:link w:val="E-mailSignature"/>
    <w:uiPriority w:val="99"/>
    <w:semiHidden/>
    <w:rsid w:val="00675480"/>
  </w:style>
  <w:style w:type="paragraph" w:styleId="EndnoteText">
    <w:name w:val="endnote text"/>
    <w:basedOn w:val="Normal"/>
    <w:link w:val="EndnoteTextChar"/>
    <w:uiPriority w:val="99"/>
    <w:semiHidden/>
    <w:unhideWhenUsed/>
    <w:rsid w:val="00675480"/>
    <w:pPr>
      <w:spacing w:after="0"/>
    </w:pPr>
    <w:rPr>
      <w:sz w:val="20"/>
      <w:szCs w:val="20"/>
    </w:rPr>
  </w:style>
  <w:style w:type="character" w:customStyle="1" w:styleId="EndnoteTextChar">
    <w:name w:val="Endnote Text Char"/>
    <w:basedOn w:val="DefaultParagraphFont"/>
    <w:link w:val="EndnoteText"/>
    <w:uiPriority w:val="99"/>
    <w:semiHidden/>
    <w:rsid w:val="00675480"/>
    <w:rPr>
      <w:sz w:val="20"/>
      <w:szCs w:val="20"/>
    </w:rPr>
  </w:style>
  <w:style w:type="paragraph" w:styleId="EnvelopeAddress">
    <w:name w:val="envelope address"/>
    <w:basedOn w:val="Normal"/>
    <w:uiPriority w:val="99"/>
    <w:semiHidden/>
    <w:unhideWhenUsed/>
    <w:rsid w:val="00675480"/>
    <w:pPr>
      <w:framePr w:w="7920" w:h="1980" w:hRule="exact" w:hSpace="180" w:wrap="auto" w:hAnchor="page" w:xAlign="center" w:yAlign="bottom"/>
      <w:spacing w:after="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675480"/>
    <w:pPr>
      <w:spacing w:after="0"/>
    </w:pPr>
    <w:rPr>
      <w:rFonts w:asciiTheme="majorHAnsi" w:eastAsiaTheme="majorEastAsia" w:hAnsiTheme="majorHAnsi" w:cstheme="majorBidi"/>
      <w:sz w:val="20"/>
      <w:szCs w:val="20"/>
    </w:rPr>
  </w:style>
  <w:style w:type="character" w:customStyle="1" w:styleId="Heading7Char">
    <w:name w:val="Heading 7 Char"/>
    <w:basedOn w:val="DefaultParagraphFont"/>
    <w:link w:val="Heading7"/>
    <w:uiPriority w:val="9"/>
    <w:semiHidden/>
    <w:rsid w:val="006754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754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548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675480"/>
    <w:pPr>
      <w:spacing w:after="0"/>
    </w:pPr>
    <w:rPr>
      <w:i/>
      <w:iCs/>
    </w:rPr>
  </w:style>
  <w:style w:type="character" w:customStyle="1" w:styleId="HTMLAddressChar">
    <w:name w:val="HTML Address Char"/>
    <w:basedOn w:val="DefaultParagraphFont"/>
    <w:link w:val="HTMLAddress"/>
    <w:uiPriority w:val="99"/>
    <w:semiHidden/>
    <w:rsid w:val="00675480"/>
    <w:rPr>
      <w:i/>
      <w:iCs/>
    </w:rPr>
  </w:style>
  <w:style w:type="paragraph" w:styleId="HTMLPreformatted">
    <w:name w:val="HTML Preformatted"/>
    <w:basedOn w:val="Normal"/>
    <w:link w:val="HTMLPreformattedChar"/>
    <w:uiPriority w:val="99"/>
    <w:semiHidden/>
    <w:unhideWhenUsed/>
    <w:rsid w:val="00675480"/>
    <w:pPr>
      <w:spacing w:after="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75480"/>
    <w:rPr>
      <w:rFonts w:ascii="Consolas" w:hAnsi="Consolas" w:cs="Consolas"/>
      <w:sz w:val="20"/>
      <w:szCs w:val="20"/>
    </w:rPr>
  </w:style>
  <w:style w:type="paragraph" w:styleId="Index1">
    <w:name w:val="index 1"/>
    <w:basedOn w:val="Normal"/>
    <w:next w:val="Normal"/>
    <w:uiPriority w:val="99"/>
    <w:semiHidden/>
    <w:unhideWhenUsed/>
    <w:rsid w:val="00675480"/>
    <w:pPr>
      <w:spacing w:after="0"/>
      <w:ind w:left="240" w:hanging="240"/>
    </w:pPr>
  </w:style>
  <w:style w:type="paragraph" w:styleId="Index2">
    <w:name w:val="index 2"/>
    <w:basedOn w:val="Normal"/>
    <w:next w:val="Normal"/>
    <w:uiPriority w:val="99"/>
    <w:semiHidden/>
    <w:unhideWhenUsed/>
    <w:rsid w:val="00675480"/>
    <w:pPr>
      <w:spacing w:after="0"/>
      <w:ind w:left="480" w:hanging="240"/>
    </w:pPr>
  </w:style>
  <w:style w:type="paragraph" w:styleId="Index3">
    <w:name w:val="index 3"/>
    <w:basedOn w:val="Normal"/>
    <w:next w:val="Normal"/>
    <w:uiPriority w:val="99"/>
    <w:semiHidden/>
    <w:unhideWhenUsed/>
    <w:rsid w:val="00675480"/>
    <w:pPr>
      <w:spacing w:after="0"/>
      <w:ind w:left="720" w:hanging="240"/>
    </w:pPr>
  </w:style>
  <w:style w:type="paragraph" w:styleId="Index4">
    <w:name w:val="index 4"/>
    <w:basedOn w:val="Normal"/>
    <w:next w:val="Normal"/>
    <w:uiPriority w:val="99"/>
    <w:semiHidden/>
    <w:unhideWhenUsed/>
    <w:rsid w:val="00675480"/>
    <w:pPr>
      <w:spacing w:after="0"/>
      <w:ind w:left="960" w:hanging="240"/>
    </w:pPr>
  </w:style>
  <w:style w:type="paragraph" w:styleId="Index5">
    <w:name w:val="index 5"/>
    <w:basedOn w:val="Normal"/>
    <w:next w:val="Normal"/>
    <w:uiPriority w:val="99"/>
    <w:semiHidden/>
    <w:unhideWhenUsed/>
    <w:rsid w:val="00675480"/>
    <w:pPr>
      <w:spacing w:after="0"/>
      <w:ind w:left="1200" w:hanging="240"/>
    </w:pPr>
  </w:style>
  <w:style w:type="paragraph" w:styleId="Index6">
    <w:name w:val="index 6"/>
    <w:basedOn w:val="Normal"/>
    <w:next w:val="Normal"/>
    <w:uiPriority w:val="99"/>
    <w:semiHidden/>
    <w:unhideWhenUsed/>
    <w:rsid w:val="00675480"/>
    <w:pPr>
      <w:spacing w:after="0"/>
      <w:ind w:left="1440" w:hanging="240"/>
    </w:pPr>
  </w:style>
  <w:style w:type="paragraph" w:styleId="Index7">
    <w:name w:val="index 7"/>
    <w:basedOn w:val="Normal"/>
    <w:next w:val="Normal"/>
    <w:uiPriority w:val="99"/>
    <w:semiHidden/>
    <w:unhideWhenUsed/>
    <w:rsid w:val="00675480"/>
    <w:pPr>
      <w:spacing w:after="0"/>
      <w:ind w:left="1680" w:hanging="240"/>
    </w:pPr>
  </w:style>
  <w:style w:type="paragraph" w:styleId="Index8">
    <w:name w:val="index 8"/>
    <w:basedOn w:val="Normal"/>
    <w:next w:val="Normal"/>
    <w:uiPriority w:val="99"/>
    <w:semiHidden/>
    <w:unhideWhenUsed/>
    <w:rsid w:val="00675480"/>
    <w:pPr>
      <w:spacing w:after="0"/>
      <w:ind w:left="1920" w:hanging="240"/>
    </w:pPr>
  </w:style>
  <w:style w:type="paragraph" w:styleId="Index9">
    <w:name w:val="index 9"/>
    <w:basedOn w:val="Normal"/>
    <w:next w:val="Normal"/>
    <w:uiPriority w:val="99"/>
    <w:semiHidden/>
    <w:unhideWhenUsed/>
    <w:rsid w:val="00675480"/>
    <w:pPr>
      <w:spacing w:after="0"/>
      <w:ind w:left="2160" w:hanging="240"/>
    </w:pPr>
  </w:style>
  <w:style w:type="paragraph" w:styleId="IndexHeading">
    <w:name w:val="index heading"/>
    <w:basedOn w:val="Normal"/>
    <w:next w:val="Index1"/>
    <w:uiPriority w:val="99"/>
    <w:semiHidden/>
    <w:unhideWhenUsed/>
    <w:rsid w:val="0067548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67548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75480"/>
    <w:rPr>
      <w:i/>
      <w:iCs/>
      <w:color w:val="4F81BD" w:themeColor="accent1"/>
    </w:rPr>
  </w:style>
  <w:style w:type="paragraph" w:styleId="List">
    <w:name w:val="List"/>
    <w:basedOn w:val="Normal"/>
    <w:uiPriority w:val="99"/>
    <w:semiHidden/>
    <w:unhideWhenUsed/>
    <w:rsid w:val="00675480"/>
    <w:pPr>
      <w:ind w:left="360" w:hanging="360"/>
      <w:contextualSpacing/>
    </w:pPr>
  </w:style>
  <w:style w:type="paragraph" w:styleId="List2">
    <w:name w:val="List 2"/>
    <w:basedOn w:val="Normal"/>
    <w:uiPriority w:val="99"/>
    <w:semiHidden/>
    <w:unhideWhenUsed/>
    <w:rsid w:val="00675480"/>
    <w:pPr>
      <w:ind w:left="720" w:hanging="360"/>
      <w:contextualSpacing/>
    </w:pPr>
  </w:style>
  <w:style w:type="paragraph" w:styleId="List3">
    <w:name w:val="List 3"/>
    <w:basedOn w:val="Normal"/>
    <w:uiPriority w:val="99"/>
    <w:semiHidden/>
    <w:unhideWhenUsed/>
    <w:rsid w:val="00675480"/>
    <w:pPr>
      <w:ind w:left="1080" w:hanging="360"/>
      <w:contextualSpacing/>
    </w:pPr>
  </w:style>
  <w:style w:type="paragraph" w:styleId="List4">
    <w:name w:val="List 4"/>
    <w:basedOn w:val="Normal"/>
    <w:uiPriority w:val="99"/>
    <w:semiHidden/>
    <w:unhideWhenUsed/>
    <w:rsid w:val="00675480"/>
    <w:pPr>
      <w:ind w:left="1440" w:hanging="360"/>
      <w:contextualSpacing/>
    </w:pPr>
  </w:style>
  <w:style w:type="paragraph" w:styleId="List5">
    <w:name w:val="List 5"/>
    <w:basedOn w:val="Normal"/>
    <w:uiPriority w:val="99"/>
    <w:semiHidden/>
    <w:unhideWhenUsed/>
    <w:rsid w:val="00675480"/>
    <w:pPr>
      <w:ind w:left="1800" w:hanging="360"/>
      <w:contextualSpacing/>
    </w:pPr>
  </w:style>
  <w:style w:type="paragraph" w:styleId="ListBullet">
    <w:name w:val="List Bullet"/>
    <w:basedOn w:val="Normal"/>
    <w:uiPriority w:val="99"/>
    <w:semiHidden/>
    <w:unhideWhenUsed/>
    <w:rsid w:val="00675480"/>
    <w:pPr>
      <w:numPr>
        <w:numId w:val="13"/>
      </w:numPr>
      <w:contextualSpacing/>
    </w:pPr>
  </w:style>
  <w:style w:type="paragraph" w:styleId="ListBullet2">
    <w:name w:val="List Bullet 2"/>
    <w:basedOn w:val="Normal"/>
    <w:uiPriority w:val="99"/>
    <w:semiHidden/>
    <w:unhideWhenUsed/>
    <w:rsid w:val="00675480"/>
    <w:pPr>
      <w:numPr>
        <w:numId w:val="12"/>
      </w:numPr>
      <w:contextualSpacing/>
    </w:pPr>
  </w:style>
  <w:style w:type="paragraph" w:styleId="ListBullet3">
    <w:name w:val="List Bullet 3"/>
    <w:basedOn w:val="Normal"/>
    <w:uiPriority w:val="99"/>
    <w:semiHidden/>
    <w:unhideWhenUsed/>
    <w:rsid w:val="00675480"/>
    <w:pPr>
      <w:numPr>
        <w:numId w:val="11"/>
      </w:numPr>
      <w:contextualSpacing/>
    </w:pPr>
  </w:style>
  <w:style w:type="paragraph" w:styleId="ListBullet4">
    <w:name w:val="List Bullet 4"/>
    <w:basedOn w:val="Normal"/>
    <w:uiPriority w:val="99"/>
    <w:semiHidden/>
    <w:unhideWhenUsed/>
    <w:rsid w:val="00675480"/>
    <w:pPr>
      <w:numPr>
        <w:numId w:val="10"/>
      </w:numPr>
      <w:contextualSpacing/>
    </w:pPr>
  </w:style>
  <w:style w:type="paragraph" w:styleId="ListBullet5">
    <w:name w:val="List Bullet 5"/>
    <w:basedOn w:val="Normal"/>
    <w:uiPriority w:val="99"/>
    <w:semiHidden/>
    <w:unhideWhenUsed/>
    <w:rsid w:val="00675480"/>
    <w:pPr>
      <w:numPr>
        <w:numId w:val="9"/>
      </w:numPr>
      <w:contextualSpacing/>
    </w:pPr>
  </w:style>
  <w:style w:type="paragraph" w:styleId="ListContinue">
    <w:name w:val="List Continue"/>
    <w:basedOn w:val="Normal"/>
    <w:uiPriority w:val="99"/>
    <w:semiHidden/>
    <w:unhideWhenUsed/>
    <w:rsid w:val="00675480"/>
    <w:pPr>
      <w:spacing w:after="120"/>
      <w:ind w:left="360"/>
      <w:contextualSpacing/>
    </w:pPr>
  </w:style>
  <w:style w:type="paragraph" w:styleId="ListContinue2">
    <w:name w:val="List Continue 2"/>
    <w:basedOn w:val="Normal"/>
    <w:uiPriority w:val="99"/>
    <w:semiHidden/>
    <w:unhideWhenUsed/>
    <w:rsid w:val="00675480"/>
    <w:pPr>
      <w:spacing w:after="120"/>
      <w:ind w:left="720"/>
      <w:contextualSpacing/>
    </w:pPr>
  </w:style>
  <w:style w:type="paragraph" w:styleId="ListContinue3">
    <w:name w:val="List Continue 3"/>
    <w:basedOn w:val="Normal"/>
    <w:uiPriority w:val="99"/>
    <w:semiHidden/>
    <w:unhideWhenUsed/>
    <w:rsid w:val="00675480"/>
    <w:pPr>
      <w:spacing w:after="120"/>
      <w:ind w:left="1080"/>
      <w:contextualSpacing/>
    </w:pPr>
  </w:style>
  <w:style w:type="paragraph" w:styleId="ListContinue4">
    <w:name w:val="List Continue 4"/>
    <w:basedOn w:val="Normal"/>
    <w:uiPriority w:val="99"/>
    <w:semiHidden/>
    <w:unhideWhenUsed/>
    <w:rsid w:val="00675480"/>
    <w:pPr>
      <w:spacing w:after="120"/>
      <w:ind w:left="1440"/>
      <w:contextualSpacing/>
    </w:pPr>
  </w:style>
  <w:style w:type="paragraph" w:styleId="ListContinue5">
    <w:name w:val="List Continue 5"/>
    <w:basedOn w:val="Normal"/>
    <w:uiPriority w:val="99"/>
    <w:semiHidden/>
    <w:unhideWhenUsed/>
    <w:rsid w:val="00675480"/>
    <w:pPr>
      <w:spacing w:after="120"/>
      <w:ind w:left="1800"/>
      <w:contextualSpacing/>
    </w:pPr>
  </w:style>
  <w:style w:type="paragraph" w:styleId="ListNumber">
    <w:name w:val="List Number"/>
    <w:basedOn w:val="Normal"/>
    <w:uiPriority w:val="99"/>
    <w:semiHidden/>
    <w:unhideWhenUsed/>
    <w:rsid w:val="00675480"/>
    <w:pPr>
      <w:numPr>
        <w:numId w:val="8"/>
      </w:numPr>
      <w:contextualSpacing/>
    </w:pPr>
  </w:style>
  <w:style w:type="paragraph" w:styleId="ListNumber2">
    <w:name w:val="List Number 2"/>
    <w:basedOn w:val="Normal"/>
    <w:uiPriority w:val="99"/>
    <w:semiHidden/>
    <w:unhideWhenUsed/>
    <w:rsid w:val="00675480"/>
    <w:pPr>
      <w:numPr>
        <w:numId w:val="7"/>
      </w:numPr>
      <w:contextualSpacing/>
    </w:pPr>
  </w:style>
  <w:style w:type="paragraph" w:styleId="ListNumber3">
    <w:name w:val="List Number 3"/>
    <w:basedOn w:val="Normal"/>
    <w:uiPriority w:val="99"/>
    <w:semiHidden/>
    <w:unhideWhenUsed/>
    <w:rsid w:val="00675480"/>
    <w:pPr>
      <w:numPr>
        <w:numId w:val="6"/>
      </w:numPr>
      <w:contextualSpacing/>
    </w:pPr>
  </w:style>
  <w:style w:type="paragraph" w:styleId="ListNumber4">
    <w:name w:val="List Number 4"/>
    <w:basedOn w:val="Normal"/>
    <w:uiPriority w:val="99"/>
    <w:semiHidden/>
    <w:unhideWhenUsed/>
    <w:rsid w:val="00675480"/>
    <w:pPr>
      <w:numPr>
        <w:numId w:val="5"/>
      </w:numPr>
      <w:contextualSpacing/>
    </w:pPr>
  </w:style>
  <w:style w:type="paragraph" w:styleId="ListNumber5">
    <w:name w:val="List Number 5"/>
    <w:basedOn w:val="Normal"/>
    <w:uiPriority w:val="99"/>
    <w:semiHidden/>
    <w:unhideWhenUsed/>
    <w:rsid w:val="00675480"/>
    <w:pPr>
      <w:numPr>
        <w:numId w:val="4"/>
      </w:numPr>
      <w:contextualSpacing/>
    </w:pPr>
  </w:style>
  <w:style w:type="paragraph" w:styleId="MacroText">
    <w:name w:val="macro"/>
    <w:link w:val="MacroTextChar"/>
    <w:uiPriority w:val="99"/>
    <w:semiHidden/>
    <w:unhideWhenUsed/>
    <w:rsid w:val="006754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675480"/>
    <w:rPr>
      <w:rFonts w:ascii="Consolas" w:hAnsi="Consolas" w:cs="Consolas"/>
      <w:sz w:val="20"/>
      <w:szCs w:val="20"/>
    </w:rPr>
  </w:style>
  <w:style w:type="paragraph" w:styleId="MessageHeader">
    <w:name w:val="Message Header"/>
    <w:basedOn w:val="Normal"/>
    <w:link w:val="MessageHeaderChar"/>
    <w:uiPriority w:val="99"/>
    <w:semiHidden/>
    <w:unhideWhenUsed/>
    <w:rsid w:val="00675480"/>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675480"/>
    <w:rPr>
      <w:rFonts w:asciiTheme="majorHAnsi" w:eastAsiaTheme="majorEastAsia" w:hAnsiTheme="majorHAnsi" w:cstheme="majorBidi"/>
      <w:shd w:val="pct20" w:color="auto" w:fill="auto"/>
    </w:rPr>
  </w:style>
  <w:style w:type="paragraph" w:styleId="NoSpacing">
    <w:name w:val="No Spacing"/>
    <w:uiPriority w:val="1"/>
    <w:qFormat/>
    <w:rsid w:val="00675480"/>
    <w:pPr>
      <w:spacing w:after="0"/>
    </w:pPr>
  </w:style>
  <w:style w:type="paragraph" w:styleId="NormalIndent">
    <w:name w:val="Normal Indent"/>
    <w:basedOn w:val="Normal"/>
    <w:uiPriority w:val="99"/>
    <w:semiHidden/>
    <w:unhideWhenUsed/>
    <w:rsid w:val="00675480"/>
    <w:pPr>
      <w:ind w:left="720"/>
    </w:pPr>
  </w:style>
  <w:style w:type="paragraph" w:styleId="NoteHeading">
    <w:name w:val="Note Heading"/>
    <w:basedOn w:val="Normal"/>
    <w:next w:val="Normal"/>
    <w:link w:val="NoteHeadingChar"/>
    <w:uiPriority w:val="99"/>
    <w:semiHidden/>
    <w:unhideWhenUsed/>
    <w:rsid w:val="00675480"/>
    <w:pPr>
      <w:spacing w:after="0"/>
    </w:pPr>
  </w:style>
  <w:style w:type="character" w:customStyle="1" w:styleId="NoteHeadingChar">
    <w:name w:val="Note Heading Char"/>
    <w:basedOn w:val="DefaultParagraphFont"/>
    <w:link w:val="NoteHeading"/>
    <w:uiPriority w:val="99"/>
    <w:semiHidden/>
    <w:rsid w:val="00675480"/>
  </w:style>
  <w:style w:type="paragraph" w:styleId="PlainText">
    <w:name w:val="Plain Text"/>
    <w:basedOn w:val="Normal"/>
    <w:link w:val="PlainTextChar"/>
    <w:uiPriority w:val="99"/>
    <w:semiHidden/>
    <w:unhideWhenUsed/>
    <w:rsid w:val="00675480"/>
    <w:pPr>
      <w:spacing w:after="0"/>
    </w:pPr>
    <w:rPr>
      <w:rFonts w:ascii="Consolas" w:hAnsi="Consolas" w:cs="Consolas"/>
      <w:sz w:val="21"/>
      <w:szCs w:val="21"/>
    </w:rPr>
  </w:style>
  <w:style w:type="character" w:customStyle="1" w:styleId="PlainTextChar">
    <w:name w:val="Plain Text Char"/>
    <w:basedOn w:val="DefaultParagraphFont"/>
    <w:link w:val="PlainText"/>
    <w:uiPriority w:val="99"/>
    <w:semiHidden/>
    <w:rsid w:val="00675480"/>
    <w:rPr>
      <w:rFonts w:ascii="Consolas" w:hAnsi="Consolas" w:cs="Consolas"/>
      <w:sz w:val="21"/>
      <w:szCs w:val="21"/>
    </w:rPr>
  </w:style>
  <w:style w:type="paragraph" w:styleId="Quote">
    <w:name w:val="Quote"/>
    <w:basedOn w:val="Normal"/>
    <w:next w:val="Normal"/>
    <w:link w:val="QuoteChar"/>
    <w:uiPriority w:val="29"/>
    <w:qFormat/>
    <w:rsid w:val="0067548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75480"/>
    <w:rPr>
      <w:i/>
      <w:iCs/>
      <w:color w:val="404040" w:themeColor="text1" w:themeTint="BF"/>
    </w:rPr>
  </w:style>
  <w:style w:type="paragraph" w:styleId="Salutation">
    <w:name w:val="Salutation"/>
    <w:basedOn w:val="Normal"/>
    <w:next w:val="Normal"/>
    <w:link w:val="SalutationChar"/>
    <w:uiPriority w:val="99"/>
    <w:semiHidden/>
    <w:unhideWhenUsed/>
    <w:rsid w:val="00675480"/>
  </w:style>
  <w:style w:type="character" w:customStyle="1" w:styleId="SalutationChar">
    <w:name w:val="Salutation Char"/>
    <w:basedOn w:val="DefaultParagraphFont"/>
    <w:link w:val="Salutation"/>
    <w:uiPriority w:val="99"/>
    <w:semiHidden/>
    <w:rsid w:val="00675480"/>
  </w:style>
  <w:style w:type="paragraph" w:styleId="Signature">
    <w:name w:val="Signature"/>
    <w:basedOn w:val="Normal"/>
    <w:link w:val="SignatureChar"/>
    <w:uiPriority w:val="99"/>
    <w:semiHidden/>
    <w:unhideWhenUsed/>
    <w:rsid w:val="00675480"/>
    <w:pPr>
      <w:spacing w:after="0"/>
      <w:ind w:left="4320"/>
    </w:pPr>
  </w:style>
  <w:style w:type="character" w:customStyle="1" w:styleId="SignatureChar">
    <w:name w:val="Signature Char"/>
    <w:basedOn w:val="DefaultParagraphFont"/>
    <w:link w:val="Signature"/>
    <w:uiPriority w:val="99"/>
    <w:semiHidden/>
    <w:rsid w:val="00675480"/>
  </w:style>
  <w:style w:type="paragraph" w:styleId="TableofAuthorities">
    <w:name w:val="table of authorities"/>
    <w:basedOn w:val="Normal"/>
    <w:next w:val="Normal"/>
    <w:uiPriority w:val="99"/>
    <w:semiHidden/>
    <w:unhideWhenUsed/>
    <w:rsid w:val="00675480"/>
    <w:pPr>
      <w:spacing w:after="0"/>
      <w:ind w:left="240" w:hanging="240"/>
    </w:pPr>
  </w:style>
  <w:style w:type="paragraph" w:styleId="TableofFigures">
    <w:name w:val="table of figures"/>
    <w:basedOn w:val="Normal"/>
    <w:next w:val="Normal"/>
    <w:uiPriority w:val="99"/>
    <w:semiHidden/>
    <w:unhideWhenUsed/>
    <w:rsid w:val="00675480"/>
    <w:pPr>
      <w:spacing w:after="0"/>
    </w:pPr>
  </w:style>
  <w:style w:type="paragraph" w:styleId="TOAHeading">
    <w:name w:val="toa heading"/>
    <w:basedOn w:val="Normal"/>
    <w:next w:val="Normal"/>
    <w:uiPriority w:val="99"/>
    <w:semiHidden/>
    <w:unhideWhenUsed/>
    <w:rsid w:val="00675480"/>
    <w:pPr>
      <w:spacing w:before="120"/>
    </w:pPr>
    <w:rPr>
      <w:rFonts w:asciiTheme="majorHAnsi" w:eastAsiaTheme="majorEastAsia" w:hAnsiTheme="majorHAnsi" w:cstheme="majorBidi"/>
      <w:b/>
      <w:bCs/>
    </w:rPr>
  </w:style>
  <w:style w:type="paragraph" w:styleId="TOC3">
    <w:name w:val="toc 3"/>
    <w:basedOn w:val="Normal"/>
    <w:next w:val="Normal"/>
    <w:uiPriority w:val="39"/>
    <w:semiHidden/>
    <w:unhideWhenUsed/>
    <w:rsid w:val="00675480"/>
    <w:pPr>
      <w:spacing w:after="100"/>
      <w:ind w:left="480"/>
    </w:pPr>
  </w:style>
  <w:style w:type="paragraph" w:styleId="TOC4">
    <w:name w:val="toc 4"/>
    <w:basedOn w:val="Normal"/>
    <w:next w:val="Normal"/>
    <w:uiPriority w:val="39"/>
    <w:semiHidden/>
    <w:unhideWhenUsed/>
    <w:rsid w:val="00675480"/>
    <w:pPr>
      <w:spacing w:after="100"/>
      <w:ind w:left="720"/>
    </w:pPr>
  </w:style>
  <w:style w:type="paragraph" w:styleId="TOC5">
    <w:name w:val="toc 5"/>
    <w:basedOn w:val="Normal"/>
    <w:next w:val="Normal"/>
    <w:uiPriority w:val="39"/>
    <w:semiHidden/>
    <w:unhideWhenUsed/>
    <w:rsid w:val="00675480"/>
    <w:pPr>
      <w:spacing w:after="100"/>
      <w:ind w:left="960"/>
    </w:pPr>
  </w:style>
  <w:style w:type="paragraph" w:styleId="TOC6">
    <w:name w:val="toc 6"/>
    <w:basedOn w:val="Normal"/>
    <w:next w:val="Normal"/>
    <w:uiPriority w:val="39"/>
    <w:semiHidden/>
    <w:unhideWhenUsed/>
    <w:rsid w:val="00675480"/>
    <w:pPr>
      <w:spacing w:after="100"/>
      <w:ind w:left="1200"/>
    </w:pPr>
  </w:style>
  <w:style w:type="paragraph" w:styleId="TOC7">
    <w:name w:val="toc 7"/>
    <w:basedOn w:val="Normal"/>
    <w:next w:val="Normal"/>
    <w:uiPriority w:val="39"/>
    <w:semiHidden/>
    <w:unhideWhenUsed/>
    <w:rsid w:val="00675480"/>
    <w:pPr>
      <w:spacing w:after="100"/>
      <w:ind w:left="1440"/>
    </w:pPr>
  </w:style>
  <w:style w:type="paragraph" w:styleId="TOC8">
    <w:name w:val="toc 8"/>
    <w:basedOn w:val="Normal"/>
    <w:next w:val="Normal"/>
    <w:uiPriority w:val="39"/>
    <w:semiHidden/>
    <w:unhideWhenUsed/>
    <w:rsid w:val="00675480"/>
    <w:pPr>
      <w:spacing w:after="100"/>
      <w:ind w:left="1680"/>
    </w:pPr>
  </w:style>
  <w:style w:type="paragraph" w:styleId="TOC9">
    <w:name w:val="toc 9"/>
    <w:basedOn w:val="Normal"/>
    <w:next w:val="Normal"/>
    <w:uiPriority w:val="39"/>
    <w:semiHidden/>
    <w:unhideWhenUsed/>
    <w:rsid w:val="00675480"/>
    <w:pPr>
      <w:spacing w:after="100"/>
      <w:ind w:left="1920"/>
    </w:pPr>
  </w:style>
  <w:style w:type="character" w:customStyle="1" w:styleId="normaltextrun">
    <w:name w:val="normaltextrun"/>
    <w:basedOn w:val="DefaultParagraphFont"/>
    <w:rsid w:val="00D32668"/>
  </w:style>
  <w:style w:type="character" w:customStyle="1" w:styleId="tabchar">
    <w:name w:val="tabchar"/>
    <w:basedOn w:val="DefaultParagraphFont"/>
    <w:rsid w:val="00D32668"/>
  </w:style>
  <w:style w:type="character" w:customStyle="1" w:styleId="eop">
    <w:name w:val="eop"/>
    <w:basedOn w:val="DefaultParagraphFont"/>
    <w:rsid w:val="00D32668"/>
  </w:style>
  <w:style w:type="character" w:styleId="UnresolvedMention">
    <w:name w:val="Unresolved Mention"/>
    <w:basedOn w:val="DefaultParagraphFont"/>
    <w:uiPriority w:val="99"/>
    <w:rsid w:val="00E22E25"/>
    <w:rPr>
      <w:color w:val="605E5C"/>
      <w:shd w:val="clear" w:color="auto" w:fill="E1DFDD"/>
    </w:rPr>
  </w:style>
  <w:style w:type="character" w:styleId="EndnoteReference">
    <w:name w:val="endnote reference"/>
    <w:basedOn w:val="DefaultParagraphFont"/>
    <w:uiPriority w:val="99"/>
    <w:semiHidden/>
    <w:unhideWhenUsed/>
    <w:rsid w:val="00716C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128933">
      <w:bodyDiv w:val="1"/>
      <w:marLeft w:val="0"/>
      <w:marRight w:val="0"/>
      <w:marTop w:val="0"/>
      <w:marBottom w:val="0"/>
      <w:divBdr>
        <w:top w:val="none" w:sz="0" w:space="0" w:color="auto"/>
        <w:left w:val="none" w:sz="0" w:space="0" w:color="auto"/>
        <w:bottom w:val="none" w:sz="0" w:space="0" w:color="auto"/>
        <w:right w:val="none" w:sz="0" w:space="0" w:color="auto"/>
      </w:divBdr>
    </w:div>
    <w:div w:id="77026033">
      <w:bodyDiv w:val="1"/>
      <w:marLeft w:val="0"/>
      <w:marRight w:val="0"/>
      <w:marTop w:val="0"/>
      <w:marBottom w:val="0"/>
      <w:divBdr>
        <w:top w:val="none" w:sz="0" w:space="0" w:color="auto"/>
        <w:left w:val="none" w:sz="0" w:space="0" w:color="auto"/>
        <w:bottom w:val="none" w:sz="0" w:space="0" w:color="auto"/>
        <w:right w:val="none" w:sz="0" w:space="0" w:color="auto"/>
      </w:divBdr>
    </w:div>
    <w:div w:id="92551133">
      <w:bodyDiv w:val="1"/>
      <w:marLeft w:val="0"/>
      <w:marRight w:val="0"/>
      <w:marTop w:val="0"/>
      <w:marBottom w:val="0"/>
      <w:divBdr>
        <w:top w:val="none" w:sz="0" w:space="0" w:color="auto"/>
        <w:left w:val="none" w:sz="0" w:space="0" w:color="auto"/>
        <w:bottom w:val="none" w:sz="0" w:space="0" w:color="auto"/>
        <w:right w:val="none" w:sz="0" w:space="0" w:color="auto"/>
      </w:divBdr>
    </w:div>
    <w:div w:id="325666535">
      <w:bodyDiv w:val="1"/>
      <w:marLeft w:val="0"/>
      <w:marRight w:val="0"/>
      <w:marTop w:val="0"/>
      <w:marBottom w:val="0"/>
      <w:divBdr>
        <w:top w:val="none" w:sz="0" w:space="0" w:color="auto"/>
        <w:left w:val="none" w:sz="0" w:space="0" w:color="auto"/>
        <w:bottom w:val="none" w:sz="0" w:space="0" w:color="auto"/>
        <w:right w:val="none" w:sz="0" w:space="0" w:color="auto"/>
      </w:divBdr>
    </w:div>
    <w:div w:id="485052147">
      <w:bodyDiv w:val="1"/>
      <w:marLeft w:val="0"/>
      <w:marRight w:val="0"/>
      <w:marTop w:val="0"/>
      <w:marBottom w:val="0"/>
      <w:divBdr>
        <w:top w:val="none" w:sz="0" w:space="0" w:color="auto"/>
        <w:left w:val="none" w:sz="0" w:space="0" w:color="auto"/>
        <w:bottom w:val="none" w:sz="0" w:space="0" w:color="auto"/>
        <w:right w:val="none" w:sz="0" w:space="0" w:color="auto"/>
      </w:divBdr>
      <w:divsChild>
        <w:div w:id="9918377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2486242">
              <w:marLeft w:val="0"/>
              <w:marRight w:val="0"/>
              <w:marTop w:val="0"/>
              <w:marBottom w:val="0"/>
              <w:divBdr>
                <w:top w:val="none" w:sz="0" w:space="0" w:color="auto"/>
                <w:left w:val="none" w:sz="0" w:space="0" w:color="auto"/>
                <w:bottom w:val="none" w:sz="0" w:space="0" w:color="auto"/>
                <w:right w:val="none" w:sz="0" w:space="0" w:color="auto"/>
              </w:divBdr>
              <w:divsChild>
                <w:div w:id="16320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575118">
      <w:bodyDiv w:val="1"/>
      <w:marLeft w:val="0"/>
      <w:marRight w:val="0"/>
      <w:marTop w:val="0"/>
      <w:marBottom w:val="0"/>
      <w:divBdr>
        <w:top w:val="none" w:sz="0" w:space="0" w:color="auto"/>
        <w:left w:val="none" w:sz="0" w:space="0" w:color="auto"/>
        <w:bottom w:val="none" w:sz="0" w:space="0" w:color="auto"/>
        <w:right w:val="none" w:sz="0" w:space="0" w:color="auto"/>
      </w:divBdr>
    </w:div>
    <w:div w:id="631638824">
      <w:bodyDiv w:val="1"/>
      <w:marLeft w:val="0"/>
      <w:marRight w:val="0"/>
      <w:marTop w:val="0"/>
      <w:marBottom w:val="0"/>
      <w:divBdr>
        <w:top w:val="none" w:sz="0" w:space="0" w:color="auto"/>
        <w:left w:val="none" w:sz="0" w:space="0" w:color="auto"/>
        <w:bottom w:val="none" w:sz="0" w:space="0" w:color="auto"/>
        <w:right w:val="none" w:sz="0" w:space="0" w:color="auto"/>
      </w:divBdr>
    </w:div>
    <w:div w:id="664476505">
      <w:bodyDiv w:val="1"/>
      <w:marLeft w:val="0"/>
      <w:marRight w:val="0"/>
      <w:marTop w:val="0"/>
      <w:marBottom w:val="0"/>
      <w:divBdr>
        <w:top w:val="none" w:sz="0" w:space="0" w:color="auto"/>
        <w:left w:val="none" w:sz="0" w:space="0" w:color="auto"/>
        <w:bottom w:val="none" w:sz="0" w:space="0" w:color="auto"/>
        <w:right w:val="none" w:sz="0" w:space="0" w:color="auto"/>
      </w:divBdr>
    </w:div>
    <w:div w:id="708920067">
      <w:bodyDiv w:val="1"/>
      <w:marLeft w:val="0"/>
      <w:marRight w:val="0"/>
      <w:marTop w:val="0"/>
      <w:marBottom w:val="0"/>
      <w:divBdr>
        <w:top w:val="none" w:sz="0" w:space="0" w:color="auto"/>
        <w:left w:val="none" w:sz="0" w:space="0" w:color="auto"/>
        <w:bottom w:val="none" w:sz="0" w:space="0" w:color="auto"/>
        <w:right w:val="none" w:sz="0" w:space="0" w:color="auto"/>
      </w:divBdr>
    </w:div>
    <w:div w:id="714818182">
      <w:bodyDiv w:val="1"/>
      <w:marLeft w:val="0"/>
      <w:marRight w:val="0"/>
      <w:marTop w:val="0"/>
      <w:marBottom w:val="0"/>
      <w:divBdr>
        <w:top w:val="none" w:sz="0" w:space="0" w:color="auto"/>
        <w:left w:val="none" w:sz="0" w:space="0" w:color="auto"/>
        <w:bottom w:val="none" w:sz="0" w:space="0" w:color="auto"/>
        <w:right w:val="none" w:sz="0" w:space="0" w:color="auto"/>
      </w:divBdr>
      <w:divsChild>
        <w:div w:id="21443007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5833220">
              <w:marLeft w:val="0"/>
              <w:marRight w:val="0"/>
              <w:marTop w:val="0"/>
              <w:marBottom w:val="0"/>
              <w:divBdr>
                <w:top w:val="none" w:sz="0" w:space="0" w:color="auto"/>
                <w:left w:val="none" w:sz="0" w:space="0" w:color="auto"/>
                <w:bottom w:val="none" w:sz="0" w:space="0" w:color="auto"/>
                <w:right w:val="none" w:sz="0" w:space="0" w:color="auto"/>
              </w:divBdr>
              <w:divsChild>
                <w:div w:id="201943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668630">
      <w:bodyDiv w:val="1"/>
      <w:marLeft w:val="0"/>
      <w:marRight w:val="0"/>
      <w:marTop w:val="0"/>
      <w:marBottom w:val="0"/>
      <w:divBdr>
        <w:top w:val="none" w:sz="0" w:space="0" w:color="auto"/>
        <w:left w:val="none" w:sz="0" w:space="0" w:color="auto"/>
        <w:bottom w:val="none" w:sz="0" w:space="0" w:color="auto"/>
        <w:right w:val="none" w:sz="0" w:space="0" w:color="auto"/>
      </w:divBdr>
    </w:div>
    <w:div w:id="1145512825">
      <w:bodyDiv w:val="1"/>
      <w:marLeft w:val="0"/>
      <w:marRight w:val="0"/>
      <w:marTop w:val="0"/>
      <w:marBottom w:val="0"/>
      <w:divBdr>
        <w:top w:val="none" w:sz="0" w:space="0" w:color="auto"/>
        <w:left w:val="none" w:sz="0" w:space="0" w:color="auto"/>
        <w:bottom w:val="none" w:sz="0" w:space="0" w:color="auto"/>
        <w:right w:val="none" w:sz="0" w:space="0" w:color="auto"/>
      </w:divBdr>
    </w:div>
    <w:div w:id="18958483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ata.snb.ch/en/topics/banken/cube/babilkunddoua?fromDate=1987&amp;toDate=2021&amp;dimSel=INLANDAUSLAND(I),EINHEIT(BET,ANZ),BANKENGRUPPE(S10,G10,G15,G20,G25)"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801D6F2872A041BF93CF126B747601" ma:contentTypeVersion="13" ma:contentTypeDescription="Create a new document." ma:contentTypeScope="" ma:versionID="28d97541ab961f70b5554c0de0866508">
  <xsd:schema xmlns:xsd="http://www.w3.org/2001/XMLSchema" xmlns:xs="http://www.w3.org/2001/XMLSchema" xmlns:p="http://schemas.microsoft.com/office/2006/metadata/properties" xmlns:ns3="d9bcd85a-b72a-4b1e-adf7-e5226540c884" xmlns:ns4="706a3185-81a9-4e61-9e42-98db6f31f882" targetNamespace="http://schemas.microsoft.com/office/2006/metadata/properties" ma:root="true" ma:fieldsID="875400fec28dd66266f111d7384a2a15" ns3:_="" ns4:_="">
    <xsd:import namespace="d9bcd85a-b72a-4b1e-adf7-e5226540c884"/>
    <xsd:import namespace="706a3185-81a9-4e61-9e42-98db6f31f88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cd85a-b72a-4b1e-adf7-e5226540c8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_activity" ma:index="2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6a3185-81a9-4e61-9e42-98db6f31f88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activity xmlns="d9bcd85a-b72a-4b1e-adf7-e5226540c884" xsi:nil="true"/>
  </documentManagement>
</p:properties>
</file>

<file path=customXml/item5.xml><?xml version="1.0" encoding="utf-8"?>
<go:gDocsCustomXmlDataStorage xmlns:go="http://customooxmlschemas.google.com/" xmlns:r="http://schemas.openxmlformats.org/officeDocument/2006/relationships">
  <go:docsCustomData xmlns:go="http://customooxmlschemas.google.com/" roundtripDataSignature="AMtx7mgKuMIUrNdNce3qjhJlWp5dv5rZPw==">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</go:docsCustomData>
</go:gDocsCustomXmlDataStorage>
</file>

<file path=customXml/itemProps1.xml><?xml version="1.0" encoding="utf-8"?>
<ds:datastoreItem xmlns:ds="http://schemas.openxmlformats.org/officeDocument/2006/customXml" ds:itemID="{11DC546D-0B09-4E1D-8053-3D2D71DC17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cd85a-b72a-4b1e-adf7-e5226540c884"/>
    <ds:schemaRef ds:uri="706a3185-81a9-4e61-9e42-98db6f31f8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21B20D6-0A71-42CE-91EE-E387C1670FF6}">
  <ds:schemaRefs>
    <ds:schemaRef ds:uri="http://schemas.microsoft.com/sharepoint/v3/contenttype/forms"/>
  </ds:schemaRefs>
</ds:datastoreItem>
</file>

<file path=customXml/itemProps3.xml><?xml version="1.0" encoding="utf-8"?>
<ds:datastoreItem xmlns:ds="http://schemas.openxmlformats.org/officeDocument/2006/customXml" ds:itemID="{334F06C2-671A-7544-A992-06685B8ACDCC}">
  <ds:schemaRefs>
    <ds:schemaRef ds:uri="http://schemas.openxmlformats.org/officeDocument/2006/bibliography"/>
  </ds:schemaRefs>
</ds:datastoreItem>
</file>

<file path=customXml/itemProps4.xml><?xml version="1.0" encoding="utf-8"?>
<ds:datastoreItem xmlns:ds="http://schemas.openxmlformats.org/officeDocument/2006/customXml" ds:itemID="{6B4A9354-558E-4BBD-835E-56538839E8A6}">
  <ds:schemaRefs>
    <ds:schemaRef ds:uri="http://schemas.microsoft.com/office/2006/metadata/properties"/>
    <ds:schemaRef ds:uri="http://schemas.microsoft.com/office/infopath/2007/PartnerControls"/>
    <ds:schemaRef ds:uri="d9bcd85a-b72a-4b1e-adf7-e5226540c884"/>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6</Pages>
  <Words>27949</Words>
  <Characters>159312</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Makhija, Anmol</cp:lastModifiedBy>
  <cp:revision>13</cp:revision>
  <cp:lastPrinted>2021-11-15T18:22:00Z</cp:lastPrinted>
  <dcterms:created xsi:type="dcterms:W3CDTF">2023-05-26T18:33:00Z</dcterms:created>
  <dcterms:modified xsi:type="dcterms:W3CDTF">2023-06-27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ContentTypeId">
    <vt:lpwstr>0x010100CF801D6F2872A041BF93CF126B747601</vt:lpwstr>
  </property>
  <property fmtid="{D5CDD505-2E9C-101B-9397-08002B2CF9AE}" pid="4" name="ZOTERO_PREF_1">
    <vt:lpwstr>&lt;data data-version="3" zotero-version="6.0.26"&gt;&lt;session id="egegYhs6"/&gt;&lt;style id="http://www.zotero.org/styles/ypfs-mini" locale="en-US" hasBibliography="1" bibliographyStyleHasBeenSet="1"/&gt;&lt;prefs&gt;&lt;pref name="fieldType" value="Field"/&gt;&lt;pref name="automati</vt:lpwstr>
  </property>
</Properties>
</file>